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20B8041" w14:textId="5298D862" w:rsidR="00A77B3E" w:rsidRPr="004E497F" w:rsidRDefault="00F46AE0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b/>
        </w:rPr>
        <w:t>Name</w:t>
      </w:r>
      <w:r w:rsidR="005657FE" w:rsidRPr="004E497F">
        <w:rPr>
          <w:rFonts w:ascii="Book Antiqua" w:eastAsia="Book Antiqua" w:hAnsi="Book Antiqua" w:cs="Book Antiqua"/>
          <w:b/>
        </w:rPr>
        <w:t xml:space="preserve"> </w:t>
      </w:r>
      <w:r w:rsidRPr="004E497F">
        <w:rPr>
          <w:rFonts w:ascii="Book Antiqua" w:eastAsia="Book Antiqua" w:hAnsi="Book Antiqua" w:cs="Book Antiqua"/>
          <w:b/>
        </w:rPr>
        <w:t>of</w:t>
      </w:r>
      <w:r w:rsidR="005657FE" w:rsidRPr="004E497F">
        <w:rPr>
          <w:rFonts w:ascii="Book Antiqua" w:eastAsia="Book Antiqua" w:hAnsi="Book Antiqua" w:cs="Book Antiqua"/>
          <w:b/>
        </w:rPr>
        <w:t xml:space="preserve"> </w:t>
      </w:r>
      <w:r w:rsidRPr="004E497F">
        <w:rPr>
          <w:rFonts w:ascii="Book Antiqua" w:eastAsia="Book Antiqua" w:hAnsi="Book Antiqua" w:cs="Book Antiqua"/>
          <w:b/>
        </w:rPr>
        <w:t>Journal:</w:t>
      </w:r>
      <w:r w:rsidR="005657FE" w:rsidRPr="004E497F">
        <w:rPr>
          <w:rFonts w:ascii="Book Antiqua" w:eastAsia="Book Antiqua" w:hAnsi="Book Antiqua" w:cs="Book Antiqua"/>
          <w:b/>
        </w:rPr>
        <w:t xml:space="preserve"> </w:t>
      </w:r>
      <w:r w:rsidRPr="004E497F">
        <w:rPr>
          <w:rFonts w:ascii="Book Antiqua" w:eastAsia="Book Antiqua" w:hAnsi="Book Antiqua" w:cs="Book Antiqua"/>
          <w:i/>
        </w:rPr>
        <w:t>World</w:t>
      </w:r>
      <w:r w:rsidR="005657FE" w:rsidRPr="004E497F">
        <w:rPr>
          <w:rFonts w:ascii="Book Antiqua" w:eastAsia="Book Antiqua" w:hAnsi="Book Antiqua" w:cs="Book Antiqua"/>
          <w:i/>
        </w:rPr>
        <w:t xml:space="preserve"> </w:t>
      </w:r>
      <w:r w:rsidRPr="004E497F">
        <w:rPr>
          <w:rFonts w:ascii="Book Antiqua" w:eastAsia="Book Antiqua" w:hAnsi="Book Antiqua" w:cs="Book Antiqua"/>
          <w:i/>
        </w:rPr>
        <w:t>Journal</w:t>
      </w:r>
      <w:r w:rsidR="005657FE" w:rsidRPr="004E497F">
        <w:rPr>
          <w:rFonts w:ascii="Book Antiqua" w:eastAsia="Book Antiqua" w:hAnsi="Book Antiqua" w:cs="Book Antiqua"/>
          <w:i/>
        </w:rPr>
        <w:t xml:space="preserve"> </w:t>
      </w:r>
      <w:r w:rsidRPr="004E497F">
        <w:rPr>
          <w:rFonts w:ascii="Book Antiqua" w:eastAsia="Book Antiqua" w:hAnsi="Book Antiqua" w:cs="Book Antiqua"/>
          <w:i/>
        </w:rPr>
        <w:t>of</w:t>
      </w:r>
      <w:r w:rsidR="005657FE" w:rsidRPr="004E497F">
        <w:rPr>
          <w:rFonts w:ascii="Book Antiqua" w:eastAsia="Book Antiqua" w:hAnsi="Book Antiqua" w:cs="Book Antiqua"/>
          <w:i/>
        </w:rPr>
        <w:t xml:space="preserve"> </w:t>
      </w:r>
      <w:r w:rsidRPr="004E497F">
        <w:rPr>
          <w:rFonts w:ascii="Book Antiqua" w:eastAsia="Book Antiqua" w:hAnsi="Book Antiqua" w:cs="Book Antiqua"/>
          <w:i/>
        </w:rPr>
        <w:t>Stem</w:t>
      </w:r>
      <w:r w:rsidR="005657FE" w:rsidRPr="004E497F">
        <w:rPr>
          <w:rFonts w:ascii="Book Antiqua" w:eastAsia="Book Antiqua" w:hAnsi="Book Antiqua" w:cs="Book Antiqua"/>
          <w:i/>
        </w:rPr>
        <w:t xml:space="preserve"> </w:t>
      </w:r>
      <w:r w:rsidRPr="004E497F">
        <w:rPr>
          <w:rFonts w:ascii="Book Antiqua" w:eastAsia="Book Antiqua" w:hAnsi="Book Antiqua" w:cs="Book Antiqua"/>
          <w:i/>
        </w:rPr>
        <w:t>Cells</w:t>
      </w:r>
    </w:p>
    <w:p w14:paraId="6E441919" w14:textId="258106C6" w:rsidR="00A77B3E" w:rsidRPr="004E497F" w:rsidRDefault="00F46AE0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b/>
        </w:rPr>
        <w:t>Manuscript</w:t>
      </w:r>
      <w:r w:rsidR="005657FE" w:rsidRPr="004E497F">
        <w:rPr>
          <w:rFonts w:ascii="Book Antiqua" w:eastAsia="Book Antiqua" w:hAnsi="Book Antiqua" w:cs="Book Antiqua"/>
          <w:b/>
        </w:rPr>
        <w:t xml:space="preserve"> </w:t>
      </w:r>
      <w:r w:rsidRPr="004E497F">
        <w:rPr>
          <w:rFonts w:ascii="Book Antiqua" w:eastAsia="Book Antiqua" w:hAnsi="Book Antiqua" w:cs="Book Antiqua"/>
          <w:b/>
        </w:rPr>
        <w:t>NO:</w:t>
      </w:r>
      <w:r w:rsidR="005657FE" w:rsidRPr="004E497F">
        <w:rPr>
          <w:rFonts w:ascii="Book Antiqua" w:eastAsia="Book Antiqua" w:hAnsi="Book Antiqua" w:cs="Book Antiqua"/>
          <w:b/>
        </w:rPr>
        <w:t xml:space="preserve"> </w:t>
      </w:r>
      <w:r w:rsidRPr="004E497F">
        <w:rPr>
          <w:rFonts w:ascii="Book Antiqua" w:eastAsia="Book Antiqua" w:hAnsi="Book Antiqua" w:cs="Book Antiqua"/>
        </w:rPr>
        <w:t>82769</w:t>
      </w:r>
    </w:p>
    <w:p w14:paraId="4583CBF8" w14:textId="31190524" w:rsidR="00A77B3E" w:rsidRPr="004E497F" w:rsidRDefault="00F46AE0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b/>
        </w:rPr>
        <w:t>Manuscript</w:t>
      </w:r>
      <w:r w:rsidR="005657FE" w:rsidRPr="004E497F">
        <w:rPr>
          <w:rFonts w:ascii="Book Antiqua" w:eastAsia="Book Antiqua" w:hAnsi="Book Antiqua" w:cs="Book Antiqua"/>
          <w:b/>
        </w:rPr>
        <w:t xml:space="preserve"> </w:t>
      </w:r>
      <w:r w:rsidRPr="004E497F">
        <w:rPr>
          <w:rFonts w:ascii="Book Antiqua" w:eastAsia="Book Antiqua" w:hAnsi="Book Antiqua" w:cs="Book Antiqua"/>
          <w:b/>
        </w:rPr>
        <w:t>Type:</w:t>
      </w:r>
      <w:r w:rsidR="005657FE" w:rsidRPr="004E497F">
        <w:rPr>
          <w:rFonts w:ascii="Book Antiqua" w:eastAsia="Book Antiqua" w:hAnsi="Book Antiqua" w:cs="Book Antiqua"/>
          <w:b/>
        </w:rPr>
        <w:t xml:space="preserve"> </w:t>
      </w:r>
      <w:r w:rsidRPr="004E497F">
        <w:rPr>
          <w:rFonts w:ascii="Book Antiqua" w:eastAsia="Book Antiqua" w:hAnsi="Book Antiqua" w:cs="Book Antiqua"/>
        </w:rPr>
        <w:t>REVIEW</w:t>
      </w:r>
    </w:p>
    <w:p w14:paraId="6C34B48B" w14:textId="77777777" w:rsidR="00A77B3E" w:rsidRPr="004E497F" w:rsidRDefault="00A77B3E" w:rsidP="00346CE5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3CFF3554" w14:textId="05E6CB69" w:rsidR="00A77B3E" w:rsidRPr="004E497F" w:rsidRDefault="00FB0631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b/>
          <w:bCs/>
          <w:color w:val="000000"/>
        </w:rPr>
        <w:t>Tissue-specific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stem/progenitor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cells: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Therapeutic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implications</w:t>
      </w:r>
    </w:p>
    <w:p w14:paraId="25ADA2AC" w14:textId="77777777" w:rsidR="00A77B3E" w:rsidRPr="004E497F" w:rsidRDefault="00A77B3E" w:rsidP="00346CE5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11465B15" w14:textId="1D5AD894" w:rsidR="00A77B3E" w:rsidRPr="004E497F" w:rsidRDefault="00FB0631" w:rsidP="00346CE5">
      <w:pPr>
        <w:snapToGrid w:val="0"/>
        <w:spacing w:line="360" w:lineRule="auto"/>
        <w:jc w:val="both"/>
        <w:rPr>
          <w:rFonts w:ascii="Book Antiqua" w:hAnsi="Book Antiqua"/>
        </w:rPr>
      </w:pPr>
      <w:proofErr w:type="spellStart"/>
      <w:r w:rsidRPr="004E497F">
        <w:rPr>
          <w:rFonts w:ascii="Book Antiqua" w:eastAsia="Book Antiqua" w:hAnsi="Book Antiqua" w:cs="Book Antiqua"/>
          <w:color w:val="000000"/>
        </w:rPr>
        <w:t>Yehya</w:t>
      </w:r>
      <w:proofErr w:type="spellEnd"/>
      <w:r w:rsidR="005657FE" w:rsidRPr="004E497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876D31" w:rsidRPr="004E497F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et</w:t>
      </w:r>
      <w:r w:rsidR="005657FE" w:rsidRPr="004E497F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al</w:t>
      </w:r>
      <w:r w:rsidRPr="004E497F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  <w:shd w:val="clear" w:color="auto" w:fill="FFFFFF"/>
        </w:rPr>
        <w:t>TSCSC</w:t>
      </w:r>
      <w:r w:rsidR="005657FE" w:rsidRPr="004E497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  <w:shd w:val="clear" w:color="auto" w:fill="FFFFFF"/>
        </w:rPr>
        <w:t>therapy</w:t>
      </w:r>
      <w:r w:rsidR="005657FE" w:rsidRPr="004E497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  <w:shd w:val="clear" w:color="auto" w:fill="FFFFFF"/>
        </w:rPr>
        <w:t>targets</w:t>
      </w:r>
      <w:r w:rsidR="005657FE" w:rsidRPr="004E497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  <w:shd w:val="clear" w:color="auto" w:fill="FFFFFF"/>
        </w:rPr>
        <w:t>PDO</w:t>
      </w:r>
      <w:r w:rsidR="005657FE" w:rsidRPr="004E497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  <w:shd w:val="clear" w:color="auto" w:fill="FFFFFF"/>
        </w:rPr>
        <w:t>models</w:t>
      </w:r>
    </w:p>
    <w:p w14:paraId="5320E9C1" w14:textId="77777777" w:rsidR="00A77B3E" w:rsidRPr="004E497F" w:rsidRDefault="00A77B3E" w:rsidP="00346CE5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30B462A3" w14:textId="3276C18C" w:rsidR="00A77B3E" w:rsidRPr="004E497F" w:rsidRDefault="00F46AE0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color w:val="000000"/>
        </w:rPr>
        <w:t>Amani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E497F">
        <w:rPr>
          <w:rFonts w:ascii="Book Antiqua" w:eastAsia="Book Antiqua" w:hAnsi="Book Antiqua" w:cs="Book Antiqua"/>
          <w:color w:val="000000"/>
        </w:rPr>
        <w:t>Yehya</w:t>
      </w:r>
      <w:proofErr w:type="spellEnd"/>
      <w:r w:rsidRPr="004E497F">
        <w:rPr>
          <w:rFonts w:ascii="Book Antiqua" w:eastAsia="Book Antiqua" w:hAnsi="Book Antiqua" w:cs="Book Antiqua"/>
          <w:color w:val="000000"/>
        </w:rPr>
        <w:t>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Jo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Youssef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an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E497F">
        <w:rPr>
          <w:rFonts w:ascii="Book Antiqua" w:eastAsia="Book Antiqua" w:hAnsi="Book Antiqua" w:cs="Book Antiqua"/>
          <w:color w:val="000000"/>
        </w:rPr>
        <w:t>Hachem</w:t>
      </w:r>
      <w:proofErr w:type="spellEnd"/>
      <w:r w:rsidRPr="004E497F">
        <w:rPr>
          <w:rFonts w:ascii="Book Antiqua" w:eastAsia="Book Antiqua" w:hAnsi="Book Antiqua" w:cs="Book Antiqua"/>
          <w:color w:val="000000"/>
        </w:rPr>
        <w:t>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Jan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mael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ssi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bou-</w:t>
      </w:r>
      <w:proofErr w:type="spellStart"/>
      <w:r w:rsidRPr="004E497F">
        <w:rPr>
          <w:rFonts w:ascii="Book Antiqua" w:eastAsia="Book Antiqua" w:hAnsi="Book Antiqua" w:cs="Book Antiqua"/>
          <w:color w:val="000000"/>
        </w:rPr>
        <w:t>Kheir</w:t>
      </w:r>
      <w:proofErr w:type="spellEnd"/>
    </w:p>
    <w:p w14:paraId="1338D2AC" w14:textId="77777777" w:rsidR="00A77B3E" w:rsidRPr="004E497F" w:rsidRDefault="00A77B3E" w:rsidP="00346CE5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05F6C098" w14:textId="7D2C0C8D" w:rsidR="00A77B3E" w:rsidRPr="004E497F" w:rsidRDefault="00AA1BB5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b/>
          <w:bCs/>
          <w:color w:val="000000"/>
        </w:rPr>
        <w:t>Amani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 w:rsidRPr="004E497F">
        <w:rPr>
          <w:rFonts w:ascii="Book Antiqua" w:eastAsia="Book Antiqua" w:hAnsi="Book Antiqua" w:cs="Book Antiqua"/>
          <w:b/>
          <w:bCs/>
          <w:color w:val="000000"/>
        </w:rPr>
        <w:t>Yehya</w:t>
      </w:r>
      <w:proofErr w:type="spellEnd"/>
      <w:r w:rsidRPr="004E497F">
        <w:rPr>
          <w:rFonts w:ascii="Book Antiqua" w:eastAsia="Book Antiqua" w:hAnsi="Book Antiqua" w:cs="Book Antiqua"/>
          <w:b/>
          <w:bCs/>
          <w:color w:val="000000"/>
        </w:rPr>
        <w:t>,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Joe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Youssef,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Sana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 w:rsidRPr="004E497F">
        <w:rPr>
          <w:rFonts w:ascii="Book Antiqua" w:eastAsia="Book Antiqua" w:hAnsi="Book Antiqua" w:cs="Book Antiqua"/>
          <w:b/>
          <w:bCs/>
          <w:color w:val="000000"/>
        </w:rPr>
        <w:t>Hachem</w:t>
      </w:r>
      <w:proofErr w:type="spellEnd"/>
      <w:r w:rsidRPr="004E497F">
        <w:rPr>
          <w:rFonts w:ascii="Book Antiqua" w:eastAsia="Book Antiqua" w:hAnsi="Book Antiqua" w:cs="Book Antiqua"/>
          <w:b/>
          <w:bCs/>
          <w:color w:val="000000"/>
        </w:rPr>
        <w:t>,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Jana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Ismael,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Wassim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Abou-</w:t>
      </w:r>
      <w:proofErr w:type="spellStart"/>
      <w:r w:rsidRPr="004E497F">
        <w:rPr>
          <w:rFonts w:ascii="Book Antiqua" w:eastAsia="Book Antiqua" w:hAnsi="Book Antiqua" w:cs="Book Antiqua"/>
          <w:b/>
          <w:bCs/>
          <w:color w:val="000000"/>
        </w:rPr>
        <w:t>Kheir</w:t>
      </w:r>
      <w:proofErr w:type="spellEnd"/>
      <w:r w:rsidRPr="004E497F">
        <w:rPr>
          <w:rFonts w:ascii="Book Antiqua" w:eastAsia="Book Antiqua" w:hAnsi="Book Antiqua" w:cs="Book Antiqua"/>
          <w:b/>
          <w:bCs/>
          <w:color w:val="000000"/>
        </w:rPr>
        <w:t>,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epartme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atomy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iolog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hysiologic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cience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merica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Universit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irut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iru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1107-2020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ebanon</w:t>
      </w:r>
    </w:p>
    <w:p w14:paraId="66472BDB" w14:textId="77777777" w:rsidR="00A77B3E" w:rsidRPr="004E497F" w:rsidRDefault="00A77B3E" w:rsidP="00346CE5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271C68EE" w14:textId="59377279" w:rsidR="00A77B3E" w:rsidRPr="004E497F" w:rsidRDefault="00F46AE0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b/>
          <w:bCs/>
          <w:color w:val="000000"/>
        </w:rPr>
        <w:t>Author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contributions: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 w:rsidRPr="004E497F">
        <w:rPr>
          <w:rFonts w:ascii="Book Antiqua" w:eastAsia="Book Antiqua" w:hAnsi="Book Antiqua" w:cs="Book Antiqua"/>
          <w:color w:val="000000"/>
        </w:rPr>
        <w:t>Yehya</w:t>
      </w:r>
      <w:proofErr w:type="spellEnd"/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ntribu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nceptualizatio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vestigatio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thodology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visualizatio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validatio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ro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rigin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raft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view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di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nuscript;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Yousse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J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E497F">
        <w:rPr>
          <w:rFonts w:ascii="Book Antiqua" w:eastAsia="Book Antiqua" w:hAnsi="Book Antiqua" w:cs="Book Antiqua"/>
          <w:color w:val="000000"/>
        </w:rPr>
        <w:t>Hachem</w:t>
      </w:r>
      <w:proofErr w:type="spellEnd"/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mae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J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ntribu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vestigatio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thodology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validatio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ro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rigin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raft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view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di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nuscript;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bou-</w:t>
      </w:r>
      <w:proofErr w:type="spellStart"/>
      <w:r w:rsidRPr="004E497F">
        <w:rPr>
          <w:rFonts w:ascii="Book Antiqua" w:eastAsia="Book Antiqua" w:hAnsi="Book Antiqua" w:cs="Book Antiqua"/>
          <w:color w:val="000000"/>
        </w:rPr>
        <w:t>Kheir</w:t>
      </w:r>
      <w:proofErr w:type="spellEnd"/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ntribu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nceptualizatio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jec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dministratio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pervisio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validatio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visualizatio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view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di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nuscript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a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in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pproval</w:t>
      </w:r>
      <w:r w:rsidR="00876D31" w:rsidRPr="004E497F">
        <w:rPr>
          <w:rFonts w:ascii="Book Antiqua" w:eastAsia="Book Antiqua" w:hAnsi="Book Antiqua" w:cs="Book Antiqua"/>
          <w:color w:val="000000"/>
        </w:rPr>
        <w:t>;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  <w:shd w:val="clear" w:color="auto" w:fill="FFFFFF"/>
        </w:rPr>
        <w:t>All</w:t>
      </w:r>
      <w:r w:rsidR="005657FE" w:rsidRPr="004E497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  <w:shd w:val="clear" w:color="auto" w:fill="FFFFFF"/>
        </w:rPr>
        <w:t>authors</w:t>
      </w:r>
      <w:r w:rsidR="005657FE" w:rsidRPr="004E497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  <w:shd w:val="clear" w:color="auto" w:fill="FFFFFF"/>
        </w:rPr>
        <w:t>have</w:t>
      </w:r>
      <w:r w:rsidR="005657FE" w:rsidRPr="004E497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  <w:shd w:val="clear" w:color="auto" w:fill="FFFFFF"/>
        </w:rPr>
        <w:t>read</w:t>
      </w:r>
      <w:r w:rsidR="005657FE" w:rsidRPr="004E497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  <w:shd w:val="clear" w:color="auto" w:fill="FFFFFF"/>
        </w:rPr>
        <w:t>approved</w:t>
      </w:r>
      <w:r w:rsidR="005657FE" w:rsidRPr="004E497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  <w:shd w:val="clear" w:color="auto" w:fill="FFFFFF"/>
        </w:rPr>
        <w:t>final</w:t>
      </w:r>
      <w:r w:rsidR="005657FE" w:rsidRPr="004E497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  <w:shd w:val="clear" w:color="auto" w:fill="FFFFFF"/>
        </w:rPr>
        <w:t>manuscript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</w:p>
    <w:p w14:paraId="07F244F6" w14:textId="77777777" w:rsidR="00A77B3E" w:rsidRPr="004E497F" w:rsidRDefault="00A77B3E" w:rsidP="00346CE5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744C4451" w14:textId="647A8766" w:rsidR="00A77B3E" w:rsidRPr="004E497F" w:rsidRDefault="00F46AE0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b/>
          <w:bCs/>
          <w:color w:val="000000"/>
        </w:rPr>
        <w:t>Corresponding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author: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Wassim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Abou-</w:t>
      </w:r>
      <w:proofErr w:type="spellStart"/>
      <w:r w:rsidRPr="004E497F">
        <w:rPr>
          <w:rFonts w:ascii="Book Antiqua" w:eastAsia="Book Antiqua" w:hAnsi="Book Antiqua" w:cs="Book Antiqua"/>
          <w:b/>
          <w:bCs/>
          <w:color w:val="000000"/>
        </w:rPr>
        <w:t>Kheir</w:t>
      </w:r>
      <w:proofErr w:type="spellEnd"/>
      <w:r w:rsidRPr="004E497F">
        <w:rPr>
          <w:rFonts w:ascii="Book Antiqua" w:eastAsia="Book Antiqua" w:hAnsi="Book Antiqua" w:cs="Book Antiqua"/>
          <w:b/>
          <w:bCs/>
          <w:color w:val="000000"/>
        </w:rPr>
        <w:t>,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MSc,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PhD,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Associate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Professor,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AA1BB5" w:rsidRPr="004E497F">
        <w:rPr>
          <w:rFonts w:ascii="Book Antiqua" w:eastAsia="Book Antiqua" w:hAnsi="Book Antiqua" w:cs="Book Antiqua"/>
          <w:color w:val="000000"/>
        </w:rPr>
        <w:t>Departme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AA1BB5"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AA1BB5" w:rsidRPr="004E497F">
        <w:rPr>
          <w:rFonts w:ascii="Book Antiqua" w:eastAsia="Book Antiqua" w:hAnsi="Book Antiqua" w:cs="Book Antiqua"/>
          <w:color w:val="000000"/>
        </w:rPr>
        <w:t>Anatomy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AA1BB5" w:rsidRPr="004E497F">
        <w:rPr>
          <w:rFonts w:ascii="Book Antiqua" w:eastAsia="Book Antiqua" w:hAnsi="Book Antiqua" w:cs="Book Antiqua"/>
          <w:color w:val="000000"/>
        </w:rPr>
        <w:t>Ce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AA1BB5" w:rsidRPr="004E497F">
        <w:rPr>
          <w:rFonts w:ascii="Book Antiqua" w:eastAsia="Book Antiqua" w:hAnsi="Book Antiqua" w:cs="Book Antiqua"/>
          <w:color w:val="000000"/>
        </w:rPr>
        <w:t>Biolog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AA1BB5"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AA1BB5" w:rsidRPr="004E497F">
        <w:rPr>
          <w:rFonts w:ascii="Book Antiqua" w:eastAsia="Book Antiqua" w:hAnsi="Book Antiqua" w:cs="Book Antiqua"/>
          <w:color w:val="000000"/>
        </w:rPr>
        <w:t>Physiologic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AA1BB5" w:rsidRPr="004E497F">
        <w:rPr>
          <w:rFonts w:ascii="Book Antiqua" w:eastAsia="Book Antiqua" w:hAnsi="Book Antiqua" w:cs="Book Antiqua"/>
          <w:color w:val="000000"/>
        </w:rPr>
        <w:t>Science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AA1BB5" w:rsidRPr="004E497F">
        <w:rPr>
          <w:rFonts w:ascii="Book Antiqua" w:eastAsia="Book Antiqua" w:hAnsi="Book Antiqua" w:cs="Book Antiqua"/>
          <w:color w:val="000000"/>
        </w:rPr>
        <w:t>America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AA1BB5" w:rsidRPr="004E497F">
        <w:rPr>
          <w:rFonts w:ascii="Book Antiqua" w:eastAsia="Book Antiqua" w:hAnsi="Book Antiqua" w:cs="Book Antiqua"/>
          <w:color w:val="000000"/>
        </w:rPr>
        <w:t>Universit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AA1BB5"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AA1BB5" w:rsidRPr="004E497F">
        <w:rPr>
          <w:rFonts w:ascii="Book Antiqua" w:eastAsia="Book Antiqua" w:hAnsi="Book Antiqua" w:cs="Book Antiqua"/>
          <w:color w:val="000000"/>
        </w:rPr>
        <w:t>Beirut</w:t>
      </w:r>
      <w:r w:rsidRPr="004E497F">
        <w:rPr>
          <w:rFonts w:ascii="Book Antiqua" w:eastAsia="Book Antiqua" w:hAnsi="Book Antiqua" w:cs="Book Antiqua"/>
          <w:color w:val="000000"/>
        </w:rPr>
        <w:t>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lis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reet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E497F">
        <w:rPr>
          <w:rFonts w:ascii="Book Antiqua" w:eastAsia="Book Antiqua" w:hAnsi="Book Antiqua" w:cs="Book Antiqua"/>
          <w:color w:val="000000"/>
        </w:rPr>
        <w:t>Hamra</w:t>
      </w:r>
      <w:proofErr w:type="spellEnd"/>
      <w:r w:rsidRPr="004E497F">
        <w:rPr>
          <w:rFonts w:ascii="Book Antiqua" w:eastAsia="Book Antiqua" w:hAnsi="Book Antiqua" w:cs="Book Antiqua"/>
          <w:color w:val="000000"/>
        </w:rPr>
        <w:t>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iru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1107-2020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ebanon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12@aub.edu.lb</w:t>
      </w:r>
    </w:p>
    <w:p w14:paraId="2CE5C50C" w14:textId="77777777" w:rsidR="00A77B3E" w:rsidRPr="004E497F" w:rsidRDefault="00A77B3E" w:rsidP="00346CE5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05C52D50" w14:textId="60087DA9" w:rsidR="00A77B3E" w:rsidRPr="004E497F" w:rsidRDefault="00F46AE0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b/>
          <w:bCs/>
        </w:rPr>
        <w:t>Received:</w:t>
      </w:r>
      <w:r w:rsidR="005657FE" w:rsidRPr="004E497F">
        <w:rPr>
          <w:rFonts w:ascii="Book Antiqua" w:eastAsia="Book Antiqua" w:hAnsi="Book Antiqua" w:cs="Book Antiqua"/>
          <w:b/>
          <w:bCs/>
        </w:rPr>
        <w:t xml:space="preserve"> </w:t>
      </w:r>
      <w:r w:rsidRPr="004E497F">
        <w:rPr>
          <w:rFonts w:ascii="Book Antiqua" w:eastAsia="Book Antiqua" w:hAnsi="Book Antiqua" w:cs="Book Antiqua"/>
        </w:rPr>
        <w:t>December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28,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2022</w:t>
      </w:r>
    </w:p>
    <w:p w14:paraId="78680244" w14:textId="261B0DFF" w:rsidR="00A77B3E" w:rsidRPr="004E497F" w:rsidRDefault="00F46AE0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b/>
          <w:bCs/>
        </w:rPr>
        <w:t>Revised:</w:t>
      </w:r>
      <w:r w:rsidR="005657FE" w:rsidRPr="004E497F">
        <w:rPr>
          <w:rFonts w:ascii="Book Antiqua" w:eastAsia="Book Antiqua" w:hAnsi="Book Antiqua" w:cs="Book Antiqua"/>
          <w:b/>
          <w:bCs/>
        </w:rPr>
        <w:t xml:space="preserve"> </w:t>
      </w:r>
      <w:r w:rsidRPr="004E497F">
        <w:rPr>
          <w:rFonts w:ascii="Book Antiqua" w:eastAsia="Book Antiqua" w:hAnsi="Book Antiqua" w:cs="Book Antiqua"/>
        </w:rPr>
        <w:t>February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14,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2023</w:t>
      </w:r>
    </w:p>
    <w:p w14:paraId="492BF159" w14:textId="66B239C9" w:rsidR="00A77B3E" w:rsidRPr="004E497F" w:rsidRDefault="00F46AE0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b/>
          <w:bCs/>
        </w:rPr>
        <w:t>Accepted:</w:t>
      </w:r>
      <w:r w:rsidR="005657FE" w:rsidRPr="004E497F">
        <w:rPr>
          <w:rFonts w:ascii="Book Antiqua" w:eastAsia="Book Antiqua" w:hAnsi="Book Antiqua" w:cs="Book Antiqua"/>
          <w:b/>
          <w:bCs/>
        </w:rPr>
        <w:t xml:space="preserve"> </w:t>
      </w:r>
      <w:ins w:id="0" w:author="Jin-Lei Wang" w:date="2023-04-12T15:59:00Z">
        <w:r w:rsidR="00382A40" w:rsidRPr="00382A40">
          <w:rPr>
            <w:rFonts w:ascii="Book Antiqua" w:eastAsia="Book Antiqua" w:hAnsi="Book Antiqua" w:cs="Book Antiqua"/>
          </w:rPr>
          <w:t>April 12, 2023</w:t>
        </w:r>
      </w:ins>
    </w:p>
    <w:p w14:paraId="3667AC2A" w14:textId="77777777" w:rsidR="00A27044" w:rsidRDefault="00F46AE0" w:rsidP="00346CE5">
      <w:pPr>
        <w:snapToGrid w:val="0"/>
        <w:spacing w:line="360" w:lineRule="auto"/>
        <w:jc w:val="both"/>
        <w:rPr>
          <w:rFonts w:ascii="Book Antiqua" w:eastAsia="Book Antiqua" w:hAnsi="Book Antiqua" w:cs="Book Antiqua"/>
          <w:b/>
          <w:bCs/>
        </w:rPr>
      </w:pPr>
      <w:r w:rsidRPr="004E497F">
        <w:rPr>
          <w:rFonts w:ascii="Book Antiqua" w:eastAsia="Book Antiqua" w:hAnsi="Book Antiqua" w:cs="Book Antiqua"/>
          <w:b/>
          <w:bCs/>
        </w:rPr>
        <w:lastRenderedPageBreak/>
        <w:t>Published</w:t>
      </w:r>
      <w:r w:rsidR="005657FE" w:rsidRPr="004E497F">
        <w:rPr>
          <w:rFonts w:ascii="Book Antiqua" w:eastAsia="Book Antiqua" w:hAnsi="Book Antiqua" w:cs="Book Antiqua"/>
          <w:b/>
          <w:bCs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</w:rPr>
        <w:t>online:</w:t>
      </w:r>
      <w:r w:rsidR="005657FE" w:rsidRPr="004E497F">
        <w:rPr>
          <w:rFonts w:ascii="Book Antiqua" w:eastAsia="Book Antiqua" w:hAnsi="Book Antiqua" w:cs="Book Antiqua"/>
          <w:b/>
          <w:bCs/>
        </w:rPr>
        <w:t xml:space="preserve"> </w:t>
      </w:r>
    </w:p>
    <w:p w14:paraId="38F3715F" w14:textId="6E510CDF" w:rsidR="00A27044" w:rsidRDefault="00A27044" w:rsidP="00346CE5">
      <w:pPr>
        <w:snapToGrid w:val="0"/>
        <w:spacing w:line="360" w:lineRule="auto"/>
        <w:jc w:val="both"/>
        <w:rPr>
          <w:rFonts w:ascii="Book Antiqua" w:eastAsia="Book Antiqua" w:hAnsi="Book Antiqua" w:cs="Book Antiqua"/>
          <w:b/>
          <w:bCs/>
        </w:rPr>
        <w:sectPr w:rsidR="00A27044" w:rsidSect="00BD0D1D">
          <w:footerReference w:type="default" r:id="rId6"/>
          <w:type w:val="continuous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1AAF6D76" w14:textId="77777777" w:rsidR="00A77B3E" w:rsidRPr="004E497F" w:rsidRDefault="00F46AE0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b/>
          <w:color w:val="000000"/>
        </w:rPr>
        <w:lastRenderedPageBreak/>
        <w:t>Abstract</w:t>
      </w:r>
    </w:p>
    <w:p w14:paraId="5707180A" w14:textId="57C35286" w:rsidR="00A77B3E" w:rsidRPr="004E497F" w:rsidRDefault="00F46AE0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color w:val="000000"/>
        </w:rPr>
        <w:t>Surgic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sectio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hemotherapy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adi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andar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rapeut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daliti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reat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s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pproach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tend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arge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tu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apid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vid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owever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pa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lative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quiesce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trinsical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sista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e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="00247ED8" w:rsidRPr="004E497F">
        <w:rPr>
          <w:rFonts w:ascii="Book Antiqua" w:eastAsia="Book Antiqua" w:hAnsi="Book Antiqua" w:cs="Book Antiqua"/>
          <w:color w:val="000000"/>
        </w:rPr>
        <w:t xml:space="preserve"> (CSCs)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bpopul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sid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ith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issue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u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emporar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radic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chiev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ulk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end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ver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ppor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4331AE" w:rsidRPr="004E497F">
        <w:rPr>
          <w:rFonts w:ascii="Book Antiqua" w:eastAsia="Book Antiqua" w:hAnsi="Book Antiqua" w:cs="Book Antiqua"/>
          <w:color w:val="000000"/>
        </w:rPr>
        <w:t>CSC</w:t>
      </w:r>
      <w:r w:rsidRPr="004E497F">
        <w:rPr>
          <w:rFonts w:ascii="Book Antiqua" w:eastAsia="Book Antiqua" w:hAnsi="Book Antiqua" w:cs="Book Antiqua"/>
          <w:color w:val="000000"/>
        </w:rPr>
        <w:t>s'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sista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eatures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a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i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uniqu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xpress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file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dentificatio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olatio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electi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arget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4331AE" w:rsidRPr="004E497F">
        <w:rPr>
          <w:rFonts w:ascii="Book Antiqua" w:eastAsia="Book Antiqua" w:hAnsi="Book Antiqua" w:cs="Book Antiqua"/>
          <w:color w:val="000000"/>
        </w:rPr>
        <w:t>CSC</w:t>
      </w:r>
      <w:r w:rsidRPr="004E497F">
        <w:rPr>
          <w:rFonts w:ascii="Book Antiqua" w:eastAsia="Book Antiqua" w:hAnsi="Book Antiqua" w:cs="Book Antiqua"/>
          <w:color w:val="000000"/>
        </w:rPr>
        <w:t>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ol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re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mis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halleng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reatme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ailu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duc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isk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currence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Yet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arget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4331AE" w:rsidRPr="004E497F">
        <w:rPr>
          <w:rFonts w:ascii="Book Antiqua" w:eastAsia="Book Antiqua" w:hAnsi="Book Antiqua" w:cs="Book Antiqua"/>
          <w:color w:val="000000"/>
        </w:rPr>
        <w:t>CSC</w:t>
      </w:r>
      <w:r w:rsidRPr="004E497F">
        <w:rPr>
          <w:rFonts w:ascii="Book Antiqua" w:eastAsia="Book Antiqua" w:hAnsi="Book Antiqua" w:cs="Book Antiqua"/>
          <w:color w:val="000000"/>
        </w:rPr>
        <w:t>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imi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in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rrelevan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utiliz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dels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ew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r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arge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ersonaliz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ti-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rapi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e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evelop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it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atient-deriv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rganoids</w:t>
      </w:r>
      <w:r w:rsidR="004331AE" w:rsidRPr="004E497F">
        <w:rPr>
          <w:rFonts w:ascii="Book Antiqua" w:eastAsia="Book Antiqua" w:hAnsi="Book Antiqua" w:cs="Book Antiqua"/>
          <w:color w:val="000000"/>
        </w:rPr>
        <w:t xml:space="preserve"> (PDOs)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o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stablish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e-clinic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dels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erei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scus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upd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esent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vailab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issue-specif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4331AE" w:rsidRPr="004E497F">
        <w:rPr>
          <w:rFonts w:ascii="Book Antiqua" w:eastAsia="Book Antiqua" w:hAnsi="Book Antiqua" w:cs="Book Antiqua"/>
          <w:color w:val="000000"/>
        </w:rPr>
        <w:t>CS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i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igh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ccurr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oli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s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dditionally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ighligh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dvantag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levan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ree-dimension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4331AE" w:rsidRPr="004E497F">
        <w:rPr>
          <w:rFonts w:ascii="Book Antiqua" w:eastAsia="Book Antiqua" w:hAnsi="Book Antiqua" w:cs="Book Antiqua"/>
          <w:color w:val="000000"/>
        </w:rPr>
        <w:t>PDO</w:t>
      </w:r>
      <w:r w:rsidRPr="004E497F">
        <w:rPr>
          <w:rFonts w:ascii="Book Antiqua" w:eastAsia="Book Antiqua" w:hAnsi="Book Antiqua" w:cs="Book Antiqua"/>
          <w:color w:val="000000"/>
        </w:rPr>
        <w:t>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ultu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de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latfor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del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valuat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fficac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4331AE" w:rsidRPr="004E497F">
        <w:rPr>
          <w:rFonts w:ascii="Book Antiqua" w:eastAsia="Book Antiqua" w:hAnsi="Book Antiqua" w:cs="Book Antiqua"/>
          <w:color w:val="000000"/>
        </w:rPr>
        <w:t>CSC</w:t>
      </w:r>
      <w:r w:rsidRPr="004E497F">
        <w:rPr>
          <w:rFonts w:ascii="Book Antiqua" w:eastAsia="Book Antiqua" w:hAnsi="Book Antiqua" w:cs="Book Antiqua"/>
          <w:color w:val="000000"/>
        </w:rPr>
        <w:t>-ba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rapeutic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edict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ru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spons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atients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</w:p>
    <w:p w14:paraId="46321F1C" w14:textId="77777777" w:rsidR="00A77B3E" w:rsidRPr="004E497F" w:rsidRDefault="00A77B3E" w:rsidP="00346CE5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0BE04918" w14:textId="1F5C96E6" w:rsidR="00A77B3E" w:rsidRPr="004E497F" w:rsidRDefault="00F46AE0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b/>
          <w:bCs/>
        </w:rPr>
        <w:t>Key</w:t>
      </w:r>
      <w:r w:rsidR="005657FE" w:rsidRPr="004E497F">
        <w:rPr>
          <w:rFonts w:ascii="Book Antiqua" w:eastAsia="Book Antiqua" w:hAnsi="Book Antiqua" w:cs="Book Antiqua"/>
          <w:b/>
          <w:bCs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</w:rPr>
        <w:t>Words:</w:t>
      </w:r>
      <w:r w:rsidR="005657FE" w:rsidRPr="004E497F">
        <w:rPr>
          <w:rFonts w:ascii="Book Antiqua" w:eastAsia="Book Antiqua" w:hAnsi="Book Antiqua" w:cs="Book Antiqua"/>
          <w:b/>
          <w:bCs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e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;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rap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sistance;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issue-specif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e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s;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atient-deriv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rganoids;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Pre-clinical</w:t>
      </w:r>
      <w:proofErr w:type="gramEnd"/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dels</w:t>
      </w:r>
    </w:p>
    <w:p w14:paraId="3660E1FB" w14:textId="77777777" w:rsidR="00A77B3E" w:rsidRPr="004E497F" w:rsidRDefault="00A77B3E" w:rsidP="00346CE5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3DCA1FDE" w14:textId="420EC367" w:rsidR="00A77B3E" w:rsidRPr="004E497F" w:rsidRDefault="00F46AE0" w:rsidP="00346CE5">
      <w:pPr>
        <w:snapToGrid w:val="0"/>
        <w:spacing w:line="360" w:lineRule="auto"/>
        <w:jc w:val="both"/>
        <w:rPr>
          <w:rFonts w:ascii="Book Antiqua" w:hAnsi="Book Antiqua"/>
        </w:rPr>
      </w:pPr>
      <w:proofErr w:type="spellStart"/>
      <w:r w:rsidRPr="004E497F">
        <w:rPr>
          <w:rFonts w:ascii="Book Antiqua" w:eastAsia="Book Antiqua" w:hAnsi="Book Antiqua" w:cs="Book Antiqua"/>
        </w:rPr>
        <w:t>Yehya</w:t>
      </w:r>
      <w:proofErr w:type="spellEnd"/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A,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Youssef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J,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proofErr w:type="spellStart"/>
      <w:r w:rsidRPr="004E497F">
        <w:rPr>
          <w:rFonts w:ascii="Book Antiqua" w:eastAsia="Book Antiqua" w:hAnsi="Book Antiqua" w:cs="Book Antiqua"/>
        </w:rPr>
        <w:t>Hachem</w:t>
      </w:r>
      <w:proofErr w:type="spellEnd"/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S,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Ismael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J,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Abou-</w:t>
      </w:r>
      <w:proofErr w:type="spellStart"/>
      <w:r w:rsidRPr="004E497F">
        <w:rPr>
          <w:rFonts w:ascii="Book Antiqua" w:eastAsia="Book Antiqua" w:hAnsi="Book Antiqua" w:cs="Book Antiqua"/>
        </w:rPr>
        <w:t>Kheir</w:t>
      </w:r>
      <w:proofErr w:type="spellEnd"/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W.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="00A449E7" w:rsidRPr="004E497F">
        <w:rPr>
          <w:rFonts w:ascii="Book Antiqua" w:eastAsia="Book Antiqua" w:hAnsi="Book Antiqua" w:cs="Book Antiqua"/>
        </w:rPr>
        <w:t>Tissue-specific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="00A449E7" w:rsidRPr="004E497F">
        <w:rPr>
          <w:rFonts w:ascii="Book Antiqua" w:eastAsia="Book Antiqua" w:hAnsi="Book Antiqua" w:cs="Book Antiqua"/>
        </w:rPr>
        <w:t>cancer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="00A449E7" w:rsidRPr="004E497F">
        <w:rPr>
          <w:rFonts w:ascii="Book Antiqua" w:eastAsia="Book Antiqua" w:hAnsi="Book Antiqua" w:cs="Book Antiqua"/>
        </w:rPr>
        <w:t>stem/progenitor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="00A449E7" w:rsidRPr="004E497F">
        <w:rPr>
          <w:rFonts w:ascii="Book Antiqua" w:eastAsia="Book Antiqua" w:hAnsi="Book Antiqua" w:cs="Book Antiqua"/>
        </w:rPr>
        <w:t>cells: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="00A449E7" w:rsidRPr="004E497F">
        <w:rPr>
          <w:rFonts w:ascii="Book Antiqua" w:eastAsia="Book Antiqua" w:hAnsi="Book Antiqua" w:cs="Book Antiqua"/>
        </w:rPr>
        <w:t>Therapeutic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="00A449E7" w:rsidRPr="004E497F">
        <w:rPr>
          <w:rFonts w:ascii="Book Antiqua" w:eastAsia="Book Antiqua" w:hAnsi="Book Antiqua" w:cs="Book Antiqua"/>
        </w:rPr>
        <w:t>implications</w:t>
      </w:r>
      <w:r w:rsidRPr="004E497F">
        <w:rPr>
          <w:rFonts w:ascii="Book Antiqua" w:eastAsia="Book Antiqua" w:hAnsi="Book Antiqua" w:cs="Book Antiqua"/>
        </w:rPr>
        <w:t>.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</w:rPr>
        <w:t>World</w:t>
      </w:r>
      <w:r w:rsidR="005657FE" w:rsidRPr="004E497F">
        <w:rPr>
          <w:rFonts w:ascii="Book Antiqua" w:eastAsia="Book Antiqua" w:hAnsi="Book Antiqua" w:cs="Book Antiqua"/>
          <w:i/>
          <w:iCs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</w:rPr>
        <w:t>J</w:t>
      </w:r>
      <w:r w:rsidR="005657FE" w:rsidRPr="004E497F">
        <w:rPr>
          <w:rFonts w:ascii="Book Antiqua" w:eastAsia="Book Antiqua" w:hAnsi="Book Antiqua" w:cs="Book Antiqua"/>
          <w:i/>
          <w:iCs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</w:rPr>
        <w:t>Stem</w:t>
      </w:r>
      <w:r w:rsidR="005657FE" w:rsidRPr="004E497F">
        <w:rPr>
          <w:rFonts w:ascii="Book Antiqua" w:eastAsia="Book Antiqua" w:hAnsi="Book Antiqua" w:cs="Book Antiqua"/>
          <w:i/>
          <w:iCs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</w:rPr>
        <w:t>Cells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2023;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In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press</w:t>
      </w:r>
    </w:p>
    <w:p w14:paraId="0E355EA5" w14:textId="77777777" w:rsidR="00A77B3E" w:rsidRPr="004E497F" w:rsidRDefault="00A77B3E" w:rsidP="00346CE5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307C8EFF" w14:textId="2256A8D3" w:rsidR="00A77B3E" w:rsidRPr="004E497F" w:rsidRDefault="00F46AE0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b/>
          <w:bCs/>
        </w:rPr>
        <w:t>Core</w:t>
      </w:r>
      <w:r w:rsidR="005657FE" w:rsidRPr="004E497F">
        <w:rPr>
          <w:rFonts w:ascii="Book Antiqua" w:eastAsia="Book Antiqua" w:hAnsi="Book Antiqua" w:cs="Book Antiqua"/>
          <w:b/>
          <w:bCs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</w:rPr>
        <w:t>Tip:</w:t>
      </w:r>
      <w:r w:rsidR="005657FE" w:rsidRPr="004E497F">
        <w:rPr>
          <w:rFonts w:ascii="Book Antiqua" w:eastAsia="Book Antiqua" w:hAnsi="Book Antiqua" w:cs="Book Antiqua"/>
          <w:b/>
          <w:bCs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rapeut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pproach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arget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e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CSC)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ol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re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mis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war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evelop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ffecti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ti-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reatment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issue-specif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4331AE" w:rsidRPr="004E497F">
        <w:rPr>
          <w:rFonts w:ascii="Book Antiqua" w:eastAsia="Book Antiqua" w:hAnsi="Book Antiqua" w:cs="Book Antiqua"/>
          <w:color w:val="000000"/>
        </w:rPr>
        <w:t>CSC</w:t>
      </w:r>
      <w:r w:rsidRPr="004E497F">
        <w:rPr>
          <w:rFonts w:ascii="Book Antiqua" w:eastAsia="Book Antiqua" w:hAnsi="Book Antiqua" w:cs="Book Antiqua"/>
          <w:color w:val="000000"/>
        </w:rPr>
        <w:t>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TSCSCs)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osses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uniqu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xpress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fi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low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i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dentificatio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olatio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argeting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SCSC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ol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ro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atie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issue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how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rga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alog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atient-deriv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rganoid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PDOs)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und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pecif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ultur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ndition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vitro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lastRenderedPageBreak/>
        <w:t>Thes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de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imula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rigin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haracteristi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ree-</w:t>
      </w:r>
      <w:r w:rsidR="001066AC" w:rsidRPr="004E497F">
        <w:rPr>
          <w:rFonts w:ascii="Book Antiqua" w:eastAsia="Book Antiqua" w:hAnsi="Book Antiqua" w:cs="Book Antiqua"/>
          <w:color w:val="000000"/>
        </w:rPr>
        <w:t>d</w:t>
      </w:r>
      <w:r w:rsidRPr="004E497F">
        <w:rPr>
          <w:rFonts w:ascii="Book Antiqua" w:eastAsia="Book Antiqua" w:hAnsi="Book Antiqua" w:cs="Book Antiqua"/>
          <w:color w:val="000000"/>
        </w:rPr>
        <w:t>imension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ultu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sh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ch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DO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a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otenti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u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atient-specif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vitr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ru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linic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ria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of-of-concep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udi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-targe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rapies.</w:t>
      </w:r>
    </w:p>
    <w:p w14:paraId="3586A92D" w14:textId="77777777" w:rsidR="00A77B3E" w:rsidRPr="004E497F" w:rsidRDefault="00A77B3E" w:rsidP="00346CE5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0A14E357" w14:textId="77777777" w:rsidR="00A77B3E" w:rsidRPr="004E497F" w:rsidRDefault="00F46AE0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b/>
          <w:caps/>
          <w:color w:val="000000"/>
          <w:u w:val="single"/>
        </w:rPr>
        <w:t>INTRODUCTION</w:t>
      </w:r>
    </w:p>
    <w:p w14:paraId="7C80EE12" w14:textId="2A3298DB" w:rsidR="00FA7FA1" w:rsidRPr="004E497F" w:rsidRDefault="00FA7FA1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seas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main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ead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us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eat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orldwide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espi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ignifica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gres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rec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war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evelop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ti-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rapie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ccessfu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nageme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main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mped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ultip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hallenge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clud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tastat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sseminatio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nventional-therap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sistance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seas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relapse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1,2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ccumulat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viden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ggest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e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CSCs)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bpopul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lay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vigorou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o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stain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igen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pertie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u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ntribut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-growt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progression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3]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</w:t>
      </w:r>
      <w:r w:rsidR="00B309FA" w:rsidRPr="004E497F">
        <w:rPr>
          <w:rFonts w:ascii="Book Antiqua" w:eastAsia="Book Antiqua" w:hAnsi="Book Antiqua" w:cs="Book Antiqua"/>
          <w:color w:val="000000"/>
        </w:rPr>
        <w:t>Fig</w:t>
      </w:r>
      <w:r w:rsidRPr="004E497F">
        <w:rPr>
          <w:rFonts w:ascii="Book Antiqua" w:eastAsia="Book Antiqua" w:hAnsi="Book Antiqua" w:cs="Book Antiqua"/>
          <w:color w:val="000000"/>
        </w:rPr>
        <w:t>u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1)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bpopul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ultipote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ossess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uniqu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perti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elf-renew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fferenti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pab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xtensive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liferat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enerat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ffere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ineag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ou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hic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nstitu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ulk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ntribu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eterogeneou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henotyp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u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tumor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2,4]</w:t>
      </w:r>
      <w:r w:rsidRPr="004E497F">
        <w:rPr>
          <w:rFonts w:ascii="Book Antiqua" w:eastAsia="Book Antiqua" w:hAnsi="Book Antiqua" w:cs="Book Antiqua"/>
          <w:color w:val="000000"/>
        </w:rPr>
        <w:t>.</w:t>
      </w:r>
    </w:p>
    <w:p w14:paraId="793A2D3C" w14:textId="6F31168C" w:rsidR="00FA7FA1" w:rsidRPr="004E497F" w:rsidRDefault="00FA7FA1" w:rsidP="00346CE5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color w:val="000000"/>
        </w:rPr>
        <w:t>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ris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ro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ransform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orm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e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SCs)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u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ith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issu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ro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e-differenti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fferenti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cell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5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irs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dentifi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cu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yeloi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leukemia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6]</w:t>
      </w:r>
      <w:r w:rsidRPr="004E497F">
        <w:rPr>
          <w:rFonts w:ascii="Book Antiqua" w:eastAsia="Book Antiqua" w:hAnsi="Book Antiqua" w:cs="Book Antiqua"/>
          <w:color w:val="000000"/>
        </w:rPr>
        <w:t>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mpell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viden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at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how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xis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variet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oli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h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c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ke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rive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gress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tastasi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7,8]</w:t>
      </w:r>
    </w:p>
    <w:p w14:paraId="47E64B03" w14:textId="520956D0" w:rsidR="00FA7FA1" w:rsidRPr="004E497F" w:rsidRDefault="00FA7FA1" w:rsidP="005C3F05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color w:val="000000"/>
        </w:rPr>
        <w:t>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arb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ultip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sistan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chanism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nric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allmark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sul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ailu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nvention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ti-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rapies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n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underly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chanis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srup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tracellula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athway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found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ntro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havior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stance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verexpress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otc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athwa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lay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u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o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ntex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-type-dependent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ct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ith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ncogen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suppressor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9-11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ntex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otc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athwa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e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mplic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liferatio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giogenesi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tastasi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emnes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intenance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mmun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vasio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sistan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radiation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9,11-13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reover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E497F">
        <w:rPr>
          <w:rFonts w:ascii="Book Antiqua" w:eastAsia="Book Antiqua" w:hAnsi="Book Antiqua" w:cs="Book Antiqua"/>
          <w:color w:val="000000"/>
        </w:rPr>
        <w:t>Wnt</w:t>
      </w:r>
      <w:proofErr w:type="spellEnd"/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athwa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e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ink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ctiv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orma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i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liferatio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intenance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hibi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poptosis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athwa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s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lay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o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lastRenderedPageBreak/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tastas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e-differenti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CSC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14,15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side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edgeho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athwa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soci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it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crea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liferatio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intenance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elf-renew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i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igratio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vasivenes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sistan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chemotherapy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14,16,17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dditionally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F-</w:t>
      </w:r>
      <w:proofErr w:type="spellStart"/>
      <w:r w:rsidRPr="004E497F">
        <w:rPr>
          <w:rFonts w:ascii="Book Antiqua" w:eastAsia="Book Antiqua" w:hAnsi="Book Antiqua" w:cs="Book Antiqua"/>
          <w:color w:val="000000"/>
        </w:rPr>
        <w:t>κB</w:t>
      </w:r>
      <w:proofErr w:type="spellEnd"/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athwa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mplic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elf-renewal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intenance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hibi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poptos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gul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pitheli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senchym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ransi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EMT)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giogenesi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metastasi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18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inally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berra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xpress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JAK/STAT3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athwa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mot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rviv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emnes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pertie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tastas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sistan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chemotherapy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14,19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trins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gul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s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ccu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eve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emness-rel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ranscrip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acto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TFs)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c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5C3F05" w:rsidRPr="004E497F">
        <w:rPr>
          <w:rFonts w:ascii="Book Antiqua" w:eastAsia="Book Antiqua" w:hAnsi="Book Antiqua" w:cs="Book Antiqua"/>
          <w:color w:val="000000"/>
        </w:rPr>
        <w:t>OCT</w:t>
      </w:r>
      <w:r w:rsidRPr="004E497F">
        <w:rPr>
          <w:rFonts w:ascii="Book Antiqua" w:eastAsia="Book Antiqua" w:hAnsi="Book Antiqua" w:cs="Book Antiqua"/>
          <w:color w:val="000000"/>
        </w:rPr>
        <w:t>-4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5C3F05" w:rsidRPr="004E497F">
        <w:rPr>
          <w:rFonts w:ascii="Book Antiqua" w:eastAsia="Book Antiqua" w:hAnsi="Book Antiqua" w:cs="Book Antiqua"/>
          <w:color w:val="000000"/>
        </w:rPr>
        <w:t>SOX2</w:t>
      </w:r>
      <w:r w:rsidRPr="004E497F">
        <w:rPr>
          <w:rFonts w:ascii="Book Antiqua" w:eastAsia="Book Antiqua" w:hAnsi="Book Antiqua" w:cs="Book Antiqua"/>
          <w:color w:val="000000"/>
        </w:rPr>
        <w:t>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KLF4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-MYC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AT3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ANOG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pigeneti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pi-transcriptomic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hic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ntribu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emnes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intenan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lasticit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CSC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11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dditionally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gul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xtrins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eve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i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icroenvironment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pecifical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-associ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ibroblast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-associ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crophages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icroenvironme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j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lay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dulat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sistance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tastasi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heterogeneity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11,20]</w:t>
      </w:r>
      <w:r w:rsidRPr="004E497F">
        <w:rPr>
          <w:rFonts w:ascii="Book Antiqua" w:eastAsia="Book Antiqua" w:hAnsi="Book Antiqua" w:cs="Book Antiqua"/>
          <w:color w:val="000000"/>
        </w:rPr>
        <w:t>.</w:t>
      </w:r>
    </w:p>
    <w:p w14:paraId="68D88170" w14:textId="4D3304EC" w:rsidR="00FA7FA1" w:rsidRPr="004E497F" w:rsidRDefault="00FA7FA1" w:rsidP="00346CE5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sistan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chanism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urth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clud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i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verexpress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N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pai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ene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sult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sistan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adiotherap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th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NA-damag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agent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21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so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xpres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upregul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ultidru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fflux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ump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c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TP-bind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sset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ABC)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ransporte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dia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cti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ranspor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hemotherapeut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rug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u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cell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22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how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verexpres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dehyd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ehydrogenas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ALDHs)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hic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nzym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volv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etoxific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dehyde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hemotherapeut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gent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acti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xyge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specie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23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oth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chanis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mot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rviv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i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bilit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xis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versib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quiesce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a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</w:t>
      </w:r>
      <w:r w:rsidRPr="004E497F">
        <w:rPr>
          <w:rFonts w:ascii="Book Antiqua" w:eastAsia="Book Antiqua" w:hAnsi="Book Antiqua" w:cs="Book Antiqua"/>
          <w:color w:val="000000"/>
          <w:vertAlign w:val="subscript"/>
        </w:rPr>
        <w:t>0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hase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hic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ntribut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i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ru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sistan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in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s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hemotherapeut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gent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arge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igh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liferati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cell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24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u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andar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rapi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cce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duc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iz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u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e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pa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igh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sista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bpopulation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ccessfu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limin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refore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ecessitat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arget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sidu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orma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yiel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ong-last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radic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eve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lapse.</w:t>
      </w:r>
    </w:p>
    <w:p w14:paraId="54EA8D3D" w14:textId="4B783399" w:rsidR="00FA7FA1" w:rsidRPr="004E497F" w:rsidRDefault="00FA7FA1" w:rsidP="00346CE5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view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vid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capitul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issue-specif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4331AE" w:rsidRPr="004E497F">
        <w:rPr>
          <w:rFonts w:ascii="Book Antiqua" w:eastAsia="Book Antiqua" w:hAnsi="Book Antiqua" w:cs="Book Antiqua"/>
          <w:color w:val="000000"/>
        </w:rPr>
        <w:t>CS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TSCSC)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iomarke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i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s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agno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oli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s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mportantly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ighligh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lastRenderedPageBreak/>
        <w:t>benefici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o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s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vid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leva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eclinic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de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u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mprov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-targe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rapies.</w:t>
      </w:r>
    </w:p>
    <w:p w14:paraId="4539380C" w14:textId="77777777" w:rsidR="00FA7FA1" w:rsidRPr="004E497F" w:rsidRDefault="00FA7FA1" w:rsidP="00346CE5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</w:p>
    <w:p w14:paraId="3F280ADD" w14:textId="54FFC299" w:rsidR="00FA7FA1" w:rsidRPr="004E497F" w:rsidRDefault="00FA7FA1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Tissue-Specific</w:t>
      </w:r>
      <w:r w:rsidR="005657FE" w:rsidRPr="004E497F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Cancer</w:t>
      </w:r>
      <w:r w:rsidR="005657FE" w:rsidRPr="004E497F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Stem</w:t>
      </w:r>
      <w:r w:rsidR="005657FE" w:rsidRPr="004E497F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Cells</w:t>
      </w:r>
    </w:p>
    <w:p w14:paraId="7E358657" w14:textId="185BA51E" w:rsidR="00FA7FA1" w:rsidRPr="004E497F" w:rsidRDefault="00FA7FA1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Style w:val="normaltextrun"/>
          <w:rFonts w:ascii="Book Antiqua" w:eastAsia="Book Antiqua" w:hAnsi="Book Antiqua" w:cs="Book Antiqua"/>
          <w:color w:val="000000"/>
        </w:rPr>
        <w:t>Given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importanc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SC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umor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progression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prognosis,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several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attempt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mad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identify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isolat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SC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from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umor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mas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base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on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marker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hey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express.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SC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expres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wid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spectrum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markers,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som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hem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being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mor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universal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han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others.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Several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markers,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st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oc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rface,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ar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often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use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ombination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ensur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mor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issue-specific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isolation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argete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SCs.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Her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w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provid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an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update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overview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most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prominent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SCSC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surfac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markers,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focusing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on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fiv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soli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ancer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(prostate,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olon,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bladder,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breast,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lung).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f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65717" w:rsidRPr="004E497F">
        <w:rPr>
          <w:rFonts w:ascii="Book Antiqua" w:eastAsia="Book Antiqua" w:hAnsi="Book Antiqua" w:cs="Book Antiqua"/>
          <w:color w:val="000000"/>
        </w:rPr>
        <w:t>T</w:t>
      </w:r>
      <w:r w:rsidRPr="004E497F">
        <w:rPr>
          <w:rFonts w:ascii="Book Antiqua" w:eastAsia="Book Antiqua" w:hAnsi="Book Antiqua" w:cs="Book Antiqua"/>
          <w:color w:val="000000"/>
        </w:rPr>
        <w:t>ab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1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u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is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s.</w:t>
      </w:r>
    </w:p>
    <w:p w14:paraId="666FB170" w14:textId="77777777" w:rsidR="00FA7FA1" w:rsidRPr="004E497F" w:rsidRDefault="00FA7FA1" w:rsidP="00346CE5">
      <w:pPr>
        <w:snapToGrid w:val="0"/>
        <w:spacing w:line="360" w:lineRule="auto"/>
        <w:ind w:firstLineChars="200" w:firstLine="482"/>
        <w:jc w:val="both"/>
        <w:rPr>
          <w:rFonts w:ascii="Book Antiqua" w:eastAsia="Book Antiqua" w:hAnsi="Book Antiqua" w:cs="Book Antiqua"/>
          <w:b/>
          <w:bCs/>
          <w:i/>
          <w:iCs/>
          <w:color w:val="000000"/>
        </w:rPr>
      </w:pPr>
    </w:p>
    <w:p w14:paraId="65F6FD03" w14:textId="304B6DE3" w:rsidR="00FA7FA1" w:rsidRPr="004E497F" w:rsidRDefault="00FA7FA1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b/>
          <w:bCs/>
          <w:i/>
          <w:iCs/>
          <w:color w:val="000000"/>
        </w:rPr>
        <w:t>Prostate-specific</w:t>
      </w:r>
      <w:r w:rsidR="005657FE" w:rsidRPr="004E497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i/>
          <w:iCs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i/>
          <w:iCs/>
          <w:color w:val="000000"/>
        </w:rPr>
        <w:t>stem</w:t>
      </w:r>
      <w:r w:rsidR="005657FE" w:rsidRPr="004E497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i/>
          <w:iCs/>
          <w:color w:val="000000"/>
        </w:rPr>
        <w:t>cells</w:t>
      </w:r>
    </w:p>
    <w:p w14:paraId="4F55486F" w14:textId="50C1CD05" w:rsidR="00FA7FA1" w:rsidRPr="004E497F" w:rsidRDefault="00FA7FA1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Style w:val="normaltextrun"/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presenc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prostat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="004331AE" w:rsidRPr="004E497F">
        <w:rPr>
          <w:rStyle w:val="normaltextrun"/>
          <w:rFonts w:ascii="Book Antiqua" w:eastAsia="Book Antiqua" w:hAnsi="Book Antiqua" w:cs="Book Antiqua"/>
          <w:color w:val="000000"/>
        </w:rPr>
        <w:t>CSC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(PCSCs)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identifie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by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ollin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i/>
          <w:iCs/>
          <w:color w:val="000000"/>
        </w:rPr>
        <w:t>et</w:t>
      </w:r>
      <w:r w:rsidR="005657FE" w:rsidRPr="004E497F">
        <w:rPr>
          <w:rStyle w:val="normaltextrun"/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4E497F">
        <w:rPr>
          <w:rStyle w:val="normaltextrun"/>
          <w:rFonts w:ascii="Book Antiqua" w:eastAsia="Book Antiqua" w:hAnsi="Book Antiqua" w:cs="Book Antiqua"/>
          <w:i/>
          <w:iCs/>
          <w:color w:val="000000"/>
        </w:rPr>
        <w:t>al</w:t>
      </w:r>
      <w:r w:rsidR="005A6613" w:rsidRPr="004E497F">
        <w:rPr>
          <w:rStyle w:val="normaltextrun"/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5A6613" w:rsidRPr="004E497F">
        <w:rPr>
          <w:rStyle w:val="normaltextrun"/>
          <w:rFonts w:ascii="Book Antiqua" w:eastAsia="Book Antiqua" w:hAnsi="Book Antiqua" w:cs="Book Antiqua"/>
          <w:color w:val="000000"/>
          <w:vertAlign w:val="superscript"/>
        </w:rPr>
        <w:t>25]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using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SC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marker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integr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α</w:t>
      </w:r>
      <w:r w:rsidRPr="004E497F">
        <w:rPr>
          <w:rFonts w:ascii="Book Antiqua" w:eastAsia="Book Antiqua" w:hAnsi="Book Antiqua" w:cs="Book Antiqua"/>
          <w:color w:val="000000"/>
          <w:vertAlign w:val="subscript"/>
        </w:rPr>
        <w:t>2</w:t>
      </w:r>
      <w:r w:rsidRPr="004E497F">
        <w:rPr>
          <w:rFonts w:ascii="Book Antiqua" w:eastAsia="Book Antiqua" w:hAnsi="Book Antiqua" w:cs="Book Antiqua"/>
          <w:color w:val="000000"/>
        </w:rPr>
        <w:t>β</w:t>
      </w:r>
      <w:r w:rsidRPr="004E497F">
        <w:rPr>
          <w:rFonts w:ascii="Book Antiqua" w:eastAsia="Book Antiqua" w:hAnsi="Book Antiqua" w:cs="Book Antiqua"/>
          <w:color w:val="000000"/>
          <w:vertAlign w:val="subscript"/>
        </w:rPr>
        <w:t>1</w:t>
      </w:r>
      <w:r w:rsidR="005657FE" w:rsidRPr="004E497F">
        <w:rPr>
          <w:rFonts w:ascii="Book Antiqua" w:eastAsia="Book Antiqua" w:hAnsi="Book Antiqua" w:cs="Book Antiqua"/>
          <w:color w:val="000000"/>
          <w:vertAlign w:val="subscript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133)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at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previously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identifie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normal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prostat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epithelium</w:t>
      </w:r>
      <w:r w:rsidRPr="004E497F">
        <w:rPr>
          <w:rStyle w:val="normaltextrun"/>
          <w:rFonts w:ascii="Book Antiqua" w:eastAsia="Book Antiqua" w:hAnsi="Book Antiqua" w:cs="Book Antiqua"/>
          <w:color w:val="000000"/>
          <w:vertAlign w:val="superscript"/>
        </w:rPr>
        <w:t>[25,26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bpopul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ol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ro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uma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sta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PC)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iopsi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how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ig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xpress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44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133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tegr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α</w:t>
      </w:r>
      <w:r w:rsidRPr="004E497F">
        <w:rPr>
          <w:rFonts w:ascii="Book Antiqua" w:eastAsia="Book Antiqua" w:hAnsi="Book Antiqua" w:cs="Book Antiqua"/>
          <w:color w:val="000000"/>
          <w:vertAlign w:val="subscript"/>
        </w:rPr>
        <w:t>2</w:t>
      </w:r>
      <w:r w:rsidRPr="004E497F">
        <w:rPr>
          <w:rFonts w:ascii="Book Antiqua" w:eastAsia="Book Antiqua" w:hAnsi="Book Antiqua" w:cs="Book Antiqua"/>
          <w:color w:val="000000"/>
        </w:rPr>
        <w:t>β</w:t>
      </w:r>
      <w:r w:rsidRPr="004E497F">
        <w:rPr>
          <w:rFonts w:ascii="Book Antiqua" w:eastAsia="Book Antiqua" w:hAnsi="Book Antiqua" w:cs="Book Antiqua"/>
          <w:color w:val="000000"/>
          <w:vertAlign w:val="subscript"/>
        </w:rPr>
        <w:t>1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isolate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exhibite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high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proliferativ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ability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highly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invasiv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on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E497F">
        <w:rPr>
          <w:rStyle w:val="normaltextrun"/>
          <w:rFonts w:ascii="Book Antiqua" w:eastAsia="Book Antiqua" w:hAnsi="Book Antiqua" w:cs="Book Antiqua"/>
          <w:color w:val="000000"/>
        </w:rPr>
        <w:t>Matrigel</w:t>
      </w:r>
      <w:r w:rsidRPr="004E497F">
        <w:rPr>
          <w:rStyle w:val="normaltextrun"/>
          <w:rFonts w:ascii="Book Antiqua" w:eastAsia="Book Antiqua" w:hAnsi="Book Antiqua" w:cs="Book Antiqua"/>
          <w:color w:val="000000"/>
          <w:vertAlign w:val="superscript"/>
        </w:rPr>
        <w:t>TM</w:t>
      </w:r>
      <w:proofErr w:type="spellEnd"/>
      <w:r w:rsidRPr="004E497F">
        <w:rPr>
          <w:rStyle w:val="normaltextrun"/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Moreover,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hey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possesse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high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self-renewal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ability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oul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also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differentiat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into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expressing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sam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phenotyp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PC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ells,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hu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re-establishing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original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heterogeneou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umor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from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which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hey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Style w:val="normaltextrun"/>
          <w:rFonts w:ascii="Book Antiqua" w:eastAsia="Book Antiqua" w:hAnsi="Book Antiqua" w:cs="Book Antiqua"/>
          <w:color w:val="000000"/>
        </w:rPr>
        <w:t>isolated</w:t>
      </w:r>
      <w:r w:rsidRPr="004E497F">
        <w:rPr>
          <w:rStyle w:val="normaltextrun"/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Style w:val="normaltextrun"/>
          <w:rFonts w:ascii="Book Antiqua" w:eastAsia="Book Antiqua" w:hAnsi="Book Antiqua" w:cs="Book Antiqua"/>
          <w:color w:val="000000"/>
          <w:vertAlign w:val="superscript"/>
        </w:rPr>
        <w:t>27]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.</w:t>
      </w:r>
    </w:p>
    <w:p w14:paraId="15C8BD31" w14:textId="05BF34FE" w:rsidR="00FA7FA1" w:rsidRPr="004E497F" w:rsidRDefault="00FA7FA1" w:rsidP="00346CE5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E497F">
        <w:rPr>
          <w:rStyle w:val="normaltextrun"/>
          <w:rFonts w:ascii="Book Antiqua" w:eastAsia="Book Antiqua" w:hAnsi="Book Antiqua" w:cs="Book Antiqua"/>
          <w:color w:val="000000"/>
        </w:rPr>
        <w:t>CD133</w:t>
      </w:r>
      <w:r w:rsidR="005657FE" w:rsidRPr="004E497F">
        <w:rPr>
          <w:rStyle w:val="normaltextrun"/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Prominin-1)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rfa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lycoprotei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remain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on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most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use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biomarker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identify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isolat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PCSC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either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alon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or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ombination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with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other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markers.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fact,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D133</w:t>
      </w:r>
      <w:r w:rsidRPr="004E497F">
        <w:rPr>
          <w:rStyle w:val="normaltextrun"/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PC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hat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isolate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from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human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PC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ell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lin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exhibite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self-renewal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ability,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which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orrelate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with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heir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expression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stemnes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Style w:val="normaltextrun"/>
          <w:rFonts w:ascii="Book Antiqua" w:eastAsia="Book Antiqua" w:hAnsi="Book Antiqua" w:cs="Book Antiqua"/>
          <w:color w:val="000000"/>
        </w:rPr>
        <w:t>genes</w:t>
      </w:r>
      <w:r w:rsidRPr="004E497F">
        <w:rPr>
          <w:rStyle w:val="normaltextrun"/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Style w:val="normaltextrun"/>
          <w:rFonts w:ascii="Book Antiqua" w:eastAsia="Book Antiqua" w:hAnsi="Book Antiqua" w:cs="Book Antiqua"/>
          <w:color w:val="000000"/>
          <w:vertAlign w:val="superscript"/>
        </w:rPr>
        <w:t>28]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hes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oul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also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generat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heterogeneou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umor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mas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when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ransplante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into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mmunocompromi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ice.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Moreover,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hey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displaye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high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lonogenic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abilitie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le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formation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umor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sphere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(prostaspheres)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hat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mor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malignant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han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lastRenderedPageBreak/>
        <w:t>one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forme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by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D133</w:t>
      </w:r>
      <w:r w:rsidRPr="004E497F">
        <w:rPr>
          <w:rStyle w:val="normaltextrun"/>
          <w:rFonts w:ascii="Book Antiqua" w:eastAsia="Book Antiqua" w:hAnsi="Book Antiqua" w:cs="Book Antiqua"/>
          <w:color w:val="000000"/>
          <w:vertAlign w:val="superscript"/>
        </w:rPr>
        <w:t>-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PC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ells.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Furthermore,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D133</w:t>
      </w:r>
      <w:r w:rsidRPr="004E497F">
        <w:rPr>
          <w:rStyle w:val="normaltextrun"/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hemo-resistant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demonstrate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high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Style w:val="normaltextrun"/>
          <w:rFonts w:ascii="Book Antiqua" w:eastAsia="Book Antiqua" w:hAnsi="Book Antiqua" w:cs="Book Antiqua"/>
          <w:color w:val="000000"/>
        </w:rPr>
        <w:t>proliferation</w:t>
      </w:r>
      <w:r w:rsidRPr="004E497F">
        <w:rPr>
          <w:rStyle w:val="normaltextrun"/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Style w:val="normaltextrun"/>
          <w:rFonts w:ascii="Book Antiqua" w:eastAsia="Book Antiqua" w:hAnsi="Book Antiqua" w:cs="Book Antiqua"/>
          <w:color w:val="000000"/>
          <w:vertAlign w:val="superscript"/>
        </w:rPr>
        <w:t>28]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Interestingly,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well-establishe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ombination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D133</w:t>
      </w:r>
      <w:r w:rsidRPr="004E497F">
        <w:rPr>
          <w:rStyle w:val="normaltextrun"/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D44</w:t>
      </w:r>
      <w:r w:rsidRPr="004E497F">
        <w:rPr>
          <w:rStyle w:val="normaltextrun"/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PC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allowe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isolation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PCSC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formation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spheroid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haracterize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by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heterogeneou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PC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Style w:val="normaltextrun"/>
          <w:rFonts w:ascii="Book Antiqua" w:eastAsia="Book Antiqua" w:hAnsi="Book Antiqua" w:cs="Book Antiqua"/>
          <w:color w:val="000000"/>
        </w:rPr>
        <w:t>cells</w:t>
      </w:r>
      <w:r w:rsidRPr="004E497F">
        <w:rPr>
          <w:rStyle w:val="normaltextrun"/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Style w:val="normaltextrun"/>
          <w:rFonts w:ascii="Book Antiqua" w:eastAsia="Book Antiqua" w:hAnsi="Book Antiqua" w:cs="Book Antiqua"/>
          <w:color w:val="000000"/>
          <w:vertAlign w:val="superscript"/>
        </w:rPr>
        <w:t>29]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.</w:t>
      </w:r>
    </w:p>
    <w:p w14:paraId="510EC5BC" w14:textId="367D32B6" w:rsidR="00FA7FA1" w:rsidRPr="004E497F" w:rsidRDefault="00FA7FA1" w:rsidP="00346CE5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E497F">
        <w:rPr>
          <w:rStyle w:val="normaltextrun"/>
          <w:rFonts w:ascii="Book Antiqua" w:eastAsia="Book Antiqua" w:hAnsi="Book Antiqua" w:cs="Book Antiqua"/>
          <w:color w:val="000000"/>
        </w:rPr>
        <w:t>CD44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als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ferr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-Glycoprote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1)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ransmembran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lycoprote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teract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it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ever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xtracellula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trix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mponent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c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llage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yaluron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cid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E497F">
        <w:rPr>
          <w:rFonts w:ascii="Book Antiqua" w:eastAsia="Book Antiqua" w:hAnsi="Book Antiqua" w:cs="Book Antiqua"/>
          <w:color w:val="000000"/>
        </w:rPr>
        <w:t>osteopontin</w:t>
      </w:r>
      <w:proofErr w:type="spellEnd"/>
      <w:r w:rsidRPr="004E497F">
        <w:rPr>
          <w:rFonts w:ascii="Book Antiqua" w:eastAsia="Book Antiqua" w:hAnsi="Book Antiqua" w:cs="Book Antiqua"/>
          <w:color w:val="000000"/>
        </w:rPr>
        <w:t>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trix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talloproteinases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i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on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most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onventional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marker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use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identify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isolat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PCSCs.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expression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D44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allowe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isolation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hat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abl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differentiat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into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all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ype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PC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epithelium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leading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omplet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reconstitution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original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umor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bulk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when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injecte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into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immunocompromise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Style w:val="normaltextrun"/>
          <w:rFonts w:ascii="Book Antiqua" w:eastAsia="Book Antiqua" w:hAnsi="Book Antiqua" w:cs="Book Antiqua"/>
          <w:color w:val="000000"/>
        </w:rPr>
        <w:t>mice</w:t>
      </w:r>
      <w:r w:rsidRPr="004E497F">
        <w:rPr>
          <w:rStyle w:val="normaltextrun"/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Style w:val="normaltextrun"/>
          <w:rFonts w:ascii="Book Antiqua" w:eastAsia="Book Antiqua" w:hAnsi="Book Antiqua" w:cs="Book Antiqua"/>
          <w:color w:val="000000"/>
          <w:vertAlign w:val="superscript"/>
        </w:rPr>
        <w:t>30]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Notably,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D44</w:t>
      </w:r>
      <w:r w:rsidRPr="004E497F">
        <w:rPr>
          <w:rStyle w:val="normaltextrun"/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PC-derive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expresse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elevate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level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several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mRNA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associate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with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Style w:val="normaltextrun"/>
          <w:rFonts w:ascii="Book Antiqua" w:eastAsia="Book Antiqua" w:hAnsi="Book Antiqua" w:cs="Book Antiqua"/>
          <w:color w:val="000000"/>
        </w:rPr>
        <w:t>stemnes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31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hi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marker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also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associate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with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several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aspect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PC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umorigenesi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including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liferatio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vasio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dhesio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M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itiatio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tastasi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rap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resistance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32]</w:t>
      </w:r>
      <w:r w:rsidRPr="004E497F">
        <w:rPr>
          <w:rFonts w:ascii="Book Antiqua" w:eastAsia="Book Antiqua" w:hAnsi="Book Antiqua" w:cs="Book Antiqua"/>
          <w:color w:val="000000"/>
        </w:rPr>
        <w:t>.</w:t>
      </w:r>
    </w:p>
    <w:p w14:paraId="3EC49B55" w14:textId="434F0EC0" w:rsidR="00FA7FA1" w:rsidRPr="004E497F" w:rsidRDefault="00FA7FA1" w:rsidP="00346CE5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color w:val="000000"/>
        </w:rPr>
        <w:t>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cept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ph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ocu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TRA-1-60)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rbohydra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ddi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E497F">
        <w:rPr>
          <w:rFonts w:ascii="Book Antiqua" w:eastAsia="Book Antiqua" w:hAnsi="Book Antiqua" w:cs="Book Antiqua"/>
          <w:color w:val="000000"/>
        </w:rPr>
        <w:t>podocalyxinis</w:t>
      </w:r>
      <w:proofErr w:type="spellEnd"/>
      <w:r w:rsidRPr="004E497F">
        <w:rPr>
          <w:rFonts w:ascii="Book Antiqua" w:eastAsia="Book Antiqua" w:hAnsi="Book Antiqua" w:cs="Book Antiqua"/>
          <w:color w:val="000000"/>
        </w:rPr>
        <w:t>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hic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rfa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tige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long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36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amily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RA-1-60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xpres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luripote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nferr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bilit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du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fferentiation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RA-1-60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how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verexpres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mpar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djace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orm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sta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issue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hic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qualifi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avorab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pecifical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arge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hi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par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orm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cell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33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reover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etec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eripher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loo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atient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it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tastat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PC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34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ol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RA-1-60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ener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pher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iti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fficie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nn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mpar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th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know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s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RA-1-60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mbin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it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w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th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CD166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151)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ead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nhanc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phere-form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bility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urthermore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jec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riple-marker-positi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b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it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eas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5-fol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fficienc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mpar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RA-1-60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alone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35]</w:t>
      </w:r>
      <w:r w:rsidRPr="004E497F">
        <w:rPr>
          <w:rFonts w:ascii="Book Antiqua" w:eastAsia="Book Antiqua" w:hAnsi="Book Antiqua" w:cs="Book Antiqua"/>
          <w:color w:val="000000"/>
        </w:rPr>
        <w:t>.</w:t>
      </w:r>
    </w:p>
    <w:p w14:paraId="1787E426" w14:textId="53E2F7BA" w:rsidR="00FA7FA1" w:rsidRPr="004E497F" w:rsidRDefault="00FA7FA1" w:rsidP="00346CE5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color w:val="000000"/>
        </w:rPr>
        <w:t>CD117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als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erm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-Kit)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mb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ype-III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yrosin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kinas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cepto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know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volv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ever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chanism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ind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t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e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act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SCF)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ligand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36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117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verexpress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etec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PC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37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ce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ud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gges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lastRenderedPageBreak/>
        <w:t>th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117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nsider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otenti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caus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how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spla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roa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pectru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igen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abilitie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38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act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117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imul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lifer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igration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reover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117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b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1.35-fol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arg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staspher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mpar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117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-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s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mportantly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117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xpres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emnes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en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i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mplant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mmunocompromi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i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initiation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38]</w:t>
      </w:r>
      <w:r w:rsidRPr="004E497F">
        <w:rPr>
          <w:rFonts w:ascii="Book Antiqua" w:eastAsia="Book Antiqua" w:hAnsi="Book Antiqua" w:cs="Book Antiqua"/>
          <w:color w:val="000000"/>
        </w:rPr>
        <w:t>.</w:t>
      </w:r>
    </w:p>
    <w:p w14:paraId="5348383B" w14:textId="41753B8D" w:rsidR="00FA7FA1" w:rsidRPr="004E497F" w:rsidRDefault="00FA7FA1" w:rsidP="00346CE5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color w:val="000000"/>
        </w:rPr>
        <w:t>CD49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integr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α6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TGA6)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ransmembran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lycoprote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emonstr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utati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CSCs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49f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hig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how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-initiat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E497F">
        <w:rPr>
          <w:rFonts w:ascii="Book Antiqua" w:eastAsia="Book Antiqua" w:hAnsi="Book Antiqua" w:cs="Book Antiqua"/>
          <w:color w:val="000000"/>
        </w:rPr>
        <w:t>Pten</w:t>
      </w:r>
      <w:proofErr w:type="spellEnd"/>
      <w:r w:rsidRPr="004E497F">
        <w:rPr>
          <w:rFonts w:ascii="Book Antiqua" w:eastAsia="Book Antiqua" w:hAnsi="Book Antiqua" w:cs="Book Antiqua"/>
          <w:color w:val="000000"/>
        </w:rPr>
        <w:t>-nu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model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39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reover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49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how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s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electi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arget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lony-form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cell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40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dditionally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xpres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rfa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idd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proofErr w:type="gramStart"/>
      <w:r w:rsidRPr="004E497F">
        <w:rPr>
          <w:rFonts w:ascii="Book Antiqua" w:eastAsia="Book Antiqua" w:hAnsi="Book Antiqua" w:cs="Book Antiqua"/>
          <w:color w:val="000000"/>
        </w:rPr>
        <w:t>prostatospheres</w:t>
      </w:r>
      <w:proofErr w:type="spell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41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mportantly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xpress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49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low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ol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phere-form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SC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42]</w:t>
      </w:r>
      <w:r w:rsidRPr="004E497F">
        <w:rPr>
          <w:rFonts w:ascii="Book Antiqua" w:eastAsia="Book Antiqua" w:hAnsi="Book Antiqua" w:cs="Book Antiqua"/>
          <w:color w:val="000000"/>
        </w:rPr>
        <w:t>.</w:t>
      </w:r>
    </w:p>
    <w:p w14:paraId="14A212A4" w14:textId="38381CE6" w:rsidR="00FA7FA1" w:rsidRPr="004E497F" w:rsidRDefault="00FA7FA1" w:rsidP="00346CE5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ddi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n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scus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bove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ever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u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arge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clud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DH1A1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</w:t>
      </w:r>
      <w:r w:rsidR="001066AC" w:rsidRPr="004E497F">
        <w:rPr>
          <w:rFonts w:ascii="Book Antiqua" w:eastAsia="Book Antiqua" w:hAnsi="Book Antiqua" w:cs="Book Antiqua"/>
          <w:color w:val="000000"/>
        </w:rPr>
        <w:t>ALD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1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ami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mb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1)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43,44]</w:t>
      </w:r>
      <w:r w:rsidRPr="004E497F">
        <w:rPr>
          <w:rFonts w:ascii="Book Antiqua" w:eastAsia="Book Antiqua" w:hAnsi="Book Antiqua" w:cs="Book Antiqua"/>
          <w:color w:val="000000"/>
        </w:rPr>
        <w:t>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rop-2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Tumor-associ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lciu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ign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ransdu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2)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45]</w:t>
      </w:r>
      <w:r w:rsidRPr="004E497F">
        <w:rPr>
          <w:rFonts w:ascii="Book Antiqua" w:eastAsia="Book Antiqua" w:hAnsi="Book Antiqua" w:cs="Book Antiqua"/>
          <w:color w:val="000000"/>
        </w:rPr>
        <w:t>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166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activ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eukocy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dhes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lecule)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46,47]</w:t>
      </w:r>
      <w:r w:rsidRPr="004E497F">
        <w:rPr>
          <w:rFonts w:ascii="Book Antiqua" w:eastAsia="Book Antiqua" w:hAnsi="Book Antiqua" w:cs="Book Antiqua"/>
          <w:color w:val="000000"/>
        </w:rPr>
        <w:t>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E497F">
        <w:rPr>
          <w:rFonts w:ascii="Book Antiqua" w:eastAsia="Book Antiqua" w:hAnsi="Book Antiqua" w:cs="Book Antiqua"/>
          <w:color w:val="000000"/>
        </w:rPr>
        <w:t>EpCAM</w:t>
      </w:r>
      <w:proofErr w:type="spellEnd"/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Epitheli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dhes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lecule)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48]</w:t>
      </w:r>
      <w:r w:rsidRPr="004E497F">
        <w:rPr>
          <w:rFonts w:ascii="Book Antiqua" w:eastAsia="Book Antiqua" w:hAnsi="Book Antiqua" w:cs="Book Antiqua"/>
          <w:color w:val="000000"/>
        </w:rPr>
        <w:t>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BCG2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ATP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65717" w:rsidRPr="004E497F">
        <w:rPr>
          <w:rFonts w:ascii="Book Antiqua" w:eastAsia="Book Antiqua" w:hAnsi="Book Antiqua" w:cs="Book Antiqua"/>
          <w:color w:val="000000"/>
        </w:rPr>
        <w:t>binding casset</w:t>
      </w:r>
      <w:r w:rsidRPr="004E497F">
        <w:rPr>
          <w:rFonts w:ascii="Book Antiqua" w:eastAsia="Book Antiqua" w:hAnsi="Book Antiqua" w:cs="Book Antiqua"/>
          <w:color w:val="000000"/>
        </w:rPr>
        <w:t>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per-fami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mb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2)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49]</w:t>
      </w:r>
      <w:r w:rsidRPr="004E497F">
        <w:rPr>
          <w:rFonts w:ascii="Book Antiqua" w:eastAsia="Book Antiqua" w:hAnsi="Book Antiqua" w:cs="Book Antiqua"/>
          <w:color w:val="000000"/>
        </w:rPr>
        <w:t>.</w:t>
      </w:r>
    </w:p>
    <w:p w14:paraId="28B1E3F0" w14:textId="77777777" w:rsidR="00FA7FA1" w:rsidRPr="004E497F" w:rsidRDefault="00FA7FA1" w:rsidP="00346CE5">
      <w:pPr>
        <w:snapToGrid w:val="0"/>
        <w:spacing w:line="360" w:lineRule="auto"/>
        <w:jc w:val="both"/>
        <w:rPr>
          <w:rFonts w:ascii="Book Antiqua" w:eastAsia="Book Antiqua" w:hAnsi="Book Antiqua" w:cs="Book Antiqua"/>
          <w:b/>
          <w:bCs/>
          <w:color w:val="000000"/>
        </w:rPr>
      </w:pPr>
    </w:p>
    <w:p w14:paraId="4B82372B" w14:textId="732A2230" w:rsidR="00FA7FA1" w:rsidRPr="004E497F" w:rsidRDefault="00FA7FA1" w:rsidP="00346CE5">
      <w:pPr>
        <w:snapToGrid w:val="0"/>
        <w:spacing w:line="360" w:lineRule="auto"/>
        <w:jc w:val="both"/>
        <w:rPr>
          <w:rFonts w:ascii="Book Antiqua" w:hAnsi="Book Antiqua"/>
          <w:i/>
          <w:iCs/>
        </w:rPr>
      </w:pPr>
      <w:r w:rsidRPr="004E497F">
        <w:rPr>
          <w:rFonts w:ascii="Book Antiqua" w:eastAsia="Book Antiqua" w:hAnsi="Book Antiqua" w:cs="Book Antiqua"/>
          <w:b/>
          <w:bCs/>
          <w:i/>
          <w:iCs/>
          <w:color w:val="000000"/>
        </w:rPr>
        <w:t>Colon-specific</w:t>
      </w:r>
      <w:r w:rsidR="005657FE" w:rsidRPr="004E497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i/>
          <w:iCs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i/>
          <w:iCs/>
          <w:color w:val="000000"/>
        </w:rPr>
        <w:t>stem</w:t>
      </w:r>
      <w:r w:rsidR="005657FE" w:rsidRPr="004E497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i/>
          <w:iCs/>
          <w:color w:val="000000"/>
        </w:rPr>
        <w:t>cells</w:t>
      </w:r>
    </w:p>
    <w:p w14:paraId="5D8B4350" w14:textId="655D9109" w:rsidR="00FA7FA1" w:rsidRPr="004E497F" w:rsidRDefault="00FA7FA1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Style w:val="normaltextrun"/>
          <w:rFonts w:ascii="Book Antiqua" w:eastAsia="Book Antiqua" w:hAnsi="Book Antiqua" w:cs="Book Antiqua"/>
          <w:color w:val="000000"/>
        </w:rPr>
        <w:t>Colon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="004331AE" w:rsidRPr="004E497F">
        <w:rPr>
          <w:rStyle w:val="normaltextrun"/>
          <w:rFonts w:ascii="Book Antiqua" w:eastAsia="Book Antiqua" w:hAnsi="Book Antiqua" w:cs="Book Antiqua"/>
          <w:color w:val="000000"/>
        </w:rPr>
        <w:t>CSC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(CCSCs)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first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identifie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isolate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by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Ricci-</w:t>
      </w:r>
      <w:proofErr w:type="spellStart"/>
      <w:r w:rsidRPr="004E497F">
        <w:rPr>
          <w:rStyle w:val="normaltextrun"/>
          <w:rFonts w:ascii="Book Antiqua" w:eastAsia="Book Antiqua" w:hAnsi="Book Antiqua" w:cs="Book Antiqua"/>
          <w:color w:val="000000"/>
        </w:rPr>
        <w:t>Vitiani</w:t>
      </w:r>
      <w:proofErr w:type="spellEnd"/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i/>
          <w:iCs/>
          <w:color w:val="000000"/>
        </w:rPr>
        <w:t>et</w:t>
      </w:r>
      <w:r w:rsidR="005657FE" w:rsidRPr="004E497F">
        <w:rPr>
          <w:rStyle w:val="normaltextrun"/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4E497F">
        <w:rPr>
          <w:rStyle w:val="normaltextrun"/>
          <w:rFonts w:ascii="Book Antiqua" w:eastAsia="Book Antiqua" w:hAnsi="Book Antiqua" w:cs="Book Antiqua"/>
          <w:i/>
          <w:iCs/>
          <w:color w:val="000000"/>
        </w:rPr>
        <w:t>al</w:t>
      </w:r>
      <w:r w:rsidR="005A6613" w:rsidRPr="004E497F">
        <w:rPr>
          <w:rStyle w:val="normaltextrun"/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5A6613" w:rsidRPr="004E497F">
        <w:rPr>
          <w:rStyle w:val="normaltextrun"/>
          <w:rFonts w:ascii="Book Antiqua" w:eastAsia="Book Antiqua" w:hAnsi="Book Antiqua" w:cs="Book Antiqua"/>
          <w:color w:val="000000"/>
          <w:vertAlign w:val="superscript"/>
        </w:rPr>
        <w:t>50]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after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injection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olon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(CC)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D133</w:t>
      </w:r>
      <w:r w:rsidRPr="004E497F">
        <w:rPr>
          <w:rStyle w:val="normaltextrun"/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into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immunocompromise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mice,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which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le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generation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original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umor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mas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ontrary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heir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D133</w:t>
      </w:r>
      <w:r w:rsidRPr="004E497F">
        <w:rPr>
          <w:rStyle w:val="normaltextrun"/>
          <w:rFonts w:ascii="Book Antiqua" w:eastAsia="Book Antiqua" w:hAnsi="Book Antiqua" w:cs="Book Antiqua"/>
          <w:color w:val="000000"/>
          <w:vertAlign w:val="superscript"/>
        </w:rPr>
        <w:t>-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ounterparts.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D133</w:t>
      </w:r>
      <w:r w:rsidRPr="004E497F">
        <w:rPr>
          <w:rStyle w:val="normaltextrun"/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abl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exponentially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grow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i/>
          <w:iCs/>
          <w:color w:val="000000"/>
        </w:rPr>
        <w:t>in</w:t>
      </w:r>
      <w:r w:rsidR="005657FE" w:rsidRPr="004E497F">
        <w:rPr>
          <w:rStyle w:val="normaltextrun"/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i/>
          <w:iCs/>
          <w:color w:val="000000"/>
        </w:rPr>
        <w:t>vitro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undifferentiate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sphere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whil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preserving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sam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phenotypic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propertie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initial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olon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Style w:val="normaltextrun"/>
          <w:rFonts w:ascii="Book Antiqua" w:eastAsia="Book Antiqua" w:hAnsi="Book Antiqua" w:cs="Book Antiqua"/>
          <w:color w:val="000000"/>
        </w:rPr>
        <w:t>tumor</w:t>
      </w:r>
      <w:r w:rsidRPr="004E497F">
        <w:rPr>
          <w:rStyle w:val="normaltextrun"/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Style w:val="normaltextrun"/>
          <w:rFonts w:ascii="Book Antiqua" w:eastAsia="Book Antiqua" w:hAnsi="Book Antiqua" w:cs="Book Antiqua"/>
          <w:color w:val="000000"/>
          <w:vertAlign w:val="superscript"/>
        </w:rPr>
        <w:t>50]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="00E266B8" w:rsidRPr="004E497F">
        <w:rPr>
          <w:rStyle w:val="normaltextrun"/>
          <w:rFonts w:ascii="Book Antiqua" w:eastAsia="Book Antiqua" w:hAnsi="Book Antiqua" w:cs="Book Antiqua"/>
          <w:color w:val="000000"/>
        </w:rPr>
        <w:t>O'Brien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i/>
          <w:iCs/>
          <w:color w:val="000000"/>
        </w:rPr>
        <w:t>et</w:t>
      </w:r>
      <w:r w:rsidR="005657FE" w:rsidRPr="004E497F">
        <w:rPr>
          <w:rStyle w:val="normaltextrun"/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4E497F">
        <w:rPr>
          <w:rStyle w:val="normaltextrun"/>
          <w:rFonts w:ascii="Book Antiqua" w:eastAsia="Book Antiqua" w:hAnsi="Book Antiqua" w:cs="Book Antiqua"/>
          <w:i/>
          <w:iCs/>
          <w:color w:val="000000"/>
        </w:rPr>
        <w:t>al</w:t>
      </w:r>
      <w:r w:rsidR="005A6613"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5A6613" w:rsidRPr="004E497F">
        <w:rPr>
          <w:rFonts w:ascii="Book Antiqua" w:eastAsia="Book Antiqua" w:hAnsi="Book Antiqua" w:cs="Book Antiqua"/>
          <w:color w:val="000000"/>
          <w:vertAlign w:val="superscript"/>
        </w:rPr>
        <w:t>51]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2007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also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showe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hat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C-initiat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133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b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ith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inta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mselv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undifferenti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fferentia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refo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sta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eterogeneity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51]</w:t>
      </w:r>
      <w:r w:rsidRPr="004E497F">
        <w:rPr>
          <w:rFonts w:ascii="Book Antiqua" w:eastAsia="Book Antiqua" w:hAnsi="Book Antiqua" w:cs="Book Antiqua"/>
          <w:color w:val="000000"/>
        </w:rPr>
        <w:t>.</w:t>
      </w:r>
    </w:p>
    <w:p w14:paraId="42A233F9" w14:textId="42A95B58" w:rsidR="00FA7FA1" w:rsidRPr="004E497F" w:rsidRDefault="00FA7FA1" w:rsidP="00346CE5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E497F">
        <w:rPr>
          <w:rStyle w:val="normaltextrun"/>
          <w:rFonts w:ascii="Book Antiqua" w:eastAsia="Book Antiqua" w:hAnsi="Book Antiqua" w:cs="Book Antiqua"/>
          <w:color w:val="000000"/>
        </w:rPr>
        <w:t>Leucine</w:t>
      </w:r>
      <w:r w:rsidR="00F65717" w:rsidRPr="004E497F">
        <w:rPr>
          <w:rStyle w:val="normaltextrun"/>
          <w:rFonts w:ascii="Book Antiqua" w:eastAsia="Book Antiqua" w:hAnsi="Book Antiqua" w:cs="Book Antiqua"/>
          <w:color w:val="000000"/>
        </w:rPr>
        <w:t>-rich repeat-containing G-protein-coupled re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eptor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5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(LGR5)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als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cogniz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EX;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G38;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PR49;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PR67)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even-transmembran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-prote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upl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lastRenderedPageBreak/>
        <w:t>receptor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GR5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“orphan”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cept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bundant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xpres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cti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testin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crypt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52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GR5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how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verexpres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CC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53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row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od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viden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pport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de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GR5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CSCs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stance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uma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GR5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visualiz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oo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liferat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tissue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54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urthermore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GR5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emonstr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-initiat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h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mplant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GR5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b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l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s,</w:t>
      </w:r>
      <w:r w:rsidR="005657FE" w:rsidRPr="004E497F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dicat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GR5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vid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ynam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emnes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haracterist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CC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55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dditionally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GR5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rrel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it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lifer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u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bilit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GR5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ultipote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pher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mpar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GR5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-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cell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56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otably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GR5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how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volv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lon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m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pacit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CCSC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56,57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mportantly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GR5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u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a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ssenti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o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tastas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h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rganoid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eriv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ro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GR5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iv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m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bsen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imar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tumor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55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dditio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RG5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elec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s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itab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dentifi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mmatu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gion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ymp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od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patient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58]</w:t>
      </w:r>
      <w:r w:rsidRPr="004E497F">
        <w:rPr>
          <w:rFonts w:ascii="Book Antiqua" w:eastAsia="Book Antiqua" w:hAnsi="Book Antiqua" w:cs="Book Antiqua"/>
          <w:color w:val="000000"/>
        </w:rPr>
        <w:t>.</w:t>
      </w:r>
    </w:p>
    <w:p w14:paraId="63B09E1D" w14:textId="4EC05C04" w:rsidR="00FA7FA1" w:rsidRPr="004E497F" w:rsidRDefault="00FA7FA1" w:rsidP="00346CE5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proofErr w:type="spellStart"/>
      <w:r w:rsidRPr="004E497F">
        <w:rPr>
          <w:rStyle w:val="hgkelc"/>
          <w:rFonts w:ascii="Book Antiqua" w:eastAsia="Book Antiqua" w:hAnsi="Book Antiqua" w:cs="Book Antiqua"/>
          <w:color w:val="000000"/>
        </w:rPr>
        <w:t>EpCAM</w:t>
      </w:r>
      <w:proofErr w:type="spellEnd"/>
      <w:r w:rsidR="005657FE" w:rsidRPr="004E497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als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know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326)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ype-I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ransmembran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lycoprote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erv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pitheli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dhes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lecule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terestingly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E497F">
        <w:rPr>
          <w:rFonts w:ascii="Book Antiqua" w:eastAsia="Book Antiqua" w:hAnsi="Book Antiqua" w:cs="Book Antiqua"/>
          <w:color w:val="000000"/>
        </w:rPr>
        <w:t>EpCAM</w:t>
      </w:r>
      <w:proofErr w:type="spellEnd"/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o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it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t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programm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F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how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verexpres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C-initiat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ead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ig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elf-renew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bilit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crea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invasivenes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59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act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E497F">
        <w:rPr>
          <w:rFonts w:ascii="Book Antiqua" w:eastAsia="Book Antiqua" w:hAnsi="Book Antiqua" w:cs="Book Antiqua"/>
          <w:color w:val="000000"/>
        </w:rPr>
        <w:t>EpCAM</w:t>
      </w:r>
      <w:proofErr w:type="spellEnd"/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nsider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obus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marker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60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deed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u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o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it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133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44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itia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mice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61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urthermore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E497F">
        <w:rPr>
          <w:rFonts w:ascii="Book Antiqua" w:eastAsia="Book Antiqua" w:hAnsi="Book Antiqua" w:cs="Book Antiqua"/>
          <w:color w:val="000000"/>
        </w:rPr>
        <w:t>EpCAM</w:t>
      </w:r>
      <w:proofErr w:type="spellEnd"/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vid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nhanc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-lik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perti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he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mbin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it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RG5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44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56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reover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E497F">
        <w:rPr>
          <w:rFonts w:ascii="Book Antiqua" w:eastAsia="Book Antiqua" w:hAnsi="Book Antiqua" w:cs="Book Antiqua"/>
          <w:color w:val="000000"/>
        </w:rPr>
        <w:t>EpCAM</w:t>
      </w:r>
      <w:proofErr w:type="spellEnd"/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ve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mo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vas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tastasi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E497F">
        <w:rPr>
          <w:rFonts w:ascii="Book Antiqua" w:eastAsia="Book Antiqua" w:hAnsi="Book Antiqua" w:cs="Book Antiqua"/>
          <w:color w:val="000000"/>
        </w:rPr>
        <w:t>EpCAM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high</w:t>
      </w:r>
      <w:proofErr w:type="spellEnd"/>
      <w:r w:rsidRPr="004E497F">
        <w:rPr>
          <w:rFonts w:ascii="Book Antiqua" w:eastAsia="Book Antiqua" w:hAnsi="Book Antiqua" w:cs="Book Antiqua"/>
          <w:color w:val="000000"/>
        </w:rPr>
        <w:t>/CD44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visib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rrespond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iv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tastas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gion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patient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62]</w:t>
      </w:r>
      <w:r w:rsidRPr="004E497F">
        <w:rPr>
          <w:rFonts w:ascii="Book Antiqua" w:eastAsia="Book Antiqua" w:hAnsi="Book Antiqua" w:cs="Book Antiqua"/>
          <w:color w:val="000000"/>
        </w:rPr>
        <w:t>.</w:t>
      </w:r>
    </w:p>
    <w:p w14:paraId="09AEA364" w14:textId="236C15B2" w:rsidR="00FA7FA1" w:rsidRPr="004E497F" w:rsidRDefault="00FA7FA1" w:rsidP="00346CE5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color w:val="000000"/>
        </w:rPr>
        <w:t>CD44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s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how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obus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CSCs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act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ing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44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b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o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n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enera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phere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u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s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it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imila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haracteristi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imar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n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ro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hic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isolated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63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reover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xpress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44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rrel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it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proliferation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4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urthermore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44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por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emnes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pheric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cluster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64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dditio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44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lastRenderedPageBreak/>
        <w:t>consider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liab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edic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epat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tastas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patient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65]</w:t>
      </w:r>
      <w:r w:rsidRPr="004E497F">
        <w:rPr>
          <w:rFonts w:ascii="Book Antiqua" w:eastAsia="Book Antiqua" w:hAnsi="Book Antiqua" w:cs="Book Antiqua"/>
          <w:color w:val="000000"/>
        </w:rPr>
        <w:t>.</w:t>
      </w:r>
    </w:p>
    <w:p w14:paraId="0BBEF98A" w14:textId="3BDA0AF7" w:rsidR="00FA7FA1" w:rsidRPr="004E497F" w:rsidRDefault="00FA7FA1" w:rsidP="00346CE5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color w:val="000000"/>
        </w:rPr>
        <w:t>ALDH1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s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elec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otenti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CSCs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DH1</w:t>
      </w:r>
      <w:r w:rsidR="005657FE" w:rsidRPr="004E497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xpress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crea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ur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igenes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mplant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n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25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DH1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mmunocompromi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i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ener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xenograf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ve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bsen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th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c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133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44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66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urthermore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DH1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xpress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nferr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ig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igen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biliti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hemo-resistan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line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67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terestingly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DH1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ink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ymp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od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vascula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vas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patient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68]</w:t>
      </w:r>
      <w:r w:rsidRPr="004E497F">
        <w:rPr>
          <w:rFonts w:ascii="Book Antiqua" w:eastAsia="Book Antiqua" w:hAnsi="Book Antiqua" w:cs="Book Antiqua"/>
          <w:color w:val="000000"/>
        </w:rPr>
        <w:t>.</w:t>
      </w:r>
    </w:p>
    <w:p w14:paraId="3877DE2D" w14:textId="70A805EA" w:rsidR="00FA7FA1" w:rsidRPr="004E497F" w:rsidRDefault="00FA7FA1" w:rsidP="00346CE5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color w:val="000000"/>
        </w:rPr>
        <w:t>Amo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s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pecif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l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GR5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44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E497F">
        <w:rPr>
          <w:rFonts w:ascii="Book Antiqua" w:eastAsia="Book Antiqua" w:hAnsi="Book Antiqua" w:cs="Book Antiqua"/>
          <w:color w:val="000000"/>
        </w:rPr>
        <w:t>EpCAM</w:t>
      </w:r>
      <w:proofErr w:type="spellEnd"/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owever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mbin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ultip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low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ccura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etec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hic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ve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he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GR5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44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E497F">
        <w:rPr>
          <w:rFonts w:ascii="Book Antiqua" w:eastAsia="Book Antiqua" w:hAnsi="Book Antiqua" w:cs="Book Antiqua"/>
          <w:color w:val="000000"/>
        </w:rPr>
        <w:t>EpCAM</w:t>
      </w:r>
      <w:proofErr w:type="spellEnd"/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sul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ote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perti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mpar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ac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alone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56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th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s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ttribu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c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59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69]</w:t>
      </w:r>
      <w:r w:rsidRPr="004E497F">
        <w:rPr>
          <w:rFonts w:ascii="Book Antiqua" w:eastAsia="Book Antiqua" w:hAnsi="Book Antiqua" w:cs="Book Antiqua"/>
          <w:color w:val="000000"/>
        </w:rPr>
        <w:t>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x1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gulat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otch-independe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GR5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SC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70,71]</w:t>
      </w:r>
      <w:r w:rsidRPr="004E497F">
        <w:rPr>
          <w:rFonts w:ascii="Book Antiqua" w:eastAsia="Book Antiqua" w:hAnsi="Book Antiqua" w:cs="Book Antiqua"/>
          <w:color w:val="000000"/>
        </w:rPr>
        <w:t>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24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4,64]</w:t>
      </w:r>
      <w:r w:rsidRPr="004E497F">
        <w:rPr>
          <w:rFonts w:ascii="Book Antiqua" w:eastAsia="Book Antiqua" w:hAnsi="Book Antiqua" w:cs="Book Antiqua"/>
          <w:color w:val="000000"/>
        </w:rPr>
        <w:t>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166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72]</w:t>
      </w:r>
      <w:r w:rsidRPr="004E497F">
        <w:rPr>
          <w:rFonts w:ascii="Book Antiqua" w:eastAsia="Book Antiqua" w:hAnsi="Book Antiqua" w:cs="Book Antiqua"/>
          <w:color w:val="000000"/>
        </w:rPr>
        <w:t>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BCB5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ATP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8040ED" w:rsidRPr="004E497F">
        <w:rPr>
          <w:rFonts w:ascii="Book Antiqua" w:eastAsia="Book Antiqua" w:hAnsi="Book Antiqua" w:cs="Book Antiqua"/>
          <w:color w:val="000000"/>
        </w:rPr>
        <w:t>binding cassette super</w:t>
      </w:r>
      <w:r w:rsidRPr="004E497F">
        <w:rPr>
          <w:rFonts w:ascii="Book Antiqua" w:eastAsia="Book Antiqua" w:hAnsi="Book Antiqua" w:cs="Book Antiqua"/>
          <w:color w:val="000000"/>
        </w:rPr>
        <w:t>-fami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mb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5)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73]</w:t>
      </w:r>
      <w:r w:rsidRPr="004E497F">
        <w:rPr>
          <w:rFonts w:ascii="Book Antiqua" w:eastAsia="Book Antiqua" w:hAnsi="Book Antiqua" w:cs="Book Antiqua"/>
          <w:color w:val="000000"/>
        </w:rPr>
        <w:t>.</w:t>
      </w:r>
    </w:p>
    <w:p w14:paraId="69934348" w14:textId="77777777" w:rsidR="00FA7FA1" w:rsidRPr="004E497F" w:rsidRDefault="00FA7FA1" w:rsidP="00346CE5">
      <w:pPr>
        <w:snapToGrid w:val="0"/>
        <w:spacing w:line="360" w:lineRule="auto"/>
        <w:jc w:val="both"/>
        <w:rPr>
          <w:rFonts w:ascii="Book Antiqua" w:eastAsia="Book Antiqua" w:hAnsi="Book Antiqua" w:cs="Book Antiqua"/>
          <w:b/>
          <w:bCs/>
          <w:color w:val="000000"/>
        </w:rPr>
      </w:pPr>
    </w:p>
    <w:p w14:paraId="51890050" w14:textId="32108A04" w:rsidR="00FA7FA1" w:rsidRPr="004E497F" w:rsidRDefault="00FA7FA1" w:rsidP="00346CE5">
      <w:pPr>
        <w:snapToGrid w:val="0"/>
        <w:spacing w:line="360" w:lineRule="auto"/>
        <w:jc w:val="both"/>
        <w:rPr>
          <w:rFonts w:ascii="Book Antiqua" w:hAnsi="Book Antiqua"/>
          <w:i/>
          <w:iCs/>
        </w:rPr>
      </w:pPr>
      <w:r w:rsidRPr="004E497F">
        <w:rPr>
          <w:rFonts w:ascii="Book Antiqua" w:eastAsia="Book Antiqua" w:hAnsi="Book Antiqua" w:cs="Book Antiqua"/>
          <w:b/>
          <w:bCs/>
          <w:i/>
          <w:iCs/>
          <w:color w:val="000000"/>
        </w:rPr>
        <w:t>Bladder-specific</w:t>
      </w:r>
      <w:r w:rsidR="005657FE" w:rsidRPr="004E497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i/>
          <w:iCs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i/>
          <w:iCs/>
          <w:color w:val="000000"/>
        </w:rPr>
        <w:t>stem</w:t>
      </w:r>
      <w:r w:rsidR="005657FE" w:rsidRPr="004E497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i/>
          <w:iCs/>
          <w:color w:val="000000"/>
        </w:rPr>
        <w:t>cells</w:t>
      </w:r>
    </w:p>
    <w:p w14:paraId="0FDDF121" w14:textId="66352DFC" w:rsidR="00FA7FA1" w:rsidRPr="004E497F" w:rsidRDefault="00FA7FA1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color w:val="000000"/>
        </w:rPr>
        <w:t>Bladd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4331AE" w:rsidRPr="004E497F">
        <w:rPr>
          <w:rFonts w:ascii="Book Antiqua" w:eastAsia="Book Antiqua" w:hAnsi="Book Antiqua" w:cs="Book Antiqua"/>
          <w:color w:val="000000"/>
        </w:rPr>
        <w:t>CSC</w:t>
      </w:r>
      <w:r w:rsidRPr="004E497F">
        <w:rPr>
          <w:rFonts w:ascii="Book Antiqua" w:eastAsia="Book Antiqua" w:hAnsi="Book Antiqua" w:cs="Book Antiqua"/>
          <w:color w:val="000000"/>
        </w:rPr>
        <w:t>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BCSCs)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irs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ol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2009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us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orm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as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ladd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CD44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Pr="004E497F">
        <w:rPr>
          <w:rFonts w:ascii="Book Antiqua" w:eastAsia="Book Antiqua" w:hAnsi="Book Antiqua" w:cs="Book Antiqua"/>
          <w:color w:val="000000"/>
        </w:rPr>
        <w:t>)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u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44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bpopul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ladd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BC)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10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200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ike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mmunocompromi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i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mparis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it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i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44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noBreakHyphen/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counterpart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74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dditionally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44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fficient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intain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eterogeneit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iti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s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ft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eri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transplantation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74]</w:t>
      </w:r>
      <w:r w:rsidRPr="004E497F">
        <w:rPr>
          <w:rFonts w:ascii="Book Antiqua" w:eastAsia="Book Antiqua" w:hAnsi="Book Antiqua" w:cs="Book Antiqua"/>
          <w:color w:val="000000"/>
        </w:rPr>
        <w:t>.</w:t>
      </w:r>
    </w:p>
    <w:p w14:paraId="50784053" w14:textId="6DD2F364" w:rsidR="00FA7FA1" w:rsidRPr="004E497F" w:rsidRDefault="008040ED" w:rsidP="00346CE5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color w:val="000000"/>
        </w:rPr>
        <w:t>Epithelial membrane antigen (</w:t>
      </w:r>
      <w:r w:rsidR="00FA7FA1" w:rsidRPr="004E497F">
        <w:rPr>
          <w:rFonts w:ascii="Book Antiqua" w:eastAsia="Book Antiqua" w:hAnsi="Book Antiqua" w:cs="Book Antiqua"/>
          <w:color w:val="000000"/>
        </w:rPr>
        <w:t>EMA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als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know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MUC1)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membrane-bou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glycoprote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th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belong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fami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FA7FA1" w:rsidRPr="004E497F">
        <w:rPr>
          <w:rFonts w:ascii="Book Antiqua" w:eastAsia="Book Antiqua" w:hAnsi="Book Antiqua" w:cs="Book Antiqua"/>
          <w:color w:val="000000"/>
        </w:rPr>
        <w:t>mucins</w:t>
      </w:r>
      <w:r w:rsidR="00FA7FA1"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FA7FA1" w:rsidRPr="004E497F">
        <w:rPr>
          <w:rFonts w:ascii="Book Antiqua" w:eastAsia="Book Antiqua" w:hAnsi="Book Antiqua" w:cs="Book Antiqua"/>
          <w:color w:val="000000"/>
          <w:vertAlign w:val="superscript"/>
        </w:rPr>
        <w:t>75]</w:t>
      </w:r>
      <w:r w:rsidR="00FA7FA1"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EMA</w:t>
      </w:r>
      <w:r w:rsidR="00FA7FA1"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bladd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a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usual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loc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matu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differenti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lay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urothelium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where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EMA</w:t>
      </w:r>
      <w:r w:rsidR="00FA7FA1" w:rsidRPr="004E497F">
        <w:rPr>
          <w:rFonts w:ascii="Book Antiqua" w:eastAsia="Book Antiqua" w:hAnsi="Book Antiqua" w:cs="Book Antiqua"/>
          <w:color w:val="000000"/>
          <w:vertAlign w:val="superscript"/>
        </w:rPr>
        <w:t>-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a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fou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bas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layer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wh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reside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I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demonstr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th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EMA</w:t>
      </w:r>
      <w:r w:rsidR="00FA7FA1" w:rsidRPr="004E497F">
        <w:rPr>
          <w:rFonts w:ascii="Book Antiqua" w:eastAsia="Book Antiqua" w:hAnsi="Book Antiqua" w:cs="Book Antiqua"/>
          <w:color w:val="000000"/>
          <w:vertAlign w:val="superscript"/>
        </w:rPr>
        <w:t>-</w:t>
      </w:r>
      <w:r w:rsidR="005657FE" w:rsidRPr="004E497F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B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ha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great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colony-form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abilit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whe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compar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wit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unsor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B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FA7FA1" w:rsidRPr="004E497F">
        <w:rPr>
          <w:rFonts w:ascii="Book Antiqua" w:eastAsia="Book Antiqua" w:hAnsi="Book Antiqua" w:cs="Book Antiqua"/>
          <w:color w:val="000000"/>
        </w:rPr>
        <w:t>population</w:t>
      </w:r>
      <w:r w:rsidR="00FA7FA1"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FA7FA1" w:rsidRPr="004E497F">
        <w:rPr>
          <w:rFonts w:ascii="Book Antiqua" w:eastAsia="Book Antiqua" w:hAnsi="Book Antiqua" w:cs="Book Antiqua"/>
          <w:color w:val="000000"/>
          <w:vertAlign w:val="superscript"/>
        </w:rPr>
        <w:t>75,76]</w:t>
      </w:r>
      <w:r w:rsidR="00FA7FA1"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B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ca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thu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b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identifi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throug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combin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EMA</w:t>
      </w:r>
      <w:r w:rsidR="00FA7FA1" w:rsidRPr="004E497F">
        <w:rPr>
          <w:rFonts w:ascii="Book Antiqua" w:eastAsia="Book Antiqua" w:hAnsi="Book Antiqua" w:cs="Book Antiqua"/>
          <w:color w:val="000000"/>
          <w:vertAlign w:val="superscript"/>
        </w:rPr>
        <w:t>-</w:t>
      </w:r>
      <w:r w:rsidR="005657FE" w:rsidRPr="004E497F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CD44</w:t>
      </w:r>
      <w:r w:rsidR="00FA7FA1"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B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FA7FA1" w:rsidRPr="004E497F">
        <w:rPr>
          <w:rFonts w:ascii="Book Antiqua" w:eastAsia="Book Antiqua" w:hAnsi="Book Antiqua" w:cs="Book Antiqua"/>
          <w:color w:val="000000"/>
        </w:rPr>
        <w:t>cells</w:t>
      </w:r>
      <w:r w:rsidR="00FA7FA1"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FA7FA1" w:rsidRPr="004E497F">
        <w:rPr>
          <w:rFonts w:ascii="Book Antiqua" w:eastAsia="Book Antiqua" w:hAnsi="Book Antiqua" w:cs="Book Antiqua"/>
          <w:color w:val="000000"/>
          <w:vertAlign w:val="superscript"/>
        </w:rPr>
        <w:t>77]</w:t>
      </w:r>
      <w:r w:rsidR="00FA7FA1" w:rsidRPr="004E497F">
        <w:rPr>
          <w:rFonts w:ascii="Book Antiqua" w:eastAsia="Book Antiqua" w:hAnsi="Book Antiqua" w:cs="Book Antiqua"/>
          <w:color w:val="000000"/>
        </w:rPr>
        <w:t>.</w:t>
      </w:r>
    </w:p>
    <w:p w14:paraId="304898FA" w14:textId="3F48544C" w:rsidR="00FA7FA1" w:rsidRPr="004E497F" w:rsidRDefault="00FA7FA1" w:rsidP="00346CE5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color w:val="000000"/>
        </w:rPr>
        <w:lastRenderedPageBreak/>
        <w:t>CD47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als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know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tegr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soci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tein)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ransmembran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te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verexpres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rfa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44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mpar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44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-</w:t>
      </w:r>
      <w:r w:rsidR="005657FE" w:rsidRPr="004E497F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bpopul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u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ypothesiz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marker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78,79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47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ct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ik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“don’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”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ign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teract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it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ign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gulator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tein-1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cept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rfa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crophag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eutrophils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u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47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mmunosuppressi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ole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tect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SCS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ro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phagocytosi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78,79]</w:t>
      </w:r>
      <w:r w:rsidRPr="004E497F">
        <w:rPr>
          <w:rFonts w:ascii="Book Antiqua" w:eastAsia="Book Antiqua" w:hAnsi="Book Antiqua" w:cs="Book Antiqua"/>
          <w:color w:val="000000"/>
        </w:rPr>
        <w:t>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k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mis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arge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rapy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80,81]</w:t>
      </w:r>
      <w:r w:rsidRPr="004E497F">
        <w:rPr>
          <w:rFonts w:ascii="Book Antiqua" w:eastAsia="Book Antiqua" w:hAnsi="Book Antiqua" w:cs="Book Antiqua"/>
          <w:color w:val="000000"/>
        </w:rPr>
        <w:t>.</w:t>
      </w:r>
    </w:p>
    <w:p w14:paraId="6C218D14" w14:textId="08F7A058" w:rsidR="00FA7FA1" w:rsidRPr="004E497F" w:rsidRDefault="00FA7FA1" w:rsidP="00346CE5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color w:val="000000"/>
        </w:rPr>
        <w:t>ALDH1A1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s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e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u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ola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CSCs.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act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DH1A1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tain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em-ce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bilit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vid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ymmetrically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yield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ot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DH1A1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DH1A1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-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cell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82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dditionally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DH1A1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xhibi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reat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igen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otenti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ot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vitr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sph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m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bility)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viv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xenograft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mmunocompromi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ice)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mpar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DH1A1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-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cell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82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Knock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ow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DH1A1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en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duc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i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liferatio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nfirm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ke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o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lay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D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nzym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vis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renewal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83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urthermore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DH1A1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intain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rigin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eterogeneit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ft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equenti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ransplantation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mmunocompromi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mice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83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inally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DH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emonstr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nhanc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bilit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igra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vad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issu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ntrar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DH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-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cell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82]</w:t>
      </w:r>
      <w:r w:rsidRPr="004E497F">
        <w:rPr>
          <w:rFonts w:ascii="Book Antiqua" w:eastAsia="Book Antiqua" w:hAnsi="Book Antiqua" w:cs="Book Antiqua"/>
          <w:color w:val="000000"/>
        </w:rPr>
        <w:t>.</w:t>
      </w:r>
    </w:p>
    <w:p w14:paraId="5E2E256F" w14:textId="3FA92AE2" w:rsidR="00FA7FA1" w:rsidRPr="004E497F" w:rsidRDefault="00FA7FA1" w:rsidP="00346CE5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color w:val="000000"/>
        </w:rPr>
        <w:t>67LR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67KD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amin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ceptor)/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66c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-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als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know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ACAM6)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emonstr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a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emnes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perties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s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imila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44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s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ese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orm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ladd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SC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84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et</w:t>
      </w:r>
      <w:r w:rsidR="005657FE" w:rsidRPr="004E497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i/>
          <w:iCs/>
          <w:color w:val="000000"/>
        </w:rPr>
        <w:t>al</w:t>
      </w:r>
      <w:r w:rsidR="005A6613"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5A6613" w:rsidRPr="004E497F">
        <w:rPr>
          <w:rFonts w:ascii="Book Antiqua" w:eastAsia="Book Antiqua" w:hAnsi="Book Antiqua" w:cs="Book Antiqua"/>
          <w:color w:val="000000"/>
          <w:vertAlign w:val="superscript"/>
        </w:rPr>
        <w:t>85]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how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67LR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5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10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im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ote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itiat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viv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mpar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67LR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-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ne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85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dditio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67LR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xpres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ane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en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volv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emnes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sistan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hemotherap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radiation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85,86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imilarly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66c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-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emonstr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igen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a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66c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counterpart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85]</w:t>
      </w:r>
      <w:r w:rsidRPr="004E497F">
        <w:rPr>
          <w:rFonts w:ascii="Book Antiqua" w:eastAsia="Book Antiqua" w:hAnsi="Book Antiqua" w:cs="Book Antiqua"/>
          <w:color w:val="000000"/>
        </w:rPr>
        <w:t>.</w:t>
      </w:r>
    </w:p>
    <w:p w14:paraId="2B5F0631" w14:textId="16B718E1" w:rsidR="00FA7FA1" w:rsidRPr="004E497F" w:rsidRDefault="00FA7FA1" w:rsidP="00346CE5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color w:val="000000"/>
        </w:rPr>
        <w:t>CD133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how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upregula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xpress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en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volv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luripotency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bpopul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s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sista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hemotherapeut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ge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isplat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adiation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dditionally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133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xhibi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reat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igenicit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ot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vitr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vivo</w:t>
      </w:r>
      <w:r w:rsidRPr="004E497F">
        <w:rPr>
          <w:rFonts w:ascii="Book Antiqua" w:eastAsia="Book Antiqua" w:hAnsi="Book Antiqua" w:cs="Book Antiqua"/>
          <w:color w:val="000000"/>
        </w:rPr>
        <w:t>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ggressi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lifer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mmunocompromi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i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mparis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133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-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cell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87]</w:t>
      </w:r>
      <w:r w:rsidRPr="004E497F">
        <w:rPr>
          <w:rFonts w:ascii="Book Antiqua" w:eastAsia="Book Antiqua" w:hAnsi="Book Antiqua" w:cs="Book Antiqua"/>
          <w:color w:val="000000"/>
        </w:rPr>
        <w:t>.</w:t>
      </w:r>
    </w:p>
    <w:p w14:paraId="777D4ABB" w14:textId="19D68D29" w:rsidR="00FA7FA1" w:rsidRPr="004E497F" w:rsidRDefault="00FA7FA1" w:rsidP="00346CE5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color w:val="000000"/>
        </w:rPr>
        <w:lastRenderedPageBreak/>
        <w:t>Addition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s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u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dentific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SCS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ame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GE-A3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Melanom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tige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ami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3)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88]</w:t>
      </w:r>
      <w:r w:rsidRPr="004E497F">
        <w:rPr>
          <w:rFonts w:ascii="Book Antiqua" w:eastAsia="Book Antiqua" w:hAnsi="Book Antiqua" w:cs="Book Antiqua"/>
          <w:color w:val="000000"/>
        </w:rPr>
        <w:t>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CMab1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79]</w:t>
      </w:r>
      <w:r w:rsidRPr="004E497F">
        <w:rPr>
          <w:rFonts w:ascii="Book Antiqua" w:eastAsia="Book Antiqua" w:hAnsi="Book Antiqua" w:cs="Book Antiqua"/>
          <w:color w:val="000000"/>
        </w:rPr>
        <w:t>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ever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mbe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ytokerat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ami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tein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CK5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Pr="004E497F">
        <w:rPr>
          <w:rFonts w:ascii="Book Antiqua" w:eastAsia="Book Antiqua" w:hAnsi="Book Antiqua" w:cs="Book Antiqua"/>
          <w:color w:val="000000"/>
        </w:rPr>
        <w:t>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K17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Pr="004E497F">
        <w:rPr>
          <w:rFonts w:ascii="Book Antiqua" w:eastAsia="Book Antiqua" w:hAnsi="Book Antiqua" w:cs="Book Antiqua"/>
          <w:color w:val="000000"/>
        </w:rPr>
        <w:t>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K18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-</w:t>
      </w:r>
      <w:r w:rsidRPr="004E497F">
        <w:rPr>
          <w:rFonts w:ascii="Book Antiqua" w:eastAsia="Book Antiqua" w:hAnsi="Book Antiqua" w:cs="Book Antiqua"/>
          <w:color w:val="000000"/>
        </w:rPr>
        <w:t>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K20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-</w:t>
      </w:r>
      <w:r w:rsidRPr="004E497F">
        <w:rPr>
          <w:rFonts w:ascii="Book Antiqua" w:eastAsia="Book Antiqua" w:hAnsi="Book Antiqua" w:cs="Book Antiqua"/>
          <w:color w:val="000000"/>
        </w:rPr>
        <w:t>)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89]</w:t>
      </w:r>
      <w:r w:rsidRPr="004E497F">
        <w:rPr>
          <w:rFonts w:ascii="Book Antiqua" w:eastAsia="Book Antiqua" w:hAnsi="Book Antiqua" w:cs="Book Antiqua"/>
          <w:color w:val="000000"/>
        </w:rPr>
        <w:t>.</w:t>
      </w:r>
    </w:p>
    <w:p w14:paraId="1CA8EC56" w14:textId="77777777" w:rsidR="00FA7FA1" w:rsidRPr="004E497F" w:rsidRDefault="00FA7FA1" w:rsidP="00346CE5">
      <w:pPr>
        <w:snapToGrid w:val="0"/>
        <w:spacing w:line="360" w:lineRule="auto"/>
        <w:jc w:val="both"/>
        <w:rPr>
          <w:rFonts w:ascii="Book Antiqua" w:eastAsia="Book Antiqua" w:hAnsi="Book Antiqua" w:cs="Book Antiqua"/>
          <w:b/>
          <w:bCs/>
          <w:color w:val="000000"/>
        </w:rPr>
      </w:pPr>
    </w:p>
    <w:p w14:paraId="177F5139" w14:textId="3859D648" w:rsidR="00FA7FA1" w:rsidRPr="004E497F" w:rsidRDefault="00FA7FA1" w:rsidP="00346CE5">
      <w:pPr>
        <w:snapToGrid w:val="0"/>
        <w:spacing w:line="360" w:lineRule="auto"/>
        <w:jc w:val="both"/>
        <w:rPr>
          <w:rFonts w:ascii="Book Antiqua" w:hAnsi="Book Antiqua"/>
          <w:i/>
          <w:iCs/>
        </w:rPr>
      </w:pPr>
      <w:r w:rsidRPr="004E497F">
        <w:rPr>
          <w:rFonts w:ascii="Book Antiqua" w:eastAsia="Book Antiqua" w:hAnsi="Book Antiqua" w:cs="Book Antiqua"/>
          <w:b/>
          <w:bCs/>
          <w:i/>
          <w:iCs/>
          <w:color w:val="000000"/>
        </w:rPr>
        <w:t>Breast</w:t>
      </w:r>
      <w:r w:rsidR="005657FE" w:rsidRPr="004E497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i/>
          <w:iCs/>
          <w:color w:val="000000"/>
        </w:rPr>
        <w:t>specific</w:t>
      </w:r>
      <w:r w:rsidR="005657FE" w:rsidRPr="004E497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i/>
          <w:iCs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i/>
          <w:iCs/>
          <w:color w:val="000000"/>
        </w:rPr>
        <w:t>stem</w:t>
      </w:r>
      <w:r w:rsidR="005657FE" w:rsidRPr="004E497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i/>
          <w:iCs/>
          <w:color w:val="000000"/>
        </w:rPr>
        <w:t>cells</w:t>
      </w:r>
    </w:p>
    <w:p w14:paraId="0A5BB11B" w14:textId="762210F0" w:rsidR="00FA7FA1" w:rsidRPr="004E497F" w:rsidRDefault="00FA7FA1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mportan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reas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4331AE" w:rsidRPr="004E497F">
        <w:rPr>
          <w:rFonts w:ascii="Book Antiqua" w:eastAsia="Book Antiqua" w:hAnsi="Book Antiqua" w:cs="Book Antiqua"/>
          <w:color w:val="000000"/>
        </w:rPr>
        <w:t>CSC</w:t>
      </w:r>
      <w:r w:rsidRPr="004E497F">
        <w:rPr>
          <w:rFonts w:ascii="Book Antiqua" w:eastAsia="Book Antiqua" w:hAnsi="Book Antiqua" w:cs="Book Antiqua"/>
          <w:color w:val="000000"/>
        </w:rPr>
        <w:t>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</w:t>
      </w:r>
      <w:proofErr w:type="spellStart"/>
      <w:r w:rsidRPr="004E497F">
        <w:rPr>
          <w:rFonts w:ascii="Book Antiqua" w:eastAsia="Book Antiqua" w:hAnsi="Book Antiqua" w:cs="Book Antiqua"/>
          <w:color w:val="000000"/>
        </w:rPr>
        <w:t>BrCSCs</w:t>
      </w:r>
      <w:proofErr w:type="spellEnd"/>
      <w:r w:rsidRPr="004E497F">
        <w:rPr>
          <w:rFonts w:ascii="Book Antiqua" w:eastAsia="Book Antiqua" w:hAnsi="Book Antiqua" w:cs="Book Antiqua"/>
          <w:color w:val="000000"/>
        </w:rPr>
        <w:t>)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irs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emonstr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-Hajj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et</w:t>
      </w:r>
      <w:r w:rsidR="005657FE" w:rsidRPr="004E497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i/>
          <w:iCs/>
          <w:color w:val="000000"/>
        </w:rPr>
        <w:t>al</w:t>
      </w:r>
      <w:r w:rsidR="00A14625"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14625" w:rsidRPr="004E497F">
        <w:rPr>
          <w:rFonts w:ascii="Book Antiqua" w:eastAsia="Book Antiqua" w:hAnsi="Book Antiqua" w:cs="Book Antiqua"/>
          <w:color w:val="000000"/>
          <w:vertAlign w:val="superscript"/>
        </w:rPr>
        <w:t>90]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2B540C" w:rsidRPr="004E497F">
        <w:rPr>
          <w:rFonts w:ascii="Book Antiqua" w:eastAsia="Book Antiqua" w:hAnsi="Book Antiqua" w:cs="Book Antiqua"/>
          <w:color w:val="000000"/>
        </w:rPr>
        <w:t>o</w:t>
      </w:r>
      <w:r w:rsidRPr="004E497F">
        <w:rPr>
          <w:rFonts w:ascii="Book Antiqua" w:eastAsia="Book Antiqua" w:hAnsi="Book Antiqua" w:cs="Book Antiqua"/>
          <w:color w:val="000000"/>
        </w:rPr>
        <w:t>n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bpopul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uma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reas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</w:t>
      </w:r>
      <w:proofErr w:type="spellStart"/>
      <w:r w:rsidRPr="004E497F">
        <w:rPr>
          <w:rFonts w:ascii="Book Antiqua" w:eastAsia="Book Antiqua" w:hAnsi="Book Antiqua" w:cs="Book Antiqua"/>
          <w:color w:val="000000"/>
        </w:rPr>
        <w:t>BrC</w:t>
      </w:r>
      <w:proofErr w:type="spellEnd"/>
      <w:r w:rsidRPr="004E497F">
        <w:rPr>
          <w:rFonts w:ascii="Book Antiqua" w:eastAsia="Book Antiqua" w:hAnsi="Book Antiqua" w:cs="Book Antiqua"/>
          <w:color w:val="000000"/>
        </w:rPr>
        <w:t>)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ppear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ea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m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mmunocompromi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ice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-Hajj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et</w:t>
      </w:r>
      <w:r w:rsidR="005657FE" w:rsidRPr="004E497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i/>
          <w:iCs/>
          <w:color w:val="000000"/>
        </w:rPr>
        <w:t>al</w:t>
      </w:r>
      <w:r w:rsidR="00A14625"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14625" w:rsidRPr="004E497F">
        <w:rPr>
          <w:rFonts w:ascii="Book Antiqua" w:eastAsia="Book Antiqua" w:hAnsi="Book Antiqua" w:cs="Book Antiqua"/>
          <w:color w:val="000000"/>
          <w:vertAlign w:val="superscript"/>
        </w:rPr>
        <w:t>90]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ol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SA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Pr="004E497F">
        <w:rPr>
          <w:rFonts w:ascii="Book Antiqua" w:eastAsia="Book Antiqua" w:hAnsi="Book Antiqua" w:cs="Book Antiqua"/>
          <w:color w:val="000000"/>
        </w:rPr>
        <w:t>CD44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Pr="004E497F">
        <w:rPr>
          <w:rFonts w:ascii="Book Antiqua" w:eastAsia="Book Antiqua" w:hAnsi="Book Antiqua" w:cs="Book Antiqua"/>
          <w:color w:val="000000"/>
        </w:rPr>
        <w:t>CD24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-/Low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ro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uma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E497F">
        <w:rPr>
          <w:rFonts w:ascii="Book Antiqua" w:eastAsia="Book Antiqua" w:hAnsi="Book Antiqua" w:cs="Book Antiqua"/>
          <w:color w:val="000000"/>
        </w:rPr>
        <w:t>BrC</w:t>
      </w:r>
      <w:proofErr w:type="spellEnd"/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issue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how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ow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200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s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noug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itia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mmunocompromi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ice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here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a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50000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E497F">
        <w:rPr>
          <w:rFonts w:ascii="Book Antiqua" w:eastAsia="Book Antiqua" w:hAnsi="Book Antiqua" w:cs="Book Antiqua"/>
          <w:color w:val="000000"/>
        </w:rPr>
        <w:t>BrC</w:t>
      </w:r>
      <w:proofErr w:type="spellEnd"/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it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ffere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henotyp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unab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90]</w:t>
      </w:r>
      <w:r w:rsidRPr="004E497F">
        <w:rPr>
          <w:rFonts w:ascii="Book Antiqua" w:eastAsia="Book Antiqua" w:hAnsi="Book Antiqua" w:cs="Book Antiqua"/>
          <w:color w:val="000000"/>
        </w:rPr>
        <w:t>.</w:t>
      </w:r>
    </w:p>
    <w:p w14:paraId="7AA61187" w14:textId="28022A66" w:rsidR="00FA7FA1" w:rsidRPr="004E497F" w:rsidRDefault="00FA7FA1" w:rsidP="00346CE5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color w:val="000000"/>
        </w:rPr>
        <w:t>CD44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24</w:t>
      </w:r>
      <w:r w:rsidR="005657FE" w:rsidRPr="004E497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te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u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mbin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etec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ola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proofErr w:type="gramStart"/>
      <w:r w:rsidRPr="004E497F">
        <w:rPr>
          <w:rFonts w:ascii="Book Antiqua" w:eastAsia="Book Antiqua" w:hAnsi="Book Antiqua" w:cs="Book Antiqua"/>
          <w:color w:val="000000"/>
        </w:rPr>
        <w:t>BrCSCs</w:t>
      </w:r>
      <w:proofErr w:type="spell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91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ddi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t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ke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o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dhesio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rvival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tastas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giogenesi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44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c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gula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tastas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emnes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proofErr w:type="gramStart"/>
      <w:r w:rsidRPr="004E497F">
        <w:rPr>
          <w:rFonts w:ascii="Book Antiqua" w:eastAsia="Book Antiqua" w:hAnsi="Book Antiqua" w:cs="Book Antiqua"/>
          <w:color w:val="000000"/>
        </w:rPr>
        <w:t>BrCSCs</w:t>
      </w:r>
      <w:proofErr w:type="spell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92,93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th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and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24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rfa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dhes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lycoprote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hic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lay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ke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o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-ce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-extracellula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trix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ECM)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interaction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94,95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ve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oug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24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verexpres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umb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includ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E497F">
        <w:rPr>
          <w:rFonts w:ascii="Book Antiqua" w:eastAsia="Book Antiqua" w:hAnsi="Book Antiqua" w:cs="Book Antiqua"/>
          <w:color w:val="000000"/>
        </w:rPr>
        <w:t>BrC</w:t>
      </w:r>
      <w:proofErr w:type="spellEnd"/>
      <w:r w:rsidRPr="004E497F">
        <w:rPr>
          <w:rFonts w:ascii="Book Antiqua" w:eastAsia="Book Antiqua" w:hAnsi="Book Antiqua" w:cs="Book Antiqua"/>
          <w:color w:val="000000"/>
        </w:rPr>
        <w:t>)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n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44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Pr="004E497F">
        <w:rPr>
          <w:rFonts w:ascii="Book Antiqua" w:eastAsia="Book Antiqua" w:hAnsi="Book Antiqua" w:cs="Book Antiqua"/>
          <w:color w:val="000000"/>
        </w:rPr>
        <w:t>CD24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-/Low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E497F">
        <w:rPr>
          <w:rFonts w:ascii="Book Antiqua" w:eastAsia="Book Antiqua" w:hAnsi="Book Antiqua" w:cs="Book Antiqua"/>
          <w:color w:val="000000"/>
        </w:rPr>
        <w:t>BrCSCs</w:t>
      </w:r>
      <w:proofErr w:type="spellEnd"/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b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mmunocompromi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mice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90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44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Pr="004E497F">
        <w:rPr>
          <w:rFonts w:ascii="Book Antiqua" w:eastAsia="Book Antiqua" w:hAnsi="Book Antiqua" w:cs="Book Antiqua"/>
          <w:color w:val="000000"/>
        </w:rPr>
        <w:t>CD24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-/Low</w:t>
      </w:r>
      <w:r w:rsidR="005657FE" w:rsidRPr="004E497F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proofErr w:type="spellStart"/>
      <w:r w:rsidRPr="004E497F">
        <w:rPr>
          <w:rFonts w:ascii="Book Antiqua" w:eastAsia="Book Antiqua" w:hAnsi="Book Antiqua" w:cs="Book Antiqua"/>
          <w:color w:val="000000"/>
        </w:rPr>
        <w:t>BrCSCs</w:t>
      </w:r>
      <w:proofErr w:type="spellEnd"/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s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how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sista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chemotherapy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91]</w:t>
      </w:r>
      <w:r w:rsidRPr="004E497F">
        <w:rPr>
          <w:rFonts w:ascii="Book Antiqua" w:eastAsia="Book Antiqua" w:hAnsi="Book Antiqua" w:cs="Book Antiqua"/>
          <w:color w:val="000000"/>
        </w:rPr>
        <w:t>.</w:t>
      </w:r>
    </w:p>
    <w:p w14:paraId="4FFB5523" w14:textId="42063D6C" w:rsidR="00FA7FA1" w:rsidRPr="004E497F" w:rsidRDefault="00FA7FA1" w:rsidP="00346CE5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color w:val="000000"/>
        </w:rPr>
        <w:t>ALDH1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s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e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u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arge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E497F">
        <w:rPr>
          <w:rFonts w:ascii="Book Antiqua" w:eastAsia="Book Antiqua" w:hAnsi="Book Antiqua" w:cs="Book Antiqua"/>
          <w:color w:val="000000"/>
        </w:rPr>
        <w:t>BrCSCs</w:t>
      </w:r>
      <w:proofErr w:type="spellEnd"/>
      <w:r w:rsidRPr="004E497F">
        <w:rPr>
          <w:rFonts w:ascii="Book Antiqua" w:eastAsia="Book Antiqua" w:hAnsi="Book Antiqua" w:cs="Book Antiqua"/>
          <w:color w:val="000000"/>
        </w:rPr>
        <w:t>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how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DH1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E497F">
        <w:rPr>
          <w:rFonts w:ascii="Book Antiqua" w:eastAsia="Book Antiqua" w:hAnsi="Book Antiqua" w:cs="Book Antiqua"/>
          <w:color w:val="000000"/>
        </w:rPr>
        <w:t>BrC</w:t>
      </w:r>
      <w:proofErr w:type="spellEnd"/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sista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hemotherap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b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mmunocompromi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i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mparis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DH1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-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cell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96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DH1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ssenti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ar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evelopme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emnes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perti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proofErr w:type="gramStart"/>
      <w:r w:rsidRPr="004E497F">
        <w:rPr>
          <w:rFonts w:ascii="Book Antiqua" w:eastAsia="Book Antiqua" w:hAnsi="Book Antiqua" w:cs="Book Antiqua"/>
          <w:color w:val="000000"/>
        </w:rPr>
        <w:t>BrCSCs</w:t>
      </w:r>
      <w:proofErr w:type="spell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97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terestingly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bpopul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E497F">
        <w:rPr>
          <w:rFonts w:ascii="Book Antiqua" w:eastAsia="Book Antiqua" w:hAnsi="Book Antiqua" w:cs="Book Antiqua"/>
          <w:color w:val="000000"/>
        </w:rPr>
        <w:t>BrC</w:t>
      </w:r>
      <w:proofErr w:type="spellEnd"/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xpress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DH1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stinc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ro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44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Pr="004E497F">
        <w:rPr>
          <w:rFonts w:ascii="Book Antiqua" w:eastAsia="Book Antiqua" w:hAnsi="Book Antiqua" w:cs="Book Antiqua"/>
          <w:color w:val="000000"/>
        </w:rPr>
        <w:t>CD24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-/Low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E497F">
        <w:rPr>
          <w:rFonts w:ascii="Book Antiqua" w:eastAsia="Book Antiqua" w:hAnsi="Book Antiqua" w:cs="Book Antiqua"/>
          <w:color w:val="000000"/>
        </w:rPr>
        <w:t>BrCSCs</w:t>
      </w:r>
      <w:proofErr w:type="spellEnd"/>
      <w:r w:rsidRPr="004E497F">
        <w:rPr>
          <w:rFonts w:ascii="Book Antiqua" w:eastAsia="Book Antiqua" w:hAnsi="Book Antiqua" w:cs="Book Antiqua"/>
          <w:color w:val="000000"/>
        </w:rPr>
        <w:t>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it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inim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verlap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twee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w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</w:t>
      </w:r>
      <w:r w:rsidR="0079015A" w:rsidRPr="004E497F">
        <w:rPr>
          <w:rFonts w:ascii="Book Antiqua" w:eastAsia="Book Antiqua" w:hAnsi="Book Antiqua" w:cs="Book Antiqua"/>
          <w:color w:val="000000"/>
        </w:rPr>
        <w:t>approximate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1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%)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91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reover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DH1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Pr="004E497F">
        <w:rPr>
          <w:rFonts w:ascii="Book Antiqua" w:eastAsia="Book Antiqua" w:hAnsi="Book Antiqua" w:cs="Book Antiqua"/>
          <w:color w:val="000000"/>
        </w:rPr>
        <w:t>/CD44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E497F">
        <w:rPr>
          <w:rFonts w:ascii="Book Antiqua" w:eastAsia="Book Antiqua" w:hAnsi="Book Antiqua" w:cs="Book Antiqua"/>
          <w:color w:val="000000"/>
        </w:rPr>
        <w:t>BrCSCs</w:t>
      </w:r>
      <w:proofErr w:type="spellEnd"/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igh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igenic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it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igh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tastat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otential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reat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sistan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therapie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91]</w:t>
      </w:r>
      <w:r w:rsidRPr="004E497F">
        <w:rPr>
          <w:rFonts w:ascii="Book Antiqua" w:eastAsia="Book Antiqua" w:hAnsi="Book Antiqua" w:cs="Book Antiqua"/>
          <w:color w:val="000000"/>
        </w:rPr>
        <w:t>.</w:t>
      </w:r>
    </w:p>
    <w:p w14:paraId="77FE0B89" w14:textId="53F89A57" w:rsidR="00FA7FA1" w:rsidRPr="004E497F" w:rsidRDefault="00FA7FA1" w:rsidP="00346CE5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ate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44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24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DH1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ma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s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u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iomarke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ola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E497F">
        <w:rPr>
          <w:rFonts w:ascii="Book Antiqua" w:eastAsia="Book Antiqua" w:hAnsi="Book Antiqua" w:cs="Book Antiqua"/>
          <w:color w:val="000000"/>
        </w:rPr>
        <w:t>BrCSCs</w:t>
      </w:r>
      <w:proofErr w:type="spellEnd"/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thoug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itt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verlap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twee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44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Pr="004E497F">
        <w:rPr>
          <w:rFonts w:ascii="Book Antiqua" w:eastAsia="Book Antiqua" w:hAnsi="Book Antiqua" w:cs="Book Antiqua"/>
          <w:color w:val="000000"/>
        </w:rPr>
        <w:t>CD24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-/Low</w:t>
      </w:r>
      <w:r w:rsidR="005657FE" w:rsidRPr="004E497F">
        <w:rPr>
          <w:rFonts w:ascii="Book Antiqua" w:eastAsia="Book Antiqua" w:hAnsi="Book Antiqua" w:cs="Book Antiqua"/>
          <w:color w:val="000000"/>
          <w:vertAlign w:val="subscript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DH1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E497F">
        <w:rPr>
          <w:rFonts w:ascii="Book Antiqua" w:eastAsia="Book Antiqua" w:hAnsi="Book Antiqua" w:cs="Book Antiqua"/>
          <w:color w:val="000000"/>
        </w:rPr>
        <w:t>BrCSCs</w:t>
      </w:r>
      <w:proofErr w:type="spellEnd"/>
      <w:r w:rsidRPr="004E497F">
        <w:rPr>
          <w:rFonts w:ascii="Book Antiqua" w:eastAsia="Book Antiqua" w:hAnsi="Book Antiqua" w:cs="Book Antiqua"/>
          <w:color w:val="000000"/>
        </w:rPr>
        <w:t>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lastRenderedPageBreak/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ha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re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tumorigenic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98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reover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44/CD24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soci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it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lifer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igenes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hi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DH1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ositive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rrel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it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metastasi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98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onetheles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th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a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e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udi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u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itab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dentific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E497F">
        <w:rPr>
          <w:rFonts w:ascii="Book Antiqua" w:eastAsia="Book Antiqua" w:hAnsi="Book Antiqua" w:cs="Book Antiqua"/>
          <w:color w:val="000000"/>
        </w:rPr>
        <w:t>BrCSCs</w:t>
      </w:r>
      <w:proofErr w:type="spellEnd"/>
      <w:r w:rsidRPr="004E497F">
        <w:rPr>
          <w:rFonts w:ascii="Book Antiqua" w:eastAsia="Book Antiqua" w:hAnsi="Book Antiqua" w:cs="Book Antiqua"/>
          <w:color w:val="000000"/>
        </w:rPr>
        <w:t>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c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133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rip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egati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E497F">
        <w:rPr>
          <w:rFonts w:ascii="Book Antiqua" w:eastAsia="Book Antiqua" w:hAnsi="Book Antiqua" w:cs="Book Antiqua"/>
          <w:color w:val="000000"/>
        </w:rPr>
        <w:t>BrC</w:t>
      </w:r>
      <w:proofErr w:type="spellEnd"/>
      <w:r w:rsidRPr="004E497F">
        <w:rPr>
          <w:rFonts w:ascii="Book Antiqua" w:eastAsia="Book Antiqua" w:hAnsi="Book Antiqua" w:cs="Book Antiqua"/>
          <w:color w:val="000000"/>
        </w:rPr>
        <w:t>;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NBC)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D2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gangliosid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NBC)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49f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61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β3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tegr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er2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E497F">
        <w:rPr>
          <w:rFonts w:ascii="Book Antiqua" w:eastAsia="Book Antiqua" w:hAnsi="Book Antiqua" w:cs="Book Antiqua"/>
          <w:color w:val="000000"/>
        </w:rPr>
        <w:t>BrC</w:t>
      </w:r>
      <w:proofErr w:type="spellEnd"/>
      <w:r w:rsidRPr="004E497F">
        <w:rPr>
          <w:rFonts w:ascii="Book Antiqua" w:eastAsia="Book Antiqua" w:hAnsi="Book Antiqua" w:cs="Book Antiqua"/>
          <w:color w:val="000000"/>
        </w:rPr>
        <w:t>)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29</w:t>
      </w:r>
      <w:r w:rsidR="005657FE" w:rsidRPr="004E497F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β1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tegrin)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90,</w:t>
      </w:r>
      <w:r w:rsidR="005657FE" w:rsidRPr="004E497F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proofErr w:type="gramStart"/>
      <w:r w:rsidRPr="004E497F">
        <w:rPr>
          <w:rFonts w:ascii="Book Antiqua" w:eastAsia="Book Antiqua" w:hAnsi="Book Antiqua" w:cs="Book Antiqua"/>
          <w:color w:val="000000"/>
        </w:rPr>
        <w:t>EpCAM</w:t>
      </w:r>
      <w:proofErr w:type="spell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99-101]</w:t>
      </w:r>
      <w:r w:rsidRPr="004E497F">
        <w:rPr>
          <w:rFonts w:ascii="Book Antiqua" w:eastAsia="Book Antiqua" w:hAnsi="Book Antiqua" w:cs="Book Antiqua"/>
          <w:color w:val="000000"/>
        </w:rPr>
        <w:t>.</w:t>
      </w:r>
    </w:p>
    <w:p w14:paraId="680D6F38" w14:textId="77777777" w:rsidR="00FA7FA1" w:rsidRPr="004E497F" w:rsidRDefault="00FA7FA1" w:rsidP="00346CE5">
      <w:pPr>
        <w:snapToGrid w:val="0"/>
        <w:spacing w:line="360" w:lineRule="auto"/>
        <w:jc w:val="both"/>
        <w:rPr>
          <w:rFonts w:ascii="Book Antiqua" w:eastAsia="Book Antiqua" w:hAnsi="Book Antiqua" w:cs="Book Antiqua"/>
          <w:b/>
          <w:bCs/>
          <w:color w:val="000000"/>
        </w:rPr>
      </w:pPr>
    </w:p>
    <w:p w14:paraId="66709946" w14:textId="4FD41233" w:rsidR="00FA7FA1" w:rsidRPr="004E497F" w:rsidRDefault="00FA7FA1" w:rsidP="00346CE5">
      <w:pPr>
        <w:snapToGrid w:val="0"/>
        <w:spacing w:line="360" w:lineRule="auto"/>
        <w:jc w:val="both"/>
        <w:rPr>
          <w:rFonts w:ascii="Book Antiqua" w:hAnsi="Book Antiqua"/>
          <w:i/>
          <w:iCs/>
        </w:rPr>
      </w:pPr>
      <w:r w:rsidRPr="004E497F">
        <w:rPr>
          <w:rFonts w:ascii="Book Antiqua" w:eastAsia="Book Antiqua" w:hAnsi="Book Antiqua" w:cs="Book Antiqua"/>
          <w:b/>
          <w:bCs/>
          <w:i/>
          <w:iCs/>
          <w:color w:val="000000"/>
        </w:rPr>
        <w:t>Lung</w:t>
      </w:r>
      <w:r w:rsidR="005657FE" w:rsidRPr="004E497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i/>
          <w:iCs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i/>
          <w:iCs/>
          <w:color w:val="000000"/>
        </w:rPr>
        <w:t>stem</w:t>
      </w:r>
      <w:r w:rsidR="005657FE" w:rsidRPr="004E497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i/>
          <w:iCs/>
          <w:color w:val="000000"/>
        </w:rPr>
        <w:t>cell</w:t>
      </w:r>
      <w:r w:rsidR="005657FE" w:rsidRPr="004E497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i/>
          <w:iCs/>
          <w:color w:val="000000"/>
        </w:rPr>
        <w:t>markers</w:t>
      </w:r>
    </w:p>
    <w:p w14:paraId="08B4FBC8" w14:textId="3C872A1E" w:rsidR="00FA7FA1" w:rsidRPr="004E497F" w:rsidRDefault="00FA7FA1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color w:val="000000"/>
        </w:rPr>
        <w:t>Lu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istological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vid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on-sma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u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rcinom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NSCLC)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ma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u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rcinom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SCLC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)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102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u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igh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ciden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reat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as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bta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SCL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issue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SCL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referr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fterwar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u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4331AE" w:rsidRPr="004E497F">
        <w:rPr>
          <w:rFonts w:ascii="Book Antiqua" w:eastAsia="Book Antiqua" w:hAnsi="Book Antiqua" w:cs="Book Antiqua"/>
          <w:color w:val="000000"/>
        </w:rPr>
        <w:t>CSC</w:t>
      </w:r>
      <w:r w:rsidRPr="004E497F">
        <w:rPr>
          <w:rFonts w:ascii="Book Antiqua" w:eastAsia="Book Antiqua" w:hAnsi="Book Antiqua" w:cs="Book Antiqua"/>
          <w:color w:val="000000"/>
        </w:rPr>
        <w:t>s;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CSCs)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a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e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tt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haracterized.</w:t>
      </w:r>
    </w:p>
    <w:p w14:paraId="222BE9F8" w14:textId="723E5430" w:rsidR="00FA7FA1" w:rsidRPr="004E497F" w:rsidRDefault="00FA7FA1" w:rsidP="00346CE5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color w:val="000000"/>
        </w:rPr>
        <w:t>CD166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als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know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CAM)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s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e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soci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it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emnes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perti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SCLC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166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mb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mmunoglobul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perfami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dhes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lecul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articipat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ot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omophil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eterophil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teractions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dditionally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166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lay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mporta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o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igr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vas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LCSC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103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166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haracteriz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Zha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et</w:t>
      </w:r>
      <w:r w:rsidR="005657FE" w:rsidRPr="004E497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i/>
          <w:iCs/>
          <w:color w:val="000000"/>
        </w:rPr>
        <w:t>al</w:t>
      </w:r>
      <w:r w:rsidR="00E266B8"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E266B8" w:rsidRPr="004E497F">
        <w:rPr>
          <w:rFonts w:ascii="Book Antiqua" w:eastAsia="Book Antiqua" w:hAnsi="Book Antiqua" w:cs="Book Antiqua"/>
          <w:color w:val="000000"/>
          <w:vertAlign w:val="superscript"/>
        </w:rPr>
        <w:t>104]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s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obus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olat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mo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th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didat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CD44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E497F">
        <w:rPr>
          <w:rFonts w:ascii="Book Antiqua" w:eastAsia="Book Antiqua" w:hAnsi="Book Antiqua" w:cs="Book Antiqua"/>
          <w:color w:val="000000"/>
        </w:rPr>
        <w:t>EpCAM</w:t>
      </w:r>
      <w:proofErr w:type="spellEnd"/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133)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104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ntras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166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-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SCL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hic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ail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vivo</w:t>
      </w:r>
      <w:r w:rsidRPr="004E497F">
        <w:rPr>
          <w:rFonts w:ascii="Book Antiqua" w:eastAsia="Book Antiqua" w:hAnsi="Book Antiqua" w:cs="Book Antiqua"/>
          <w:color w:val="000000"/>
        </w:rPr>
        <w:t>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166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b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itia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mmunocompromi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ice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urthermore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166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SCL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a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nhanc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elf-renew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perti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b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nsistent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pher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vitro</w:t>
      </w:r>
      <w:r w:rsidRPr="004E497F">
        <w:rPr>
          <w:rFonts w:ascii="Book Antiqua" w:eastAsia="Book Antiqua" w:hAnsi="Book Antiqua" w:cs="Book Antiqua"/>
          <w:color w:val="000000"/>
        </w:rPr>
        <w:t>.</w:t>
      </w:r>
    </w:p>
    <w:p w14:paraId="09BB9F6C" w14:textId="18BCE194" w:rsidR="00FA7FA1" w:rsidRPr="004E497F" w:rsidRDefault="00FA7FA1" w:rsidP="00346CE5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133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bpopul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SCL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b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definite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vid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pher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vitr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etting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here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133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-</w:t>
      </w:r>
      <w:r w:rsidR="005657FE" w:rsidRPr="004E497F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SCL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haracteriz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low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rowt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abilit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sphere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105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s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sult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s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aralle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viv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bilit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133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mmunocompromi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i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mpar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133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-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;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133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xenograft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istological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imila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iti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mas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105,106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reover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xpress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133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soci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it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crea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sistan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hemotherap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radiation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105,107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inally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133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n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tastasiz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a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i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133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-</w:t>
      </w:r>
      <w:r w:rsidR="005657FE" w:rsidRPr="004E497F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unterpart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special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ymphoi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rgans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act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lastRenderedPageBreak/>
        <w:t>detec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133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tastat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SCL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ymp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od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dicati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o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prognosi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107]</w:t>
      </w:r>
      <w:r w:rsidRPr="004E497F">
        <w:rPr>
          <w:rFonts w:ascii="Book Antiqua" w:eastAsia="Book Antiqua" w:hAnsi="Book Antiqua" w:cs="Book Antiqua"/>
          <w:color w:val="000000"/>
        </w:rPr>
        <w:t>.</w:t>
      </w:r>
    </w:p>
    <w:p w14:paraId="7DDF9AEB" w14:textId="425B5154" w:rsidR="00FA7FA1" w:rsidRPr="004E497F" w:rsidRDefault="00FA7FA1" w:rsidP="00346CE5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color w:val="000000"/>
        </w:rPr>
        <w:t>CD44</w:t>
      </w:r>
      <w:r w:rsidR="005657FE" w:rsidRPr="004E497F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s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e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udi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ola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CSCs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ccordingly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44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SCL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emonstr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reat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bilit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pher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vitr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itia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mmunocompromi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i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mparis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44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-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dditionally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44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upregul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ever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emnes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F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inta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i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luripote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perties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44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s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sista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hemotherapeut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ge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isplat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mpar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44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-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cell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108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reover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xpress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44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soci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it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nhanc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bilit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tastasiz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vad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tissue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20]</w:t>
      </w:r>
      <w:r w:rsidRPr="004E497F">
        <w:rPr>
          <w:rFonts w:ascii="Book Antiqua" w:eastAsia="Book Antiqua" w:hAnsi="Book Antiqua" w:cs="Book Antiqua"/>
          <w:color w:val="000000"/>
        </w:rPr>
        <w:t>.</w:t>
      </w:r>
    </w:p>
    <w:p w14:paraId="06471B6A" w14:textId="2674CF94" w:rsidR="00FA7FA1" w:rsidRPr="004E497F" w:rsidRDefault="00FA7FA1" w:rsidP="00346CE5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color w:val="000000"/>
        </w:rPr>
        <w:t>CD90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als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know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y-1)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lycosylphosphatidylinositol-anchor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rfa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te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volv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-ce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-EC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interaction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109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iti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udi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a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how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90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SCL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emonstr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reat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elf-renew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liferati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perti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xpres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igh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eve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emnes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enes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dditionally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he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mpar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ntrol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ew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5000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90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b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itia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mmunocompromi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ice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dicat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rong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igenicit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soci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it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90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110]</w:t>
      </w:r>
      <w:r w:rsidRPr="004E497F">
        <w:rPr>
          <w:rFonts w:ascii="Book Antiqua" w:eastAsia="Book Antiqua" w:hAnsi="Book Antiqua" w:cs="Book Antiqua"/>
          <w:color w:val="000000"/>
        </w:rPr>
        <w:t>.</w:t>
      </w:r>
    </w:p>
    <w:p w14:paraId="70F376AA" w14:textId="793DAD14" w:rsidR="00FA7FA1" w:rsidRPr="004E497F" w:rsidRDefault="00FA7FA1" w:rsidP="00346CE5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color w:val="000000"/>
        </w:rPr>
        <w:t>ALDH1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s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gges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deed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DH1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xhibi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nhanc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liferati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biliti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elf-renew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propertie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111,112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ccordingly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knock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ow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DH1A3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en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reat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duc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igenicit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lonogenicit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LCSC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113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dditio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DH1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hig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s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how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reat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sistan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hemotherapeut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rug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mparis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DH1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low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cell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112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terestingly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verexpress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AZ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ncogen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duc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m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ctivat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DH1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gene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114]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DH1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s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ppea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la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ke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o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hemoresistan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t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hibi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ead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-sensitiz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isplatin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115]</w:t>
      </w:r>
      <w:r w:rsidRPr="004E497F">
        <w:rPr>
          <w:rFonts w:ascii="Book Antiqua" w:eastAsia="Book Antiqua" w:hAnsi="Book Antiqua" w:cs="Book Antiqua"/>
          <w:color w:val="000000"/>
        </w:rPr>
        <w:t>.</w:t>
      </w:r>
    </w:p>
    <w:p w14:paraId="471C4AB3" w14:textId="1060EE0A" w:rsidR="00FA7FA1" w:rsidRPr="004E497F" w:rsidRDefault="00FA7FA1" w:rsidP="00346CE5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ote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ddition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a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e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u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ola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CSCs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s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clud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u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o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imi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47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87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117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E497F">
        <w:rPr>
          <w:rFonts w:ascii="Book Antiqua" w:eastAsia="Book Antiqua" w:hAnsi="Book Antiqua" w:cs="Book Antiqua"/>
          <w:color w:val="000000"/>
        </w:rPr>
        <w:t>EpCAM</w:t>
      </w:r>
      <w:proofErr w:type="spellEnd"/>
      <w:r w:rsidRPr="004E497F">
        <w:rPr>
          <w:rFonts w:ascii="Book Antiqua" w:eastAsia="Book Antiqua" w:hAnsi="Book Antiqua" w:cs="Book Antiqua"/>
          <w:color w:val="000000"/>
        </w:rPr>
        <w:t>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K5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116,117]</w:t>
      </w:r>
      <w:r w:rsidRPr="004E497F">
        <w:rPr>
          <w:rFonts w:ascii="Book Antiqua" w:eastAsia="Book Antiqua" w:hAnsi="Book Antiqua" w:cs="Book Antiqua"/>
          <w:color w:val="000000"/>
        </w:rPr>
        <w:t>.</w:t>
      </w:r>
    </w:p>
    <w:p w14:paraId="236A8115" w14:textId="77777777" w:rsidR="00FA7FA1" w:rsidRPr="004E497F" w:rsidRDefault="00FA7FA1" w:rsidP="00346CE5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</w:p>
    <w:p w14:paraId="47E6C41E" w14:textId="47603D96" w:rsidR="00FA7FA1" w:rsidRPr="004E497F" w:rsidRDefault="00FA7FA1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TSCSCs’</w:t>
      </w:r>
      <w:r w:rsidR="005657FE" w:rsidRPr="004E497F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beneficial</w:t>
      </w:r>
      <w:r w:rsidR="005657FE" w:rsidRPr="004E497F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role</w:t>
      </w:r>
      <w:r w:rsidR="005657FE" w:rsidRPr="004E497F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in</w:t>
      </w:r>
      <w:r w:rsidR="005657FE" w:rsidRPr="004E497F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cancer</w:t>
      </w:r>
      <w:r w:rsidR="005657FE" w:rsidRPr="004E497F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modeling</w:t>
      </w:r>
      <w:r w:rsidR="005657FE" w:rsidRPr="004E497F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for</w:t>
      </w:r>
      <w:r w:rsidR="005657FE" w:rsidRPr="004E497F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therapeutic</w:t>
      </w:r>
      <w:r w:rsidR="005657FE" w:rsidRPr="004E497F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implications</w:t>
      </w:r>
    </w:p>
    <w:p w14:paraId="7AFE834B" w14:textId="670B7072" w:rsidR="00FA7FA1" w:rsidRPr="004E497F" w:rsidRDefault="00FA7FA1" w:rsidP="004F77CD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color w:val="000000"/>
        </w:rPr>
        <w:lastRenderedPageBreak/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ncep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s-targe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rapi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li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mploy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bove-mention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s'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sista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haracteristi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hic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low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s'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olatio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nrichment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haracterizatio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targeting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118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s-ba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rapeut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rategi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clud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elective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arget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emnes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c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SCSCs'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rfa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F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B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ransporter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ALDH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81268F" w:rsidRPr="004E497F">
        <w:rPr>
          <w:rFonts w:ascii="Book Antiqua" w:eastAsia="Book Antiqua" w:hAnsi="Book Antiqua" w:cs="Book Antiqua"/>
          <w:color w:val="000000"/>
          <w:vertAlign w:val="superscript"/>
        </w:rPr>
        <w:t>14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,</w:t>
      </w:r>
      <w:r w:rsidR="00D6567C" w:rsidRPr="004E497F">
        <w:rPr>
          <w:rFonts w:ascii="Book Antiqua" w:eastAsia="Book Antiqua" w:hAnsi="Book Antiqua" w:cs="Book Antiqua"/>
          <w:color w:val="000000"/>
          <w:vertAlign w:val="superscript"/>
        </w:rPr>
        <w:t>119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srup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ignal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athway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nric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s'-resista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eatur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ntribu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i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rvival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liferatio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elf-renewal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fferentiation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so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arget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icroenvironme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mponent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hic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ct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st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ic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tect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CSC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81268F" w:rsidRPr="004E497F">
        <w:rPr>
          <w:rFonts w:ascii="Book Antiqua" w:eastAsia="Book Antiqua" w:hAnsi="Book Antiqua" w:cs="Book Antiqua"/>
          <w:color w:val="000000"/>
          <w:vertAlign w:val="superscript"/>
        </w:rPr>
        <w:t>14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,</w:t>
      </w:r>
      <w:r w:rsidR="00D6567C" w:rsidRPr="004E497F">
        <w:rPr>
          <w:rFonts w:ascii="Book Antiqua" w:eastAsia="Book Antiqua" w:hAnsi="Book Antiqua" w:cs="Book Antiqua"/>
          <w:color w:val="000000"/>
          <w:vertAlign w:val="superscript"/>
        </w:rPr>
        <w:t>119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4E497F">
        <w:rPr>
          <w:rFonts w:ascii="Book Antiqua" w:eastAsia="Book Antiqua" w:hAnsi="Book Antiqua" w:cs="Book Antiqua"/>
          <w:color w:val="000000"/>
        </w:rPr>
        <w:t>.</w:t>
      </w:r>
    </w:p>
    <w:p w14:paraId="10FFD0A1" w14:textId="3FCA9BF1" w:rsidR="00FA7FA1" w:rsidRPr="004E497F" w:rsidRDefault="00FA7FA1" w:rsidP="004F77CD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proofErr w:type="gramStart"/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pi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proofErr w:type="gramEnd"/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ignifica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dvanc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s'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searc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re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teres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ru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scovery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urrent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ew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rapeut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pproach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a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ach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a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linic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ages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n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s-target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rapeuti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erform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markab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vitr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viv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ultur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a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ac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ultip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urdl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linic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trial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0F6F03" w:rsidRPr="004E497F">
        <w:rPr>
          <w:rFonts w:ascii="Book Antiqua" w:eastAsia="Book Antiqua" w:hAnsi="Book Antiqua" w:cs="Book Antiqua"/>
          <w:color w:val="000000"/>
          <w:vertAlign w:val="superscript"/>
        </w:rPr>
        <w:t>14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,</w:t>
      </w:r>
      <w:r w:rsidR="00D6567C" w:rsidRPr="004E497F">
        <w:rPr>
          <w:rFonts w:ascii="Book Antiqua" w:eastAsia="Book Antiqua" w:hAnsi="Book Antiqua" w:cs="Book Antiqua"/>
          <w:color w:val="000000"/>
          <w:vertAlign w:val="superscript"/>
        </w:rPr>
        <w:t>120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n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j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as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hi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rrelevan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eclinic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de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used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12</w:t>
      </w:r>
      <w:r w:rsidR="00D6567C" w:rsidRPr="004E497F">
        <w:rPr>
          <w:rFonts w:ascii="Book Antiqua" w:eastAsia="Book Antiqua" w:hAnsi="Book Antiqua" w:cs="Book Antiqua"/>
          <w:color w:val="000000"/>
          <w:vertAlign w:val="superscript"/>
        </w:rPr>
        <w:t>1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-12</w:t>
      </w:r>
      <w:r w:rsidR="00D6567C" w:rsidRPr="004E497F">
        <w:rPr>
          <w:rFonts w:ascii="Book Antiqua" w:eastAsia="Book Antiqua" w:hAnsi="Book Antiqua" w:cs="Book Antiqua"/>
          <w:color w:val="000000"/>
          <w:vertAlign w:val="superscript"/>
        </w:rPr>
        <w:t>3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u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leva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del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flec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rigin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havi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dividu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atient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igh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rengthe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ationa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evelop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ffecti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s-targe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rapeut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daliti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mpleme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nvention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rapies.</w:t>
      </w:r>
    </w:p>
    <w:p w14:paraId="40F3780C" w14:textId="76156B64" w:rsidR="00FA7FA1" w:rsidRPr="004E497F" w:rsidRDefault="00FA7FA1" w:rsidP="00346CE5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ew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r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arge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ersonaliz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ti-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rapi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volv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it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ree-dimension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3D)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atient-deriv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rganoid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PDOs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)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12</w:t>
      </w:r>
      <w:r w:rsidR="00D6567C" w:rsidRPr="004E497F">
        <w:rPr>
          <w:rFonts w:ascii="Book Antiqua" w:eastAsia="Book Antiqua" w:hAnsi="Book Antiqua" w:cs="Book Antiqua"/>
          <w:color w:val="000000"/>
          <w:vertAlign w:val="superscript"/>
        </w:rPr>
        <w:t>4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versati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echniqu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li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xclusi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bilit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i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is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rgan-lik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ructur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know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organoid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12</w:t>
      </w:r>
      <w:r w:rsidR="00D6567C" w:rsidRPr="004E497F">
        <w:rPr>
          <w:rFonts w:ascii="Book Antiqua" w:eastAsia="Book Antiqua" w:hAnsi="Book Antiqua" w:cs="Book Antiqua"/>
          <w:color w:val="000000"/>
          <w:vertAlign w:val="superscript"/>
        </w:rPr>
        <w:t>5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a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et</w:t>
      </w:r>
      <w:r w:rsidR="005657FE" w:rsidRPr="004E497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i/>
          <w:iCs/>
          <w:color w:val="000000"/>
        </w:rPr>
        <w:t>al</w:t>
      </w:r>
      <w:r w:rsidR="00E266B8"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E266B8" w:rsidRPr="004E497F">
        <w:rPr>
          <w:rFonts w:ascii="Book Antiqua" w:eastAsia="Book Antiqua" w:hAnsi="Book Antiqua" w:cs="Book Antiqua"/>
          <w:color w:val="000000"/>
          <w:vertAlign w:val="superscript"/>
        </w:rPr>
        <w:t>12</w:t>
      </w:r>
      <w:r w:rsidR="00D6567C" w:rsidRPr="004E497F">
        <w:rPr>
          <w:rFonts w:ascii="Book Antiqua" w:eastAsia="Book Antiqua" w:hAnsi="Book Antiqua" w:cs="Book Antiqua"/>
          <w:color w:val="000000"/>
          <w:vertAlign w:val="superscript"/>
        </w:rPr>
        <w:t>6</w:t>
      </w:r>
      <w:r w:rsidR="00E266B8" w:rsidRPr="004E497F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stablish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irs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rganoi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de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it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ma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testin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ryp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GR5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C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12</w:t>
      </w:r>
      <w:r w:rsidR="00376C87" w:rsidRPr="004E497F">
        <w:rPr>
          <w:rFonts w:ascii="Book Antiqua" w:eastAsia="Book Antiqua" w:hAnsi="Book Antiqua" w:cs="Book Antiqua"/>
          <w:color w:val="000000"/>
          <w:vertAlign w:val="superscript"/>
        </w:rPr>
        <w:t>6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bsequently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de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orm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DO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ro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ultip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issu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eriv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successfully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12</w:t>
      </w:r>
      <w:r w:rsidR="00D6567C" w:rsidRPr="004E497F">
        <w:rPr>
          <w:rFonts w:ascii="Book Antiqua" w:eastAsia="Book Antiqua" w:hAnsi="Book Antiqua" w:cs="Book Antiqua"/>
          <w:color w:val="000000"/>
          <w:vertAlign w:val="superscript"/>
        </w:rPr>
        <w:t>7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-13</w:t>
      </w:r>
      <w:r w:rsidR="00D6567C" w:rsidRPr="004E497F">
        <w:rPr>
          <w:rFonts w:ascii="Book Antiqua" w:eastAsia="Book Antiqua" w:hAnsi="Book Antiqua" w:cs="Book Antiqua"/>
          <w:color w:val="000000"/>
          <w:vertAlign w:val="superscript"/>
        </w:rPr>
        <w:t>4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4E497F">
        <w:rPr>
          <w:rFonts w:ascii="Book Antiqua" w:eastAsia="Book Antiqua" w:hAnsi="Book Antiqua" w:cs="Book Antiqua"/>
          <w:color w:val="000000"/>
        </w:rPr>
        <w:t>.</w:t>
      </w:r>
    </w:p>
    <w:p w14:paraId="575129BE" w14:textId="218385CD" w:rsidR="00FA7FA1" w:rsidRPr="004E497F" w:rsidRDefault="00FA7FA1" w:rsidP="00346CE5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m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3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icroscop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rganoid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ro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atie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issu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ccomplish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us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pecif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ultur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ndition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esign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eser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mpone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atient'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tumor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13</w:t>
      </w:r>
      <w:r w:rsidR="00D6567C" w:rsidRPr="004E497F">
        <w:rPr>
          <w:rFonts w:ascii="Book Antiqua" w:eastAsia="Book Antiqua" w:hAnsi="Book Antiqua" w:cs="Book Antiqua"/>
          <w:color w:val="000000"/>
          <w:vertAlign w:val="superscript"/>
        </w:rPr>
        <w:t>5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m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DO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ence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capitula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ructur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unction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mplexit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nstitut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riginat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di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s’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bilit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elf-renew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fferenti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ultip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type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13</w:t>
      </w:r>
      <w:r w:rsidR="00D6567C" w:rsidRPr="004E497F">
        <w:rPr>
          <w:rFonts w:ascii="Book Antiqua" w:eastAsia="Book Antiqua" w:hAnsi="Book Antiqua" w:cs="Book Antiqua"/>
          <w:color w:val="000000"/>
          <w:vertAlign w:val="superscript"/>
        </w:rPr>
        <w:t>6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,13</w:t>
      </w:r>
      <w:r w:rsidR="00D6567C" w:rsidRPr="004E497F">
        <w:rPr>
          <w:rFonts w:ascii="Book Antiqua" w:eastAsia="Book Antiqua" w:hAnsi="Book Antiqua" w:cs="Book Antiqua"/>
          <w:color w:val="000000"/>
          <w:vertAlign w:val="superscript"/>
        </w:rPr>
        <w:t>7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DO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o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low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del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uma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rcinogenes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vitr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ultu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dish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13</w:t>
      </w:r>
      <w:r w:rsidR="00D6567C" w:rsidRPr="004E497F">
        <w:rPr>
          <w:rFonts w:ascii="Book Antiqua" w:eastAsia="Book Antiqua" w:hAnsi="Book Antiqua" w:cs="Book Antiqua"/>
          <w:color w:val="000000"/>
          <w:vertAlign w:val="superscript"/>
        </w:rPr>
        <w:t>8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,1</w:t>
      </w:r>
      <w:r w:rsidR="00D6567C" w:rsidRPr="004E497F">
        <w:rPr>
          <w:rFonts w:ascii="Book Antiqua" w:eastAsia="Book Antiqua" w:hAnsi="Book Antiqua" w:cs="Book Antiqua"/>
          <w:color w:val="000000"/>
          <w:vertAlign w:val="superscript"/>
        </w:rPr>
        <w:t>39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ecisely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ces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llow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enera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DO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clud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utiliz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lastRenderedPageBreak/>
        <w:t>tissu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ample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rgical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ol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ro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atient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ssociat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ingle-ce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spens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us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chanic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ssoci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nzymat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ges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thods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eterogeneou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opul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btained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ntain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SCSC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ultur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p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ultur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ndition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low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elf-organiz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unction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unit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issue-specif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rchitectures;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rga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alogs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spend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ultur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yste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clud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usag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iologic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ynthet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ydroge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caffold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im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atur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C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mponents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ddi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us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pecif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ultur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diu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ntain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cktai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rowt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acto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hibito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mita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rga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e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iche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low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ener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stinc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mpone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ineage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imula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ong-ter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xpans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organoid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14</w:t>
      </w:r>
      <w:r w:rsidR="00D6567C" w:rsidRPr="004E497F">
        <w:rPr>
          <w:rFonts w:ascii="Book Antiqua" w:eastAsia="Book Antiqua" w:hAnsi="Book Antiqua" w:cs="Book Antiqua"/>
          <w:color w:val="000000"/>
          <w:vertAlign w:val="superscript"/>
        </w:rPr>
        <w:t>0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,14</w:t>
      </w:r>
      <w:r w:rsidR="00D6567C" w:rsidRPr="004E497F">
        <w:rPr>
          <w:rFonts w:ascii="Book Antiqua" w:eastAsia="Book Antiqua" w:hAnsi="Book Antiqua" w:cs="Book Antiqua"/>
          <w:color w:val="000000"/>
          <w:vertAlign w:val="superscript"/>
        </w:rPr>
        <w:t>1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4E497F">
        <w:rPr>
          <w:rFonts w:ascii="Book Antiqua" w:eastAsia="Book Antiqua" w:hAnsi="Book Antiqua" w:cs="Book Antiqua"/>
          <w:color w:val="000000"/>
        </w:rPr>
        <w:t>.</w:t>
      </w:r>
    </w:p>
    <w:p w14:paraId="5FBB3F81" w14:textId="2B46A37B" w:rsidR="00FA7FA1" w:rsidRPr="004E497F" w:rsidRDefault="00FA7FA1" w:rsidP="00346CE5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DO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s-ba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ructur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plica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aithful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eterogeneit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istologic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haracteristi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rigin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a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periorit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v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th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de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erm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imick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icroenvironment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acilitat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m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CM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xhibit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dequa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lifer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at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it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presentati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ula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rphology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intain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xpress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‘stemness-related’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ene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emonstrat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alist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dividualiz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ru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response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14</w:t>
      </w:r>
      <w:r w:rsidR="00D6567C" w:rsidRPr="004E497F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-14</w:t>
      </w:r>
      <w:r w:rsidR="00D6567C" w:rsidRPr="004E497F">
        <w:rPr>
          <w:rFonts w:ascii="Book Antiqua" w:eastAsia="Book Antiqua" w:hAnsi="Book Antiqua" w:cs="Book Antiqua"/>
          <w:color w:val="000000"/>
          <w:vertAlign w:val="superscript"/>
        </w:rPr>
        <w:t>4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ominat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DO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de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eclinic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rug-respons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de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vid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erspectiv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est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ove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s-targe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rapi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valuat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otenti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ru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ffectivenes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atient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</w:t>
      </w:r>
      <w:r w:rsidR="00382B93" w:rsidRPr="004E497F">
        <w:rPr>
          <w:rFonts w:ascii="Book Antiqua" w:eastAsia="Book Antiqua" w:hAnsi="Book Antiqua" w:cs="Book Antiqua"/>
          <w:color w:val="000000"/>
        </w:rPr>
        <w:t>F</w:t>
      </w:r>
      <w:r w:rsidRPr="004E497F">
        <w:rPr>
          <w:rFonts w:ascii="Book Antiqua" w:eastAsia="Book Antiqua" w:hAnsi="Book Antiqua" w:cs="Book Antiqua"/>
          <w:color w:val="000000"/>
        </w:rPr>
        <w:t>igu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2).</w:t>
      </w:r>
    </w:p>
    <w:p w14:paraId="2D801DC4" w14:textId="07FB63D5" w:rsidR="00FA7FA1" w:rsidRPr="004E497F" w:rsidRDefault="00FA7FA1" w:rsidP="00346CE5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color w:val="000000"/>
        </w:rPr>
        <w:t>PDO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echniqu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eneral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har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ever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ep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u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ffe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vary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egre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epend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yp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issu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cessed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caffold-ba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echniqu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st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dop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ultur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DO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h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E497F">
        <w:rPr>
          <w:rFonts w:ascii="Book Antiqua" w:eastAsia="Book Antiqua" w:hAnsi="Book Antiqua" w:cs="Book Antiqua"/>
          <w:color w:val="000000"/>
        </w:rPr>
        <w:t>Matrigel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TM</w:t>
      </w:r>
      <w:proofErr w:type="spellEnd"/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mmon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used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att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ixtu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eterogeneou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elatinou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tein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ecre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us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arcom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mpris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in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dhesi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tein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c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amini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llage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V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ntacti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epar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lpha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lycoprotei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hic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semb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C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vid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teracti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ructur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ppor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cell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14</w:t>
      </w:r>
      <w:r w:rsidR="00D6567C" w:rsidRPr="004E497F">
        <w:rPr>
          <w:rFonts w:ascii="Book Antiqua" w:eastAsia="Book Antiqua" w:hAnsi="Book Antiqua" w:cs="Book Antiqua"/>
          <w:color w:val="000000"/>
          <w:vertAlign w:val="superscript"/>
        </w:rPr>
        <w:t>5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-14</w:t>
      </w:r>
      <w:r w:rsidR="00D6567C" w:rsidRPr="004E497F">
        <w:rPr>
          <w:rFonts w:ascii="Book Antiqua" w:eastAsia="Book Antiqua" w:hAnsi="Book Antiqua" w:cs="Book Antiqua"/>
          <w:color w:val="000000"/>
          <w:vertAlign w:val="superscript"/>
        </w:rPr>
        <w:t>8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reover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univers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rganoi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diu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u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ultur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yste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dopt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irs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toco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evelop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a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et</w:t>
      </w:r>
      <w:r w:rsidR="005657FE" w:rsidRPr="004E497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i/>
          <w:iCs/>
          <w:color w:val="000000"/>
        </w:rPr>
        <w:t>al</w:t>
      </w:r>
      <w:r w:rsidR="00E266B8"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E266B8" w:rsidRPr="004E497F">
        <w:rPr>
          <w:rFonts w:ascii="Book Antiqua" w:eastAsia="Book Antiqua" w:hAnsi="Book Antiqua" w:cs="Book Antiqua"/>
          <w:color w:val="000000"/>
          <w:vertAlign w:val="superscript"/>
        </w:rPr>
        <w:t>12</w:t>
      </w:r>
      <w:r w:rsidR="00D6567C" w:rsidRPr="004E497F">
        <w:rPr>
          <w:rFonts w:ascii="Book Antiqua" w:eastAsia="Book Antiqua" w:hAnsi="Book Antiqua" w:cs="Book Antiqua"/>
          <w:color w:val="000000"/>
          <w:vertAlign w:val="superscript"/>
        </w:rPr>
        <w:t>6</w:t>
      </w:r>
      <w:r w:rsidR="00E266B8" w:rsidRPr="004E497F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hic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clud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dvanc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MEM/F12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diu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pplemen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it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piderm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rowt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actor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ogg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NOG)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E497F">
        <w:rPr>
          <w:rFonts w:ascii="Book Antiqua" w:eastAsia="Book Antiqua" w:hAnsi="Book Antiqua" w:cs="Book Antiqua"/>
          <w:color w:val="000000"/>
        </w:rPr>
        <w:t>Wnt</w:t>
      </w:r>
      <w:proofErr w:type="spellEnd"/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gonis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-spondin-1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12</w:t>
      </w:r>
      <w:r w:rsidR="00D6567C" w:rsidRPr="004E497F">
        <w:rPr>
          <w:rFonts w:ascii="Book Antiqua" w:eastAsia="Book Antiqua" w:hAnsi="Book Antiqua" w:cs="Book Antiqua"/>
          <w:color w:val="000000"/>
          <w:vertAlign w:val="superscript"/>
        </w:rPr>
        <w:t>6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,12</w:t>
      </w:r>
      <w:r w:rsidR="00D6567C" w:rsidRPr="004E497F">
        <w:rPr>
          <w:rFonts w:ascii="Book Antiqua" w:eastAsia="Book Antiqua" w:hAnsi="Book Antiqua" w:cs="Book Antiqua"/>
          <w:color w:val="000000"/>
          <w:vertAlign w:val="superscript"/>
        </w:rPr>
        <w:t>7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th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acto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dd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clud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aplast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lastRenderedPageBreak/>
        <w:t>lymphom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kinase</w:t>
      </w:r>
      <w:r w:rsidR="00042F94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3/4/5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hibit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83-01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hydrotestosterone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ibroblas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rowt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actor-10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ibroblas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rowt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actor-2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stagland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2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icotinamid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NAM)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38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hibit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B202190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-acetylcystein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NAC)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27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ppleme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h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kinas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hibit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Y-27632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ultu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DO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successfully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1</w:t>
      </w:r>
      <w:r w:rsidR="00D6567C" w:rsidRPr="004E497F">
        <w:rPr>
          <w:rFonts w:ascii="Book Antiqua" w:eastAsia="Book Antiqua" w:hAnsi="Book Antiqua" w:cs="Book Antiqua"/>
          <w:color w:val="000000"/>
          <w:vertAlign w:val="superscript"/>
        </w:rPr>
        <w:t>49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4E497F">
        <w:rPr>
          <w:rFonts w:ascii="Book Antiqua" w:eastAsia="Book Antiqua" w:hAnsi="Book Antiqua" w:cs="Book Antiqua"/>
          <w:color w:val="000000"/>
        </w:rPr>
        <w:t>.</w:t>
      </w:r>
    </w:p>
    <w:p w14:paraId="2702C33E" w14:textId="75129CD7" w:rsidR="00FA7FA1" w:rsidRPr="004E497F" w:rsidRDefault="00FA7FA1" w:rsidP="007A0B88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ate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rganoid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eriv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ro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ultip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uma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clud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state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lo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ladder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reast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u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e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escribed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it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vary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cces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rate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1</w:t>
      </w:r>
      <w:r w:rsidR="00EE5B6F" w:rsidRPr="004E497F">
        <w:rPr>
          <w:rFonts w:ascii="Book Antiqua" w:eastAsia="Book Antiqua" w:hAnsi="Book Antiqua" w:cs="Book Antiqua"/>
          <w:color w:val="000000"/>
          <w:vertAlign w:val="superscript"/>
        </w:rPr>
        <w:t>33</w:t>
      </w:r>
      <w:r w:rsidR="00351D3F" w:rsidRPr="004E497F">
        <w:rPr>
          <w:rFonts w:ascii="Book Antiqua" w:eastAsia="Book Antiqua" w:hAnsi="Book Antiqua" w:cs="Book Antiqua"/>
          <w:color w:val="000000"/>
          <w:vertAlign w:val="superscript"/>
        </w:rPr>
        <w:t>, 1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5</w:t>
      </w:r>
      <w:r w:rsidR="00D6567C" w:rsidRPr="004E497F">
        <w:rPr>
          <w:rFonts w:ascii="Book Antiqua" w:eastAsia="Book Antiqua" w:hAnsi="Book Antiqua" w:cs="Book Antiqua"/>
          <w:color w:val="000000"/>
          <w:vertAlign w:val="superscript"/>
        </w:rPr>
        <w:t>0</w:t>
      </w:r>
      <w:r w:rsidR="0048288D" w:rsidRPr="004E497F">
        <w:rPr>
          <w:rFonts w:ascii="Book Antiqua" w:eastAsia="Book Antiqua" w:hAnsi="Book Antiqua" w:cs="Book Antiqua"/>
          <w:color w:val="000000"/>
          <w:vertAlign w:val="superscript"/>
        </w:rPr>
        <w:t>-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15</w:t>
      </w:r>
      <w:r w:rsidR="0050267C" w:rsidRPr="004E497F">
        <w:rPr>
          <w:rFonts w:ascii="Book Antiqua" w:eastAsia="Book Antiqua" w:hAnsi="Book Antiqua" w:cs="Book Antiqua"/>
          <w:color w:val="000000"/>
          <w:vertAlign w:val="superscript"/>
        </w:rPr>
        <w:t>5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stablish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DO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bjec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issue-specif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en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ineag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xpress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udi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nfir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prese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rigin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atient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mportantly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ou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rig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s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rganoid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nfirm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heck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pecif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7A0B88" w:rsidRPr="004E497F">
        <w:rPr>
          <w:rFonts w:ascii="Book Antiqua" w:eastAsia="Book Antiqua" w:hAnsi="Book Antiqua" w:cs="Book Antiqua"/>
          <w:color w:val="000000"/>
        </w:rPr>
        <w:t xml:space="preserve">to </w:t>
      </w:r>
      <w:r w:rsidRPr="004E497F">
        <w:rPr>
          <w:rFonts w:ascii="Book Antiqua" w:eastAsia="Book Antiqua" w:hAnsi="Book Antiqua" w:cs="Book Antiqua"/>
          <w:color w:val="000000"/>
        </w:rPr>
        <w:t>eac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issue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atie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ru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spons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rap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teres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valu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imari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sess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rganoids'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m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fficienc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ize.</w:t>
      </w:r>
    </w:p>
    <w:p w14:paraId="3008EF9A" w14:textId="0636693D" w:rsidR="00FA7FA1" w:rsidRPr="004E497F" w:rsidRDefault="00FA7FA1" w:rsidP="00346CE5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color w:val="000000"/>
        </w:rPr>
        <w:t>F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xample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ud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on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E497F">
        <w:rPr>
          <w:rFonts w:ascii="Book Antiqua" w:eastAsia="Book Antiqua" w:hAnsi="Book Antiqua" w:cs="Book Antiqua"/>
          <w:color w:val="000000"/>
        </w:rPr>
        <w:t>Cheaito</w:t>
      </w:r>
      <w:proofErr w:type="spellEnd"/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et</w:t>
      </w:r>
      <w:r w:rsidR="005657FE" w:rsidRPr="004E497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15</w:t>
      </w:r>
      <w:r w:rsidR="00D6567C" w:rsidRPr="004E497F">
        <w:rPr>
          <w:rFonts w:ascii="Book Antiqua" w:eastAsia="Book Antiqua" w:hAnsi="Book Antiqua" w:cs="Book Antiqua"/>
          <w:color w:val="000000"/>
          <w:vertAlign w:val="superscript"/>
        </w:rPr>
        <w:t>0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stablish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inimu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5-fact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diu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clud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AC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OG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83-01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27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A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row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inta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DOs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istopathological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ranscriptomic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mmunofluorescent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mmunohistochemic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udi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how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m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DO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imick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istologic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rchitectu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sta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ineag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fil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i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rrespond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issu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pecimens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nfirm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esen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ot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sta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pitheli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ineage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rganoid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ain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ositi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uminal-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CK8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R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SA)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asal-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CK5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K14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63)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pecif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s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dditio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termedia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opulatio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-express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umin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K8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as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K5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s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etected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terestingly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44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49f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ositi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ain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emonstr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xisten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utati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em</w:t>
      </w:r>
      <w:r w:rsidRPr="004E497F">
        <w:rPr>
          <w:rFonts w:ascii="Book Antiqua" w:eastAsia="Book Antiqua" w:hAnsi="Book Antiqua" w:cs="Book Antiqua"/>
          <w:color w:val="000000"/>
        </w:rPr>
        <w:noBreakHyphen/>
        <w:t>lik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ith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ulk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DOs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urthermore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fferenti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ru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sponse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twee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ffere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atie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ample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cogniz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up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reatme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it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hemo-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adio-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rogen-depriv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therapie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15</w:t>
      </w:r>
      <w:r w:rsidR="004F77CD" w:rsidRPr="004E497F">
        <w:rPr>
          <w:rFonts w:ascii="Book Antiqua" w:eastAsia="Book Antiqua" w:hAnsi="Book Antiqua" w:cs="Book Antiqua"/>
          <w:color w:val="000000"/>
          <w:vertAlign w:val="superscript"/>
        </w:rPr>
        <w:t>0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oth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udy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E497F">
        <w:rPr>
          <w:rFonts w:ascii="Book Antiqua" w:eastAsia="Book Antiqua" w:hAnsi="Book Antiqua" w:cs="Book Antiqua"/>
          <w:color w:val="000000"/>
        </w:rPr>
        <w:t>Monzer</w:t>
      </w:r>
      <w:proofErr w:type="spellEnd"/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et</w:t>
      </w:r>
      <w:r w:rsidR="005657FE" w:rsidRPr="004E497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15</w:t>
      </w:r>
      <w:r w:rsidR="004F77CD" w:rsidRPr="004E497F">
        <w:rPr>
          <w:rFonts w:ascii="Book Antiqua" w:eastAsia="Book Antiqua" w:hAnsi="Book Antiqua" w:cs="Book Antiqua"/>
          <w:color w:val="000000"/>
          <w:vertAlign w:val="superscript"/>
        </w:rPr>
        <w:t>1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cceed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stablish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pagat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DO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de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sease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m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rganoid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capitul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rchitectu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haracteristi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issu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veal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-express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pitheli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ineag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K19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rfa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44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rganoid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eriv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ro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ffere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atient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how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xhibi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ffere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spons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E497F">
        <w:rPr>
          <w:rFonts w:ascii="Book Antiqua" w:eastAsia="Book Antiqua" w:hAnsi="Book Antiqua" w:cs="Book Antiqua"/>
          <w:color w:val="000000"/>
        </w:rPr>
        <w:t>Diiminoquinone</w:t>
      </w:r>
      <w:proofErr w:type="spellEnd"/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reatme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es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lastRenderedPageBreak/>
        <w:t>alon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mbin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it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luorouraci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5FU)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hemotherapeut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rug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imilarly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E497F">
        <w:rPr>
          <w:rFonts w:ascii="Book Antiqua" w:eastAsia="Book Antiqua" w:hAnsi="Book Antiqua" w:cs="Book Antiqua"/>
          <w:color w:val="000000"/>
        </w:rPr>
        <w:t>Bitar</w:t>
      </w:r>
      <w:proofErr w:type="spellEnd"/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et</w:t>
      </w:r>
      <w:r w:rsidR="005657FE" w:rsidRPr="004E497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4E497F">
        <w:rPr>
          <w:rFonts w:ascii="Book Antiqua" w:eastAsia="Book Antiqua" w:hAnsi="Book Antiqua" w:cs="Book Antiqua"/>
          <w:i/>
          <w:iCs/>
          <w:color w:val="000000"/>
        </w:rPr>
        <w:t>al</w:t>
      </w:r>
      <w:r w:rsidR="00E266B8" w:rsidRPr="004E497F">
        <w:rPr>
          <w:rFonts w:ascii="Book Antiqua" w:eastAsia="Book Antiqua" w:hAnsi="Book Antiqua" w:cs="Book Antiqua"/>
          <w:i/>
          <w:iCs/>
          <w:color w:val="000000"/>
        </w:rPr>
        <w:t>’s</w:t>
      </w:r>
      <w:proofErr w:type="spellEnd"/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study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15</w:t>
      </w:r>
      <w:r w:rsidR="004F77CD" w:rsidRPr="004E497F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how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ffere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spons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dividu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mbin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reatment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adi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ymoquinon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DOs.</w:t>
      </w:r>
    </w:p>
    <w:p w14:paraId="61DCA4C2" w14:textId="2EAF8848" w:rsidR="00FA7FA1" w:rsidRPr="004E497F" w:rsidRDefault="00FA7FA1" w:rsidP="004F77CD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color w:val="000000"/>
        </w:rPr>
        <w:t>Moreover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Yu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et</w:t>
      </w:r>
      <w:r w:rsidR="005657FE" w:rsidRPr="004E497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15</w:t>
      </w:r>
      <w:r w:rsidR="004F77CD" w:rsidRPr="004E497F">
        <w:rPr>
          <w:rFonts w:ascii="Book Antiqua" w:eastAsia="Book Antiqua" w:hAnsi="Book Antiqua" w:cs="Book Antiqua"/>
          <w:color w:val="000000"/>
          <w:vertAlign w:val="superscript"/>
        </w:rPr>
        <w:t>3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utiliz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DO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valua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himer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tige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cept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CAR)</w:t>
      </w:r>
      <w:r w:rsidR="00B604FF" w:rsidRPr="004E497F">
        <w:rPr>
          <w:rFonts w:ascii="Book Antiqua" w:eastAsia="宋体" w:hAnsi="Book Antiqua" w:cs="宋体"/>
          <w:color w:val="000000"/>
        </w:rPr>
        <w:t>-</w:t>
      </w:r>
      <w:r w:rsidRPr="004E497F">
        <w:rPr>
          <w:rFonts w:ascii="Book Antiqua" w:eastAsia="Book Antiqua" w:hAnsi="Book Antiqua" w:cs="Book Antiqua"/>
          <w:color w:val="000000"/>
        </w:rPr>
        <w:t>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</w:t>
      </w:r>
      <w:r w:rsidR="00B604FF" w:rsidRPr="004E497F">
        <w:rPr>
          <w:rFonts w:ascii="Book Antiqua" w:eastAsia="宋体" w:hAnsi="Book Antiqua" w:cs="宋体"/>
          <w:color w:val="000000"/>
        </w:rPr>
        <w:t>-</w:t>
      </w:r>
      <w:r w:rsidRPr="004E497F">
        <w:rPr>
          <w:rFonts w:ascii="Book Antiqua" w:eastAsia="Book Antiqua" w:hAnsi="Book Antiqua" w:cs="Book Antiqua"/>
          <w:color w:val="000000"/>
        </w:rPr>
        <w:t>medi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ytotoxicit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gains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C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alys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on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nfir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stablish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rganoid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capitula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eterogeneit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ke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eatur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arent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Cs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a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e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umin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CK20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uroplak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I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ATA3)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as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CK5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63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44)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m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rganoid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lassifi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umin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as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btype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spectively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DO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i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rrespond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xpres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Ki67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</w:t>
      </w:r>
      <w:r w:rsidR="00B604FF" w:rsidRPr="004E497F">
        <w:rPr>
          <w:rFonts w:ascii="Book Antiqua" w:eastAsia="宋体" w:hAnsi="Book Antiqua" w:cs="宋体"/>
          <w:color w:val="000000"/>
        </w:rPr>
        <w:t>-</w:t>
      </w:r>
      <w:r w:rsidRPr="004E497F">
        <w:rPr>
          <w:rFonts w:ascii="Book Antiqua" w:eastAsia="Book Antiqua" w:hAnsi="Book Antiqua" w:cs="Book Antiqua"/>
          <w:color w:val="000000"/>
        </w:rPr>
        <w:t>cadheri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nfirm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i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pitheli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rig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ig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liferati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bility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dditionally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pecif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rfa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tige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fil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ac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amp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alyzed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UC1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tige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how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igh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xpres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mo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es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tigen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ot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issu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i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eriv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rganoids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UC1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u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utati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arge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es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fficac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econd</w:t>
      </w:r>
      <w:r w:rsidR="00B604FF" w:rsidRPr="004E497F">
        <w:rPr>
          <w:rFonts w:ascii="Book Antiqua" w:eastAsia="宋体" w:hAnsi="Book Antiqua" w:cs="宋体"/>
          <w:color w:val="000000"/>
        </w:rPr>
        <w:t>-</w:t>
      </w:r>
      <w:r w:rsidRPr="004E497F">
        <w:rPr>
          <w:rFonts w:ascii="Book Antiqua" w:eastAsia="Book Antiqua" w:hAnsi="Book Antiqua" w:cs="Book Antiqua"/>
          <w:color w:val="000000"/>
        </w:rPr>
        <w:t>gener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R</w:t>
      </w:r>
      <w:r w:rsidR="00B604FF" w:rsidRPr="004E497F">
        <w:rPr>
          <w:rFonts w:ascii="Book Antiqua" w:eastAsia="宋体" w:hAnsi="Book Antiqua" w:cs="宋体"/>
          <w:color w:val="000000"/>
        </w:rPr>
        <w:t>-</w:t>
      </w:r>
      <w:r w:rsidRPr="004E497F">
        <w:rPr>
          <w:rFonts w:ascii="Book Antiqua" w:eastAsia="Book Antiqua" w:hAnsi="Book Antiqua" w:cs="Book Antiqua"/>
          <w:color w:val="000000"/>
        </w:rPr>
        <w:t>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PDO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15</w:t>
      </w:r>
      <w:r w:rsidR="004F77CD" w:rsidRPr="004E497F">
        <w:rPr>
          <w:rFonts w:ascii="Book Antiqua" w:eastAsia="Book Antiqua" w:hAnsi="Book Antiqua" w:cs="Book Antiqua"/>
          <w:color w:val="000000"/>
          <w:vertAlign w:val="superscript"/>
        </w:rPr>
        <w:t>3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urthermore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mis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ud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on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he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et</w:t>
      </w:r>
      <w:r w:rsidR="005657FE" w:rsidRPr="004E497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15</w:t>
      </w:r>
      <w:r w:rsidR="004F77CD" w:rsidRPr="004E497F">
        <w:rPr>
          <w:rFonts w:ascii="Book Antiqua" w:eastAsia="Book Antiqua" w:hAnsi="Book Antiqua" w:cs="Book Antiqua"/>
          <w:color w:val="000000"/>
          <w:vertAlign w:val="superscript"/>
        </w:rPr>
        <w:t>4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4E497F">
        <w:rPr>
          <w:rFonts w:ascii="Book Antiqua" w:eastAsia="Book Antiqua" w:hAnsi="Book Antiqua" w:cs="Book Antiqua"/>
          <w:color w:val="000000"/>
        </w:rPr>
        <w:t>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how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ignifican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pplicabilit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us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E497F">
        <w:rPr>
          <w:rFonts w:ascii="Book Antiqua" w:eastAsia="Book Antiqua" w:hAnsi="Book Antiqua" w:cs="Book Antiqua"/>
          <w:color w:val="000000"/>
        </w:rPr>
        <w:t>BrC</w:t>
      </w:r>
      <w:proofErr w:type="spellEnd"/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DO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e</w:t>
      </w:r>
      <w:r w:rsidR="00B604FF" w:rsidRPr="004E497F">
        <w:rPr>
          <w:rFonts w:ascii="Book Antiqua" w:eastAsia="宋体" w:hAnsi="Book Antiqua" w:cs="宋体"/>
          <w:color w:val="000000"/>
        </w:rPr>
        <w:t>-</w:t>
      </w:r>
      <w:r w:rsidRPr="004E497F">
        <w:rPr>
          <w:rFonts w:ascii="Book Antiqua" w:eastAsia="Book Antiqua" w:hAnsi="Book Antiqua" w:cs="Book Antiqua"/>
          <w:color w:val="000000"/>
        </w:rPr>
        <w:t>clinic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de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road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udie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pecifical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o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vid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ersonaliz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rap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commendation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atient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it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dvanc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fractor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sease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ud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cu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in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eriv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DO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ro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pecimen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ol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ro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atient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it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dvanc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linic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eature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clud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rug</w:t>
      </w:r>
      <w:r w:rsidR="00B604FF" w:rsidRPr="004E497F">
        <w:rPr>
          <w:rFonts w:ascii="Book Antiqua" w:eastAsia="宋体" w:hAnsi="Book Antiqua" w:cs="宋体"/>
          <w:color w:val="000000"/>
        </w:rPr>
        <w:t>-</w:t>
      </w:r>
      <w:r w:rsidRPr="004E497F">
        <w:rPr>
          <w:rFonts w:ascii="Book Antiqua" w:eastAsia="Book Antiqua" w:hAnsi="Book Antiqua" w:cs="Book Antiqua"/>
          <w:color w:val="000000"/>
        </w:rPr>
        <w:t>resista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tastat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E497F">
        <w:rPr>
          <w:rFonts w:ascii="Book Antiqua" w:eastAsia="Book Antiqua" w:hAnsi="Book Antiqua" w:cs="Book Antiqua"/>
          <w:color w:val="000000"/>
        </w:rPr>
        <w:t>BrC</w:t>
      </w:r>
      <w:proofErr w:type="spellEnd"/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istopathological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mmunohistochemical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enom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haracteristi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how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heri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m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DO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ro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rug</w:t>
      </w:r>
      <w:r w:rsidR="00B604FF" w:rsidRPr="004E497F">
        <w:rPr>
          <w:rFonts w:ascii="Book Antiqua" w:eastAsia="宋体" w:hAnsi="Book Antiqua" w:cs="宋体"/>
          <w:color w:val="000000"/>
        </w:rPr>
        <w:t>-</w:t>
      </w:r>
      <w:r w:rsidRPr="004E497F">
        <w:rPr>
          <w:rFonts w:ascii="Book Antiqua" w:eastAsia="Book Antiqua" w:hAnsi="Book Antiqua" w:cs="Book Antiqua"/>
          <w:color w:val="000000"/>
        </w:rPr>
        <w:t>tre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reatment</w:t>
      </w:r>
      <w:r w:rsidR="00B604FF" w:rsidRPr="004E497F">
        <w:rPr>
          <w:rFonts w:ascii="Book Antiqua" w:eastAsia="宋体" w:hAnsi="Book Antiqua" w:cs="宋体"/>
          <w:color w:val="000000"/>
        </w:rPr>
        <w:t>-</w:t>
      </w:r>
      <w:r w:rsidRPr="004E497F">
        <w:rPr>
          <w:rFonts w:ascii="Book Antiqua" w:eastAsia="Book Antiqua" w:hAnsi="Book Antiqua" w:cs="Book Antiqua"/>
          <w:color w:val="000000"/>
        </w:rPr>
        <w:t>naï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s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stincti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ru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spons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s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observed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15</w:t>
      </w:r>
      <w:r w:rsidR="004F77CD" w:rsidRPr="004E497F">
        <w:rPr>
          <w:rFonts w:ascii="Book Antiqua" w:eastAsia="Book Antiqua" w:hAnsi="Book Antiqua" w:cs="Book Antiqua"/>
          <w:color w:val="000000"/>
          <w:vertAlign w:val="superscript"/>
        </w:rPr>
        <w:t>4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urthermore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Ki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et</w:t>
      </w:r>
      <w:r w:rsidR="005657FE" w:rsidRPr="004E497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1</w:t>
      </w:r>
      <w:r w:rsidR="00331633" w:rsidRPr="004E497F">
        <w:rPr>
          <w:rFonts w:ascii="Book Antiqua" w:eastAsia="Book Antiqua" w:hAnsi="Book Antiqua" w:cs="Book Antiqua"/>
          <w:color w:val="000000"/>
          <w:vertAlign w:val="superscript"/>
        </w:rPr>
        <w:t>33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5657FE" w:rsidRPr="004E497F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emonstr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stincti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rapeut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spons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orm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ronchi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DO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eriv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ro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atie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issu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mpris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i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istologic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btyp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on-neoplast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ronchi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ucosa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fferenti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spons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es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rug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4F77CD" w:rsidRPr="004E497F">
        <w:rPr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how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ffec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dividu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enom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teration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file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DO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s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v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uplica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issu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rchitectu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inta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enom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teration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arent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u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ur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ong-ter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xpans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i/>
          <w:iCs/>
          <w:color w:val="000000"/>
        </w:rPr>
        <w:t>vitro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351D3F" w:rsidRPr="004E497F">
        <w:rPr>
          <w:rFonts w:ascii="Book Antiqua" w:eastAsia="Book Antiqua" w:hAnsi="Book Antiqua" w:cs="Book Antiqua"/>
          <w:color w:val="000000"/>
          <w:vertAlign w:val="superscript"/>
        </w:rPr>
        <w:t>13</w:t>
      </w:r>
      <w:r w:rsidR="00EE5B6F" w:rsidRPr="004E497F">
        <w:rPr>
          <w:rFonts w:ascii="Book Antiqua" w:eastAsia="Book Antiqua" w:hAnsi="Book Antiqua" w:cs="Book Antiqua"/>
          <w:color w:val="000000"/>
          <w:vertAlign w:val="superscript"/>
        </w:rPr>
        <w:t>3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4E497F">
        <w:rPr>
          <w:rFonts w:ascii="Book Antiqua" w:eastAsia="Book Antiqua" w:hAnsi="Book Antiqua" w:cs="Book Antiqua"/>
          <w:color w:val="000000"/>
        </w:rPr>
        <w:t>.</w:t>
      </w:r>
    </w:p>
    <w:p w14:paraId="68A9A10F" w14:textId="77777777" w:rsidR="00FA7FA1" w:rsidRPr="004E497F" w:rsidRDefault="00FA7FA1" w:rsidP="00346CE5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</w:p>
    <w:p w14:paraId="4E949C95" w14:textId="77777777" w:rsidR="00FA7FA1" w:rsidRPr="004E497F" w:rsidRDefault="00FA7FA1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b/>
          <w:caps/>
          <w:color w:val="000000"/>
          <w:u w:val="single"/>
        </w:rPr>
        <w:t>CONCLUSION</w:t>
      </w:r>
    </w:p>
    <w:p w14:paraId="3647DBB1" w14:textId="109D7976" w:rsidR="00FA7FA1" w:rsidRPr="004E497F" w:rsidRDefault="00FA7FA1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view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a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scus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rief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om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eatur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know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ccou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sistan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laps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k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mis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ti-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argets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dditionally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a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mmariz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upd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is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SCS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lecula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state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lo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ladder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u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ignifica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elective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ola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rapeutical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arge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bpopulation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side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ighligh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dvantag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utiliz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-ba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D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de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imula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rcinogenes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edic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atient-specif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ru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spons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vitro.</w:t>
      </w:r>
    </w:p>
    <w:p w14:paraId="7DC3EDCA" w14:textId="4F79EF19" w:rsidR="00FA7FA1" w:rsidRPr="004E497F" w:rsidRDefault="00FA7FA1" w:rsidP="00346CE5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color w:val="000000"/>
        </w:rPr>
        <w:t>Despi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ese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challenge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15</w:t>
      </w:r>
      <w:r w:rsidR="007B2751" w:rsidRPr="004E497F">
        <w:rPr>
          <w:rFonts w:ascii="Book Antiqua" w:eastAsia="Book Antiqua" w:hAnsi="Book Antiqua" w:cs="Book Antiqua"/>
          <w:color w:val="000000"/>
          <w:vertAlign w:val="superscript"/>
        </w:rPr>
        <w:t>6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,15</w:t>
      </w:r>
      <w:r w:rsidR="007B2751" w:rsidRPr="004E497F">
        <w:rPr>
          <w:rFonts w:ascii="Book Antiqua" w:eastAsia="Book Antiqua" w:hAnsi="Book Antiqua" w:cs="Book Antiqua"/>
          <w:color w:val="000000"/>
          <w:vertAlign w:val="superscript"/>
        </w:rPr>
        <w:t>7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4E497F">
        <w:rPr>
          <w:rFonts w:ascii="Book Antiqua" w:eastAsia="Book Antiqua" w:hAnsi="Book Antiqua" w:cs="Book Antiqua"/>
          <w:color w:val="000000"/>
        </w:rPr>
        <w:t>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DO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igh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redib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de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osses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hysiologic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athologic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levan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a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radition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nes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obus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tho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v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aithful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inta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istological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enetic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emnes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haracteristi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i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specti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ati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issues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terestingly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fi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imick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DO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er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latfor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est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s-targe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rapeutics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u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knowledge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linic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ria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scuss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DO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eclinic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ntex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est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-targe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E497F">
        <w:rPr>
          <w:rFonts w:ascii="Book Antiqua" w:eastAsia="Book Antiqua" w:hAnsi="Book Antiqua" w:cs="Book Antiqua"/>
          <w:color w:val="000000"/>
        </w:rPr>
        <w:t>therapeutic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E497F">
        <w:rPr>
          <w:rFonts w:ascii="Book Antiqua" w:eastAsia="Book Antiqua" w:hAnsi="Book Antiqua" w:cs="Book Antiqua"/>
          <w:color w:val="000000"/>
          <w:vertAlign w:val="superscript"/>
        </w:rPr>
        <w:t>1</w:t>
      </w:r>
      <w:r w:rsidR="007B2751" w:rsidRPr="004E497F">
        <w:rPr>
          <w:rFonts w:ascii="Book Antiqua" w:eastAsia="Book Antiqua" w:hAnsi="Book Antiqua" w:cs="Book Antiqua"/>
          <w:color w:val="000000"/>
          <w:vertAlign w:val="superscript"/>
        </w:rPr>
        <w:t>58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4E497F">
        <w:rPr>
          <w:rFonts w:ascii="Book Antiqua" w:eastAsia="Book Antiqua" w:hAnsi="Book Antiqua" w:cs="Book Antiqua"/>
          <w:color w:val="000000"/>
        </w:rPr>
        <w:t>.</w:t>
      </w:r>
    </w:p>
    <w:p w14:paraId="60864C13" w14:textId="752E0511" w:rsidR="00FA7FA1" w:rsidRPr="004E497F" w:rsidRDefault="00FA7FA1" w:rsidP="00346CE5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color w:val="000000"/>
        </w:rPr>
        <w:t>Indeed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DO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a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specti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pplication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atient-specif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vitr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ru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linic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ria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of-of-concep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udi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-targe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rapi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-resistan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chanisms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markab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dvancement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de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atient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i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ultimate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nefi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ro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adic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echnology.</w:t>
      </w:r>
    </w:p>
    <w:p w14:paraId="1B21721C" w14:textId="77777777" w:rsidR="00FA7FA1" w:rsidRPr="004E497F" w:rsidRDefault="00FA7FA1" w:rsidP="00346CE5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</w:p>
    <w:p w14:paraId="7E93BA77" w14:textId="77777777" w:rsidR="00A77B3E" w:rsidRPr="004E497F" w:rsidRDefault="00F46AE0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b/>
          <w:caps/>
          <w:color w:val="000000"/>
          <w:u w:val="single"/>
        </w:rPr>
        <w:t>ACKNOWLEDGEMENTS</w:t>
      </w:r>
    </w:p>
    <w:p w14:paraId="04655F6B" w14:textId="1859CCE9" w:rsidR="00A77B3E" w:rsidRPr="004E497F" w:rsidRDefault="00F46AE0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color w:val="000000"/>
        </w:rPr>
        <w:t>W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ank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mbe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bou-</w:t>
      </w:r>
      <w:proofErr w:type="spellStart"/>
      <w:r w:rsidRPr="004E497F">
        <w:rPr>
          <w:rFonts w:ascii="Book Antiqua" w:eastAsia="Book Antiqua" w:hAnsi="Book Antiqua" w:cs="Book Antiqua"/>
          <w:color w:val="000000"/>
        </w:rPr>
        <w:t>Kheir’s</w:t>
      </w:r>
      <w:proofErr w:type="spellEnd"/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aborator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E497F">
        <w:rPr>
          <w:rFonts w:ascii="Book Antiqua" w:eastAsia="Book Antiqua" w:hAnsi="Book Antiqua" w:cs="Book Antiqua"/>
          <w:color w:val="000000"/>
        </w:rPr>
        <w:t>WAKers</w:t>
      </w:r>
      <w:proofErr w:type="spellEnd"/>
      <w:r w:rsidRPr="004E497F">
        <w:rPr>
          <w:rFonts w:ascii="Book Antiqua" w:eastAsia="Book Antiqua" w:hAnsi="Book Antiqua" w:cs="Book Antiqua"/>
          <w:color w:val="000000"/>
        </w:rPr>
        <w:t>).</w:t>
      </w:r>
    </w:p>
    <w:p w14:paraId="400A4CD6" w14:textId="77777777" w:rsidR="00A77B3E" w:rsidRPr="004E497F" w:rsidRDefault="00A77B3E" w:rsidP="00346CE5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663273B9" w14:textId="77777777" w:rsidR="00A77B3E" w:rsidRPr="004E497F" w:rsidRDefault="00F46AE0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b/>
          <w:color w:val="000000"/>
        </w:rPr>
        <w:t>REFERENCES</w:t>
      </w:r>
    </w:p>
    <w:p w14:paraId="0F36F657" w14:textId="346E2353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1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Sun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Y</w:t>
      </w:r>
      <w:r w:rsidRPr="004E497F">
        <w:rPr>
          <w:rFonts w:ascii="Book Antiqua" w:hAnsi="Book Antiqua"/>
        </w:rPr>
        <w:t>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ranslation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orizon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um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icroenvironment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arness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reakthrough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arget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ures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Med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Res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Rev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5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35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408-436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5588753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02/med.21338]</w:t>
      </w:r>
    </w:p>
    <w:p w14:paraId="4A951084" w14:textId="2A5E1E56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lastRenderedPageBreak/>
        <w:t>2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  <w:b/>
          <w:bCs/>
        </w:rPr>
        <w:t>Batlle</w:t>
      </w:r>
      <w:proofErr w:type="spellEnd"/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E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Clevers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evisited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Nat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Me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7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23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124-113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898521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38/nm.4409]</w:t>
      </w:r>
    </w:p>
    <w:p w14:paraId="53A77889" w14:textId="28B4BD1F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3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Chang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JC</w:t>
      </w:r>
      <w:r w:rsidRPr="004E497F">
        <w:rPr>
          <w:rFonts w:ascii="Book Antiqua" w:hAnsi="Book Antiqua"/>
        </w:rPr>
        <w:t>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ol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um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rowt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ecurrence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etastasis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reatmen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esistance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Medicine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(Baltimore)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6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95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20-S25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7611935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97/MD.0000000000004766]</w:t>
      </w:r>
    </w:p>
    <w:p w14:paraId="5AC7FEC7" w14:textId="539C05F9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Huang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JL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Oshi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nd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Takabe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linic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elevanc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urfac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rker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D133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D24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D4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olorect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Am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J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Cancer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R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21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11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5141-515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34765317]</w:t>
      </w:r>
    </w:p>
    <w:p w14:paraId="4585FE6C" w14:textId="5C13E74F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5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Hanahan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D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einber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A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allmark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ex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eneration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1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144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646-67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1376230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16/j.cell.2011.02.013]</w:t>
      </w:r>
    </w:p>
    <w:p w14:paraId="407E3ED0" w14:textId="46AC9989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6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Lapidot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T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Sirard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Vormoor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urdoch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o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ceres-Cort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inde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aters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ligiur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ick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E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itiat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um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cut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yeloid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leukaemia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ft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ransplanta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t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CI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ice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Natur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994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367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645-648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750904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38/367645a0]</w:t>
      </w:r>
    </w:p>
    <w:p w14:paraId="463C99A3" w14:textId="64558EB0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7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Hermann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PC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ub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L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Herrler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Aicher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Ellwart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W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ub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run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J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Heeschen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istinc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opulation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etermin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um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rowth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etastatic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ctivit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um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ancreatic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Cel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Stem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07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1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313-323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8371365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16/j.stem.2007.06.002]</w:t>
      </w:r>
    </w:p>
    <w:p w14:paraId="1DDEE785" w14:textId="64432182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8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  <w:b/>
          <w:bCs/>
        </w:rPr>
        <w:t>Charafe-Jauffret</w:t>
      </w:r>
      <w:proofErr w:type="spellEnd"/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E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Ginestier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ovin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Tarpin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Diebel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Esterni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Houvenaeghel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xtr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M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Bertucci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Jacquemier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Xerri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Dontu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ass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Xia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arsk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irnbau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Viens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Wicha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S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ldehyd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ehydrogenas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-positiv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ediat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etastasi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o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linic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utcom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flammator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reas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Clin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Cancer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R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0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16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45-55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028757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158/1078-0432.CCR-09-1630]</w:t>
      </w:r>
    </w:p>
    <w:p w14:paraId="0B64A2F9" w14:textId="7E5A98BB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9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Wang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J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Sullenger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A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ich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N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otch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ignal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Adv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Exp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Med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Bio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2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727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74-185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2399347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07/978-1-4614-0899-4_13]</w:t>
      </w:r>
    </w:p>
    <w:p w14:paraId="2ECCF324" w14:textId="1173E663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10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  <w:b/>
          <w:bCs/>
        </w:rPr>
        <w:t>Rampias</w:t>
      </w:r>
      <w:proofErr w:type="spellEnd"/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T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Vgenopoulou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Avgeris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Polyzos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Stravodimos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Valavanis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Scorilas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Klinakis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ew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um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uppress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ol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otch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athwa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ladd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Nat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Me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4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20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199-1205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5194568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38/nm.3678]</w:t>
      </w:r>
    </w:p>
    <w:p w14:paraId="079866E7" w14:textId="6666CC9C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lastRenderedPageBreak/>
        <w:t>11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Naz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F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h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aji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Z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j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ulpri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tra-tum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eterogeneity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Am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J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Cancer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R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21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11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5782-5811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35018226]</w:t>
      </w:r>
    </w:p>
    <w:p w14:paraId="7CB04F95" w14:textId="5004D160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12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Venkatesh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V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ataraj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Thangaraj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S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arthikey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Gnanasekaran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Kaginelli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B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Kuppanna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Kallappa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G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Basalingappa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M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arget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otch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signalling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athwa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Stem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Cell</w:t>
      </w:r>
      <w:r w:rsidR="005657FE" w:rsidRPr="004E497F">
        <w:rPr>
          <w:rFonts w:ascii="Book Antiqua" w:hAnsi="Book Antiqua"/>
          <w:i/>
          <w:iCs/>
        </w:rPr>
        <w:t xml:space="preserve"> </w:t>
      </w:r>
      <w:proofErr w:type="spellStart"/>
      <w:r w:rsidRPr="004E497F">
        <w:rPr>
          <w:rFonts w:ascii="Book Antiqua" w:hAnsi="Book Antiqua"/>
          <w:i/>
          <w:iCs/>
        </w:rPr>
        <w:t>Investig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8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5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5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9682512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21037/sci.2018.02.02]</w:t>
      </w:r>
    </w:p>
    <w:p w14:paraId="12E9F2A7" w14:textId="4886882D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13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Clara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JA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ong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akeb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argeting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signalling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athway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mmun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icroenvironmen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-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linic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update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Nat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Rev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Clin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Onco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20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17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4-232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3179235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38/s41571-019-0293-2]</w:t>
      </w:r>
    </w:p>
    <w:p w14:paraId="340EBD52" w14:textId="6984EEB8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1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Yang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L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h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Zha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X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e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Zh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Zh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X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Z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he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u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arget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athway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herapy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Signal</w:t>
      </w:r>
      <w:r w:rsidR="005657FE" w:rsidRPr="004E497F">
        <w:rPr>
          <w:rFonts w:ascii="Book Antiqua" w:hAnsi="Book Antiqua"/>
          <w:i/>
          <w:iCs/>
        </w:rPr>
        <w:t xml:space="preserve"> </w:t>
      </w:r>
      <w:proofErr w:type="spellStart"/>
      <w:r w:rsidRPr="004E497F">
        <w:rPr>
          <w:rFonts w:ascii="Book Antiqua" w:hAnsi="Book Antiqua"/>
          <w:i/>
          <w:iCs/>
        </w:rPr>
        <w:t>Transduct</w:t>
      </w:r>
      <w:proofErr w:type="spellEnd"/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Target</w:t>
      </w:r>
      <w:r w:rsidR="005657FE" w:rsidRPr="004E497F">
        <w:rPr>
          <w:rFonts w:ascii="Book Antiqua" w:hAnsi="Book Antiqua"/>
          <w:i/>
          <w:iCs/>
        </w:rPr>
        <w:t xml:space="preserve"> </w:t>
      </w:r>
      <w:proofErr w:type="spellStart"/>
      <w:r w:rsidRPr="004E497F">
        <w:rPr>
          <w:rFonts w:ascii="Book Antiqua" w:hAnsi="Book Antiqua"/>
          <w:i/>
          <w:iCs/>
        </w:rPr>
        <w:t>Ther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20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5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8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32296030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38/s41392-020-0110-5]</w:t>
      </w:r>
    </w:p>
    <w:p w14:paraId="3481C5A9" w14:textId="4B1DF3EB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15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  <w:b/>
          <w:bCs/>
        </w:rPr>
        <w:t>Su</w:t>
      </w:r>
      <w:proofErr w:type="spellEnd"/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YJ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h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W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i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L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e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L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berran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uclea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ocaliza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-cadher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oten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hibit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Wnt</w:t>
      </w:r>
      <w:proofErr w:type="spellEnd"/>
      <w:r w:rsidRPr="004E497F">
        <w:rPr>
          <w:rFonts w:ascii="Book Antiqua" w:hAnsi="Book Antiqua"/>
        </w:rPr>
        <w:t>/β-catenin-elicite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mo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henotype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Oncogenesi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5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4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157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6075748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38/oncsis.2015.17]</w:t>
      </w:r>
    </w:p>
    <w:p w14:paraId="7188BA2F" w14:textId="4D3495CF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16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Sari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IN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h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T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u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ijay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T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e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w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Y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edgeho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ignal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spectiv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herapeutic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arge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radicat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8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7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30423843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3390/cells7110208]</w:t>
      </w:r>
    </w:p>
    <w:p w14:paraId="255B9C74" w14:textId="46192AD9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17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Usui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T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akura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Umata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Elbadawy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Ohama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Yamawaki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azam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Takenouchi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akajim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Tsunedomi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uzuk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agan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at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aned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asak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edgeho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ignal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ediat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ti-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ru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esistanc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hree-Dimension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imar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olorect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rganoi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ulture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Int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J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Mo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Sc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8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19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9642386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3390/ijms19041098]</w:t>
      </w:r>
    </w:p>
    <w:p w14:paraId="468DDFE3" w14:textId="5BB49D2F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18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  <w:b/>
          <w:bCs/>
        </w:rPr>
        <w:t>Kaltschmidt</w:t>
      </w:r>
      <w:proofErr w:type="spellEnd"/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C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Banz</w:t>
      </w:r>
      <w:proofErr w:type="spellEnd"/>
      <w:r w:rsidRPr="004E497F">
        <w:rPr>
          <w:rFonts w:ascii="Book Antiqua" w:hAnsi="Book Antiqua"/>
        </w:rPr>
        <w:t>-Janse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Benhidjeb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Beshay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Förster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rein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Hamelmann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Jorch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Mertzlufft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Pfitzenmaier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im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chult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m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Esch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Vordemvenne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Wähnert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Weissinger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ilken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Kaltschmidt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ol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F-</w:t>
      </w:r>
      <w:proofErr w:type="spellStart"/>
      <w:r w:rsidRPr="004E497F">
        <w:rPr>
          <w:rFonts w:ascii="Book Antiqua" w:hAnsi="Book Antiqua"/>
        </w:rPr>
        <w:t>κB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rg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pecific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Cancers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(Basel)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9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11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31083587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3390/cancers11050655]</w:t>
      </w:r>
    </w:p>
    <w:p w14:paraId="4BD2E7D2" w14:textId="1C760725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lastRenderedPageBreak/>
        <w:t>19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Wang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T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Fahrmann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F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e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ripath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C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u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Zh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Lifshitz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V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o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u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Somlo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Jandial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Hanash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ov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AK/STAT3-Regulate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att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ci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β-Oxida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ritic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reas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elf-Renew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hemoresistance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Cell</w:t>
      </w:r>
      <w:r w:rsidR="005657FE" w:rsidRPr="004E497F">
        <w:rPr>
          <w:rFonts w:ascii="Book Antiqua" w:hAnsi="Book Antiqua"/>
          <w:i/>
          <w:iCs/>
        </w:rPr>
        <w:t xml:space="preserve"> </w:t>
      </w:r>
      <w:proofErr w:type="spellStart"/>
      <w:r w:rsidRPr="004E497F">
        <w:rPr>
          <w:rFonts w:ascii="Book Antiqua" w:hAnsi="Book Antiqua"/>
          <w:i/>
          <w:iCs/>
        </w:rPr>
        <w:t>Metab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8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27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36-150.e5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9249690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16/j.cmet.2017.11.001]</w:t>
      </w:r>
    </w:p>
    <w:p w14:paraId="751453C1" w14:textId="58ABAF56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20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Heng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WS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osen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Kruyt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AE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u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rigin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eatures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intenanc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echanism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herapeutic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argeting.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  <w:i/>
          <w:iCs/>
        </w:rPr>
        <w:t>Biochem</w:t>
      </w:r>
      <w:proofErr w:type="spellEnd"/>
      <w:r w:rsidR="005657FE" w:rsidRPr="004E497F">
        <w:rPr>
          <w:rFonts w:ascii="Book Antiqua" w:hAnsi="Book Antiqua"/>
          <w:i/>
          <w:iCs/>
        </w:rPr>
        <w:t xml:space="preserve"> </w:t>
      </w:r>
      <w:proofErr w:type="spellStart"/>
      <w:r w:rsidRPr="004E497F">
        <w:rPr>
          <w:rFonts w:ascii="Book Antiqua" w:hAnsi="Book Antiqua"/>
          <w:i/>
          <w:iCs/>
        </w:rPr>
        <w:t>Pharmacol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9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160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21-133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30557553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16/j.bcp.2018.12.010]</w:t>
      </w:r>
    </w:p>
    <w:p w14:paraId="27DE059B" w14:textId="610AE0C2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21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Desai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A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ebb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ers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L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D133+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ontribut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o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radioresistance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vi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ltere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egula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N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epai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en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um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u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.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  <w:i/>
          <w:iCs/>
        </w:rPr>
        <w:t>Radiother</w:t>
      </w:r>
      <w:proofErr w:type="spellEnd"/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Onco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4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110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538-545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4440048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16/j.radonc.2013.10.040]</w:t>
      </w:r>
    </w:p>
    <w:p w14:paraId="0B89D3C5" w14:textId="0FCDF628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22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McIntosh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K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alch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iwar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K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ackl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ultidru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esistanc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ediate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fflux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ransporter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umor-initiat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Expert</w:t>
      </w:r>
      <w:r w:rsidR="005657FE" w:rsidRPr="004E497F">
        <w:rPr>
          <w:rFonts w:ascii="Book Antiqua" w:hAnsi="Book Antiqua"/>
          <w:i/>
          <w:iCs/>
        </w:rPr>
        <w:t xml:space="preserve"> </w:t>
      </w:r>
      <w:proofErr w:type="spellStart"/>
      <w:r w:rsidRPr="004E497F">
        <w:rPr>
          <w:rFonts w:ascii="Book Antiqua" w:hAnsi="Book Antiqua"/>
          <w:i/>
          <w:iCs/>
        </w:rPr>
        <w:t>Opin</w:t>
      </w:r>
      <w:proofErr w:type="spellEnd"/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Drug</w:t>
      </w:r>
      <w:r w:rsidR="005657FE" w:rsidRPr="004E497F">
        <w:rPr>
          <w:rFonts w:ascii="Book Antiqua" w:hAnsi="Book Antiqua"/>
          <w:i/>
          <w:iCs/>
        </w:rPr>
        <w:t xml:space="preserve"> </w:t>
      </w:r>
      <w:proofErr w:type="spellStart"/>
      <w:r w:rsidRPr="004E497F">
        <w:rPr>
          <w:rFonts w:ascii="Book Antiqua" w:hAnsi="Book Antiqua"/>
          <w:i/>
          <w:iCs/>
        </w:rPr>
        <w:t>Metab</w:t>
      </w:r>
      <w:proofErr w:type="spellEnd"/>
      <w:r w:rsidR="005657FE" w:rsidRPr="004E497F">
        <w:rPr>
          <w:rFonts w:ascii="Book Antiqua" w:hAnsi="Book Antiqua"/>
          <w:i/>
          <w:iCs/>
        </w:rPr>
        <w:t xml:space="preserve"> </w:t>
      </w:r>
      <w:proofErr w:type="spellStart"/>
      <w:r w:rsidRPr="004E497F">
        <w:rPr>
          <w:rFonts w:ascii="Book Antiqua" w:hAnsi="Book Antiqua"/>
          <w:i/>
          <w:iCs/>
        </w:rPr>
        <w:t>Toxicol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6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12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633-64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7116192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80/17425255.2016.1179280]</w:t>
      </w:r>
    </w:p>
    <w:p w14:paraId="418DD27B" w14:textId="192DEA66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23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  <w:b/>
          <w:bCs/>
        </w:rPr>
        <w:t>Vasiliou</w:t>
      </w:r>
      <w:proofErr w:type="spellEnd"/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V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Nebert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W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alysi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updat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um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ldehyd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ehydrogenas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(ALDH)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en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amily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Hum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Genomic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05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2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38-143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6004729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186/1479-7364-2-2-138]</w:t>
      </w:r>
    </w:p>
    <w:p w14:paraId="78D08F13" w14:textId="5DF1B414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2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Chen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J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S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cKa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urn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K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Kernie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G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arad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F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estricte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opula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pagat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lioblastom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rowth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ft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hemotherapy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Natur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2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488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522-526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2854781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38/nature11287]</w:t>
      </w:r>
    </w:p>
    <w:p w14:paraId="740DB64C" w14:textId="7B61103D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25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Collins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AT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abib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K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itl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e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E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dentifica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sola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um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stat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pitheli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ase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lpha(</w:t>
      </w:r>
      <w:proofErr w:type="gramStart"/>
      <w:r w:rsidRPr="004E497F">
        <w:rPr>
          <w:rFonts w:ascii="Book Antiqua" w:hAnsi="Book Antiqua"/>
        </w:rPr>
        <w:t>2)beta</w:t>
      </w:r>
      <w:proofErr w:type="gramEnd"/>
      <w:r w:rsidRPr="004E497F">
        <w:rPr>
          <w:rFonts w:ascii="Book Antiqua" w:hAnsi="Book Antiqua"/>
        </w:rPr>
        <w:t>(1)-integr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xpression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J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Cel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Sc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01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114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3865-3872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1719553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242/jcs.114.21.3865]</w:t>
      </w:r>
    </w:p>
    <w:p w14:paraId="4D177F1D" w14:textId="4A3811B2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26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Richardson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GD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obs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N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e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E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itl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ollin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T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D133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ove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rk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um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static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pitheli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J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Cel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Sc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04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117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3539-3545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5226377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242/jcs.01222]</w:t>
      </w:r>
    </w:p>
    <w:p w14:paraId="19745EF8" w14:textId="78E29E76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27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Collins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AT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err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A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yd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ow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itl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J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spectiv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dentifica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umorigenic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stat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Cancer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R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05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65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946-10951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6322242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158/0008-5472.CAN-05-2018]</w:t>
      </w:r>
    </w:p>
    <w:p w14:paraId="206C04FF" w14:textId="565762AE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lastRenderedPageBreak/>
        <w:t>28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Kanwal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R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hukl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alk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upt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cquisi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umorigenic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otenti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herapeutic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esistanc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D133+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ubpopula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stat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xhibit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-c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ik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haracteristics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Cancer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Let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8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430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5-33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9775627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16/j.canlet.2018.05.014]</w:t>
      </w:r>
    </w:p>
    <w:p w14:paraId="6B086740" w14:textId="0ACA9BFD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29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  <w:b/>
          <w:bCs/>
        </w:rPr>
        <w:t>Acikgoz</w:t>
      </w:r>
      <w:proofErr w:type="spellEnd"/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E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Soner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C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Ozdil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Guven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D133+/CD44+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stat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xhibi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mbryo-lik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ehavi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atterns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Acta</w:t>
      </w:r>
      <w:r w:rsidR="005657FE" w:rsidRPr="004E497F">
        <w:rPr>
          <w:rFonts w:ascii="Book Antiqua" w:hAnsi="Book Antiqua"/>
          <w:i/>
          <w:iCs/>
        </w:rPr>
        <w:t xml:space="preserve"> </w:t>
      </w:r>
      <w:proofErr w:type="spellStart"/>
      <w:r w:rsidRPr="004E497F">
        <w:rPr>
          <w:rFonts w:ascii="Book Antiqua" w:hAnsi="Book Antiqua"/>
          <w:i/>
          <w:iCs/>
        </w:rPr>
        <w:t>Histochem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21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123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51743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34157581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16/j.acthis.2021.151743]</w:t>
      </w:r>
    </w:p>
    <w:p w14:paraId="3C6E006E" w14:textId="6D07043B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30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Gu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G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u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ill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asp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stat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ith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haracteristic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econstitut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rigin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um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um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in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vivo</w:t>
      </w:r>
      <w:r w:rsidRPr="004E497F">
        <w:rPr>
          <w:rFonts w:ascii="Book Antiqua" w:hAnsi="Book Antiqua"/>
        </w:rPr>
        <w:t>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Cancer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R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07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67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4807-4815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7510410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158/0008-5472.CAN-06-4608]</w:t>
      </w:r>
    </w:p>
    <w:p w14:paraId="6313514D" w14:textId="1829CF1F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31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  <w:b/>
          <w:bCs/>
        </w:rPr>
        <w:t>Patrawala</w:t>
      </w:r>
      <w:proofErr w:type="spellEnd"/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L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lhou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chneider-Broussar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hati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eill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G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handr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Zho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laypoo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oghl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G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ighl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urifie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D44+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stat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ro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xenograf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um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umor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r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nriche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umorigenic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etastatic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genit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Oncogen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06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25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696-1708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6449977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38/sj.onc.1209327]</w:t>
      </w:r>
    </w:p>
    <w:p w14:paraId="7722F2E7" w14:textId="3B5E1FE6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32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Ni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J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Cozzi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a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L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Beretov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h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u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Shigdar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Delprado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raha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ucc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earsle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D4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varian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6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ssociate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ith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stat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etastasi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hemo-/</w:t>
      </w:r>
      <w:proofErr w:type="spellStart"/>
      <w:r w:rsidRPr="004E497F">
        <w:rPr>
          <w:rFonts w:ascii="Book Antiqua" w:hAnsi="Book Antiqua"/>
        </w:rPr>
        <w:t>radioresistance</w:t>
      </w:r>
      <w:proofErr w:type="spellEnd"/>
      <w:r w:rsidRPr="004E497F">
        <w:rPr>
          <w:rFonts w:ascii="Book Antiqua" w:hAnsi="Book Antiqua"/>
        </w:rPr>
        <w:t>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Prostat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4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74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602-617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4615685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02/pros.22775]</w:t>
      </w:r>
    </w:p>
    <w:p w14:paraId="12CD7265" w14:textId="43E829C7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33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Heath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EI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Heilbrun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K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mith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Schopperle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olt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hme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Q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Sakr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A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verexpress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luripoten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rker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Podocalyxin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stat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Anticancer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R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8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38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6361-6366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30396958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21873/anticanres.12994]</w:t>
      </w:r>
    </w:p>
    <w:p w14:paraId="6EAA4483" w14:textId="32D26126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3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Schäfer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C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ak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Vazquez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ha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W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Holmqvist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Danuser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Schopperle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M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Bubley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RA-1-60-positive/CD45(low)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ou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eripher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loo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stat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atient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ith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etastatic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iseas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-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of-of-concep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udy.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  <w:i/>
          <w:iCs/>
        </w:rPr>
        <w:t>Heliyon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20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6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03263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32021935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proofErr w:type="gramStart"/>
      <w:r w:rsidRPr="004E497F">
        <w:rPr>
          <w:rFonts w:ascii="Book Antiqua" w:hAnsi="Book Antiqua"/>
        </w:rPr>
        <w:t>10.1016/j.heliyon.2020.e</w:t>
      </w:r>
      <w:proofErr w:type="gramEnd"/>
      <w:r w:rsidRPr="004E497F">
        <w:rPr>
          <w:rFonts w:ascii="Book Antiqua" w:hAnsi="Book Antiqua"/>
        </w:rPr>
        <w:t>03263]</w:t>
      </w:r>
    </w:p>
    <w:p w14:paraId="15133BCC" w14:textId="40EE013A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lastRenderedPageBreak/>
        <w:t>35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Rajasekhar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VK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ud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eral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Socci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D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Scher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I.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Tumour</w:t>
      </w:r>
      <w:proofErr w:type="spellEnd"/>
      <w:r w:rsidRPr="004E497F">
        <w:rPr>
          <w:rFonts w:ascii="Book Antiqua" w:hAnsi="Book Antiqua"/>
        </w:rPr>
        <w:t>-initiat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-lik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um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stat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xhibi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crease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F-</w:t>
      </w:r>
      <w:proofErr w:type="spellStart"/>
      <w:r w:rsidRPr="004E497F">
        <w:rPr>
          <w:rFonts w:ascii="Book Antiqua" w:hAnsi="Book Antiqua"/>
        </w:rPr>
        <w:t>κB</w:t>
      </w:r>
      <w:proofErr w:type="spellEnd"/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signalling</w:t>
      </w:r>
      <w:proofErr w:type="spellEnd"/>
      <w:r w:rsidRPr="004E497F">
        <w:rPr>
          <w:rFonts w:ascii="Book Antiqua" w:hAnsi="Book Antiqua"/>
        </w:rPr>
        <w:t>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Nat</w:t>
      </w:r>
      <w:r w:rsidR="005657FE" w:rsidRPr="004E497F">
        <w:rPr>
          <w:rFonts w:ascii="Book Antiqua" w:hAnsi="Book Antiqua"/>
          <w:i/>
          <w:iCs/>
        </w:rPr>
        <w:t xml:space="preserve"> </w:t>
      </w:r>
      <w:proofErr w:type="spellStart"/>
      <w:r w:rsidRPr="004E497F">
        <w:rPr>
          <w:rFonts w:ascii="Book Antiqua" w:hAnsi="Book Antiqua"/>
          <w:i/>
          <w:iCs/>
        </w:rPr>
        <w:t>Commun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1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2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62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1245843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38/ncomms1159]</w:t>
      </w:r>
    </w:p>
    <w:p w14:paraId="1DE9AB4C" w14:textId="4E606E52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36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Wiesner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C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abh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anto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B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amamot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e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elchi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W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Bittinger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Thüroff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W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Vessella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L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h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L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Bonfil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D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-</w:t>
      </w:r>
      <w:proofErr w:type="gramStart"/>
      <w:r w:rsidRPr="004E497F">
        <w:rPr>
          <w:rFonts w:ascii="Book Antiqua" w:hAnsi="Book Antiqua"/>
        </w:rPr>
        <w:t>kit</w:t>
      </w:r>
      <w:proofErr w:type="gram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t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ig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actor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otenti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ontribu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stat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on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etastasis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Neoplasi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08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10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996-1003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8714401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593/neo.08618]</w:t>
      </w:r>
    </w:p>
    <w:p w14:paraId="285D4034" w14:textId="60C59825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37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Kerr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BA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Miocinovic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mith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K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es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XZ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att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E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Alzayed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W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link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C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i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C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Sturey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anse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E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est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D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phens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le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A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Byzova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V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D117</w:t>
      </w:r>
      <w:r w:rsidRPr="004E497F">
        <w:rPr>
          <w:rFonts w:ascii="MS Mincho" w:eastAsia="MS Mincho" w:hAnsi="MS Mincho" w:cs="MS Mincho" w:hint="eastAsia"/>
        </w:rPr>
        <w:t>⁺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ircula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r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edictiv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dvance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stat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.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  <w:i/>
          <w:iCs/>
        </w:rPr>
        <w:t>Oncotarget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5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6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889-1897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5595903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8632/oncotarget.2796]</w:t>
      </w:r>
    </w:p>
    <w:p w14:paraId="1C74CA35" w14:textId="39828256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38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Harris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KS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h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ost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oble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E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lliot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L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o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J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Watabe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Langefeld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D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er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A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D117/c-ki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efin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stat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SC-lik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ubpopula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riv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gress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K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esistance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Sci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Rep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21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11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465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33446896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38/s41598-021-81126-6]</w:t>
      </w:r>
    </w:p>
    <w:p w14:paraId="477E1963" w14:textId="45759937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39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Mulholland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DJ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X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Morim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aws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itt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in-Sca-1+CD49fhigh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/progenitor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r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umor-initiat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Pten</w:t>
      </w:r>
      <w:proofErr w:type="spellEnd"/>
      <w:r w:rsidRPr="004E497F">
        <w:rPr>
          <w:rFonts w:ascii="Book Antiqua" w:hAnsi="Book Antiqua"/>
        </w:rPr>
        <w:t>-nu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stat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odel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Cancer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R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09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69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8555-8562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988760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158/0008-5472.CAN-08-4673]</w:t>
      </w:r>
    </w:p>
    <w:p w14:paraId="4BA0C567" w14:textId="7CD2C03B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40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Yamamoto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H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ster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R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asgupt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handr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Popert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reem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hme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D49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fficien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rk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onolayer-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pheroi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olony-form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enig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lignan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um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state.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  <w:i/>
          <w:iCs/>
        </w:rPr>
        <w:t>PLoS</w:t>
      </w:r>
      <w:proofErr w:type="spellEnd"/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On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2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7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46979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3071686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371/journal.pone.0046979]</w:t>
      </w:r>
    </w:p>
    <w:p w14:paraId="71C1E378" w14:textId="7F42B0BD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41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  <w:b/>
          <w:bCs/>
        </w:rPr>
        <w:t>Bahmad</w:t>
      </w:r>
      <w:proofErr w:type="spellEnd"/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HF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Cheaito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Chalhoub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M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Hadadeh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Monzer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Ballout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l-Hajj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ukherj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i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N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aou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bou-</w:t>
      </w:r>
      <w:proofErr w:type="spellStart"/>
      <w:r w:rsidRPr="004E497F">
        <w:rPr>
          <w:rFonts w:ascii="Book Antiqua" w:hAnsi="Book Antiqua"/>
        </w:rPr>
        <w:t>Kheir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phere-Forma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ssay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hree-Dimension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in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vitr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ultur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stat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/Progenit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phere-Form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Front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Onco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8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8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347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3021112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3389/fonc.2018.00347]</w:t>
      </w:r>
    </w:p>
    <w:p w14:paraId="364077BE" w14:textId="219CB13F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42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Goldstein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AS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aws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A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he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u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arrawa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P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itt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N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rop2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dentifi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ubpopula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urin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um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stat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as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ith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lastRenderedPageBreak/>
        <w:t>characteristics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Proc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Natl</w:t>
      </w:r>
      <w:r w:rsidR="005657FE" w:rsidRPr="004E497F">
        <w:rPr>
          <w:rFonts w:ascii="Book Antiqua" w:hAnsi="Book Antiqua"/>
          <w:i/>
          <w:iCs/>
        </w:rPr>
        <w:t xml:space="preserve"> </w:t>
      </w:r>
      <w:proofErr w:type="spellStart"/>
      <w:r w:rsidRPr="004E497F">
        <w:rPr>
          <w:rFonts w:ascii="Book Antiqua" w:hAnsi="Book Antiqua"/>
          <w:i/>
          <w:iCs/>
        </w:rPr>
        <w:t>Acad</w:t>
      </w:r>
      <w:proofErr w:type="spellEnd"/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Sci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U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S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08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105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882-20887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908820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73/pnas.0811411106]</w:t>
      </w:r>
    </w:p>
    <w:p w14:paraId="623E8552" w14:textId="74B535D4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43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  <w:b/>
          <w:bCs/>
        </w:rPr>
        <w:t>Matsika</w:t>
      </w:r>
      <w:proofErr w:type="spellEnd"/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A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rinivas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a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Mader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A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iern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roomfiel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oop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D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ench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G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Samaratunga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rker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stat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mmunohistochemic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ud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LDH1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OX2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ZH2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Patholog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5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47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622-628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6517640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97/PAT.0000000000000325]</w:t>
      </w:r>
    </w:p>
    <w:p w14:paraId="138D77B4" w14:textId="19244BA2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44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  <w:b/>
          <w:bCs/>
        </w:rPr>
        <w:t>Gorodetska</w:t>
      </w:r>
      <w:proofErr w:type="spellEnd"/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I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Offermann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Püschel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ukiyanchuk1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V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Gaete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Kurzyukova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chwarz1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ang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nop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Wielockx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rause1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Perner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ubrovska1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istinc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ol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LDH1A1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LDH1A3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egula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stat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etastases.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665167" w:rsidRPr="004E497F">
        <w:rPr>
          <w:rFonts w:ascii="Book Antiqua" w:hAnsi="Book Antiqua"/>
          <w:i/>
          <w:iCs/>
        </w:rPr>
        <w:t>B</w:t>
      </w:r>
      <w:r w:rsidRPr="004E497F">
        <w:rPr>
          <w:rFonts w:ascii="Book Antiqua" w:hAnsi="Book Antiqua"/>
          <w:i/>
          <w:iCs/>
        </w:rPr>
        <w:t>ioRxiv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21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101/2021.05.08.443223]</w:t>
      </w:r>
    </w:p>
    <w:p w14:paraId="3535F0DC" w14:textId="5BCD1976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45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  <w:b/>
          <w:bCs/>
        </w:rPr>
        <w:t>Trerotola</w:t>
      </w:r>
      <w:proofErr w:type="spellEnd"/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M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athor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oe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L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lbert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Piantelli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dam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i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Z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Languino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R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D133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rop-2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lpha2beta1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tegr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urfac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eceptor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rker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utativ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um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stat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Am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J</w:t>
      </w:r>
      <w:r w:rsidR="005657FE" w:rsidRPr="004E497F">
        <w:rPr>
          <w:rFonts w:ascii="Book Antiqua" w:hAnsi="Book Antiqua"/>
          <w:i/>
          <w:iCs/>
        </w:rPr>
        <w:t xml:space="preserve"> </w:t>
      </w:r>
      <w:proofErr w:type="spellStart"/>
      <w:r w:rsidRPr="004E497F">
        <w:rPr>
          <w:rFonts w:ascii="Book Antiqua" w:hAnsi="Book Antiqua"/>
          <w:i/>
          <w:iCs/>
        </w:rPr>
        <w:t>Transl</w:t>
      </w:r>
      <w:proofErr w:type="spellEnd"/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R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0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2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35-14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407603]</w:t>
      </w:r>
    </w:p>
    <w:p w14:paraId="7165F1CC" w14:textId="1115BF2F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46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Jiao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J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Hindoyan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r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oldste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S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aws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he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u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Zh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azl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Gleave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itt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N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arrawa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P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dentifica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D166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urfac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rk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nrich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stat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/progenit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itiat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.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  <w:i/>
          <w:iCs/>
        </w:rPr>
        <w:t>PLoS</w:t>
      </w:r>
      <w:proofErr w:type="spellEnd"/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On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2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7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4256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288003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371/journal.pone.0042564]</w:t>
      </w:r>
    </w:p>
    <w:p w14:paraId="6EFA230E" w14:textId="4FA67510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47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Hansen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AG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rnol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A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i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alm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D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Ketova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erke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ickup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amara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Shyr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os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L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aywar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W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rl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A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Zijlstra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LCAM/CD166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GF-β-responsiv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rk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unction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egulat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stat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etastasi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one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Cancer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R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4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74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404-1415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4385212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158/0008-5472.CAN-13-1296]</w:t>
      </w:r>
    </w:p>
    <w:p w14:paraId="0D1FCB59" w14:textId="077C001C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48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Ni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J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Cozzi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a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Beretov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h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u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Shigdar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Delprado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raha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ucc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earsle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pitheli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dhes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olecul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(</w:t>
      </w:r>
      <w:proofErr w:type="spellStart"/>
      <w:r w:rsidRPr="004E497F">
        <w:rPr>
          <w:rFonts w:ascii="Book Antiqua" w:hAnsi="Book Antiqua"/>
        </w:rPr>
        <w:t>EpCAM</w:t>
      </w:r>
      <w:proofErr w:type="spellEnd"/>
      <w:r w:rsidRPr="004E497F">
        <w:rPr>
          <w:rFonts w:ascii="Book Antiqua" w:hAnsi="Book Antiqua"/>
        </w:rPr>
        <w:t>)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ssociate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ith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stat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etastasi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hemo/</w:t>
      </w:r>
      <w:proofErr w:type="spellStart"/>
      <w:r w:rsidRPr="004E497F">
        <w:rPr>
          <w:rFonts w:ascii="Book Antiqua" w:hAnsi="Book Antiqua"/>
        </w:rPr>
        <w:t>radioresistance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vi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I3K/Akt/mT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ignal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athway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Int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J</w:t>
      </w:r>
      <w:r w:rsidR="005657FE" w:rsidRPr="004E497F">
        <w:rPr>
          <w:rFonts w:ascii="Book Antiqua" w:hAnsi="Book Antiqua"/>
          <w:i/>
          <w:iCs/>
        </w:rPr>
        <w:t xml:space="preserve"> </w:t>
      </w:r>
      <w:proofErr w:type="spellStart"/>
      <w:r w:rsidRPr="004E497F">
        <w:rPr>
          <w:rFonts w:ascii="Book Antiqua" w:hAnsi="Book Antiqua"/>
          <w:i/>
          <w:iCs/>
        </w:rPr>
        <w:t>Biochem</w:t>
      </w:r>
      <w:proofErr w:type="spellEnd"/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Cel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Bio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3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45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736-2748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4076216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16/j.biocel.2013.09.008]</w:t>
      </w:r>
    </w:p>
    <w:p w14:paraId="17C8C12B" w14:textId="51C353A2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lastRenderedPageBreak/>
        <w:t>49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Wang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L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adlbau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Lyu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uchn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Pohla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.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Shikonin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nhanc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titum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ffec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cabazitaxel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stat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everses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cabazitaxel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esistanc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hibit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BCG2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LDH3A1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Am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J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Cancer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R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20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10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3784-3800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33294267]</w:t>
      </w:r>
    </w:p>
    <w:p w14:paraId="0BA74C11" w14:textId="00A111B5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50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Ricci-</w:t>
      </w:r>
      <w:proofErr w:type="spellStart"/>
      <w:r w:rsidRPr="004E497F">
        <w:rPr>
          <w:rFonts w:ascii="Book Antiqua" w:hAnsi="Book Antiqua"/>
          <w:b/>
          <w:bCs/>
        </w:rPr>
        <w:t>Vitiani</w:t>
      </w:r>
      <w:proofErr w:type="spellEnd"/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L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ombard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G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Pilozzi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Biffoni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odar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Peschle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ri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.</w:t>
      </w:r>
      <w:r w:rsidR="005657FE" w:rsidRPr="004E497F">
        <w:rPr>
          <w:rFonts w:ascii="Book Antiqua" w:hAnsi="Book Antiqua"/>
        </w:rPr>
        <w:t xml:space="preserve"> </w:t>
      </w:r>
      <w:proofErr w:type="gramStart"/>
      <w:r w:rsidRPr="004E497F">
        <w:rPr>
          <w:rFonts w:ascii="Book Antiqua" w:hAnsi="Book Antiqua"/>
        </w:rPr>
        <w:t>Identification</w:t>
      </w:r>
      <w:proofErr w:type="gram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xpans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um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olon-cancer-initiat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Natur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07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445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11-115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7122771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38/nature05384]</w:t>
      </w:r>
    </w:p>
    <w:p w14:paraId="2C1DD98E" w14:textId="379F9DF5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51</w:t>
      </w:r>
      <w:r w:rsidR="005657FE" w:rsidRPr="004E497F">
        <w:rPr>
          <w:rFonts w:ascii="Book Antiqua" w:hAnsi="Book Antiqua"/>
        </w:rPr>
        <w:t xml:space="preserve"> </w:t>
      </w:r>
      <w:bookmarkStart w:id="1" w:name="_Hlk130897335"/>
      <w:r w:rsidRPr="004E497F">
        <w:rPr>
          <w:rFonts w:ascii="Book Antiqua" w:hAnsi="Book Antiqua"/>
          <w:b/>
          <w:bCs/>
        </w:rPr>
        <w:t>O'Brien</w:t>
      </w:r>
      <w:bookmarkEnd w:id="1"/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CA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Pollett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Gallinger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ick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E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um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ol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pabl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itiating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tumour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rowth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mmunodeficien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ice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Natur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07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445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6-110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7122772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38/nature05372]</w:t>
      </w:r>
    </w:p>
    <w:p w14:paraId="102FEAF7" w14:textId="2FCE8C38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52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Barker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N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v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H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Kuipers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Kujala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v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e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or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Cozijnsen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Haegebarth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Korving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Begthel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eter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J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Clevers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dentifica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ma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testin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ol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rk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en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gr5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Natur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07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449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03-1007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7934449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38/nature06196]</w:t>
      </w:r>
    </w:p>
    <w:p w14:paraId="1955B90F" w14:textId="0D1EBA13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53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Takahashi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H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shi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ishid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Takemasa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izushim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ked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Yokobori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Mimori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amamot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ekimot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Doki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or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ignificanc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gr5(+</w:t>
      </w:r>
      <w:proofErr w:type="spellStart"/>
      <w:r w:rsidRPr="004E497F">
        <w:rPr>
          <w:rFonts w:ascii="Book Antiqua" w:hAnsi="Book Antiqua"/>
        </w:rPr>
        <w:t>ve</w:t>
      </w:r>
      <w:proofErr w:type="spellEnd"/>
      <w:r w:rsidRPr="004E497F">
        <w:rPr>
          <w:rFonts w:ascii="Book Antiqua" w:hAnsi="Book Antiqua"/>
        </w:rPr>
        <w:t>)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ol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ectum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Ann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Surg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Onco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1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18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166-117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1125339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245/s10434-010-1373-9]</w:t>
      </w:r>
    </w:p>
    <w:p w14:paraId="08A93830" w14:textId="16E76EFD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54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  <w:b/>
          <w:bCs/>
        </w:rPr>
        <w:t>Shimokawa</w:t>
      </w:r>
      <w:proofErr w:type="spellEnd"/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M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Ohta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ishikor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tan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akan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Fujii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at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ugimot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ana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at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Visualiza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arget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GR5(+)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um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ol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Natur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7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545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87-192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8355176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38/nature22081]</w:t>
      </w:r>
    </w:p>
    <w:p w14:paraId="5EDD44B4" w14:textId="5DA6EFAC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55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de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Sousa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e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Melo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F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Kurtova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V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Harnoss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M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Kljavin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Hoeck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D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u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ers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E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or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E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Modrusan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Z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Koeppen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Dijkgraaf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J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Piskol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e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Sauvage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J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istinc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ol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gr5(+)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imar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etastatic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ol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Natur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7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543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676-680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8358093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38/nature21713]</w:t>
      </w:r>
    </w:p>
    <w:p w14:paraId="69A1A13A" w14:textId="45E5DE03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56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  <w:b/>
          <w:bCs/>
        </w:rPr>
        <w:t>Leng</w:t>
      </w:r>
      <w:proofErr w:type="spellEnd"/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Z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Xi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Q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he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X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Zha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Zhe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gr5+CD44+EpCAM+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rictl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efin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um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olorect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Cell</w:t>
      </w:r>
      <w:r w:rsidR="005657FE" w:rsidRPr="004E497F">
        <w:rPr>
          <w:rFonts w:ascii="Book Antiqua" w:hAnsi="Book Antiqua"/>
          <w:i/>
          <w:iCs/>
        </w:rPr>
        <w:t xml:space="preserve"> </w:t>
      </w:r>
      <w:proofErr w:type="spellStart"/>
      <w:r w:rsidRPr="004E497F">
        <w:rPr>
          <w:rFonts w:ascii="Book Antiqua" w:hAnsi="Book Antiqua"/>
          <w:i/>
          <w:iCs/>
        </w:rPr>
        <w:t>Physiol</w:t>
      </w:r>
      <w:proofErr w:type="spellEnd"/>
      <w:r w:rsidR="005657FE" w:rsidRPr="004E497F">
        <w:rPr>
          <w:rFonts w:ascii="Book Antiqua" w:hAnsi="Book Antiqua"/>
          <w:i/>
          <w:iCs/>
        </w:rPr>
        <w:t xml:space="preserve"> </w:t>
      </w:r>
      <w:proofErr w:type="spellStart"/>
      <w:r w:rsidRPr="004E497F">
        <w:rPr>
          <w:rFonts w:ascii="Book Antiqua" w:hAnsi="Book Antiqua"/>
          <w:i/>
          <w:iCs/>
        </w:rPr>
        <w:t>Biochem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8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46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860-872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9627827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159/000488743]</w:t>
      </w:r>
    </w:p>
    <w:p w14:paraId="78B3273A" w14:textId="4BD7362C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lastRenderedPageBreak/>
        <w:t>57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Kemper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K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Prasetyanti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a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Rodermond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Clevers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Medema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P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onoclon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tibodi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gains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gr5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dentif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um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olorect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Stem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2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30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378-2386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2969042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02/stem.1233]</w:t>
      </w:r>
    </w:p>
    <w:p w14:paraId="0BF4D143" w14:textId="69157EFB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58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  <w:b/>
          <w:bCs/>
        </w:rPr>
        <w:t>AbdelMageed</w:t>
      </w:r>
      <w:proofErr w:type="spellEnd"/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M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smai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T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lss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indmark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Hammarström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L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Hammarström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Sitohy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linic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ignificanc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iomarkers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EpCAM</w:t>
      </w:r>
      <w:proofErr w:type="spellEnd"/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GR5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GR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RN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evel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ymph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od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ol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atients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Int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J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Mo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Sc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21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23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35008827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3390/ijms23010403]</w:t>
      </w:r>
    </w:p>
    <w:p w14:paraId="4A0CAE1D" w14:textId="1CCD1A5F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59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Lin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CW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ia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Y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W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P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Y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C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pitheli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dhes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olecul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egulat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um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itia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umorigenesi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vi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ctivat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eprogramm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actor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pithelial-mesenchym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ransi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en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xpress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ol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J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Bio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Ch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2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287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39449-39459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2989882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74/jbc.M112.386235]</w:t>
      </w:r>
    </w:p>
    <w:p w14:paraId="63805FE8" w14:textId="04C6B985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60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  <w:b/>
          <w:bCs/>
        </w:rPr>
        <w:t>Dalerba</w:t>
      </w:r>
      <w:proofErr w:type="spellEnd"/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P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yll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ark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K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i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X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h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W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Hoey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urne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u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imeon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helt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A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Parmiani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stell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lark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F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henotypic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haracteriza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um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olorect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Proc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Natl</w:t>
      </w:r>
      <w:r w:rsidR="005657FE" w:rsidRPr="004E497F">
        <w:rPr>
          <w:rFonts w:ascii="Book Antiqua" w:hAnsi="Book Antiqua"/>
          <w:i/>
          <w:iCs/>
        </w:rPr>
        <w:t xml:space="preserve"> </w:t>
      </w:r>
      <w:proofErr w:type="spellStart"/>
      <w:r w:rsidRPr="004E497F">
        <w:rPr>
          <w:rFonts w:ascii="Book Antiqua" w:hAnsi="Book Antiqua"/>
          <w:i/>
          <w:iCs/>
        </w:rPr>
        <w:t>Acad</w:t>
      </w:r>
      <w:proofErr w:type="spellEnd"/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Sci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U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S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07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104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158-10163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754881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73/pnas.0703478104]</w:t>
      </w:r>
    </w:p>
    <w:p w14:paraId="4EEC2B29" w14:textId="639F9940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61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Roy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K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anwa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K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anwa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R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N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ptam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ase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ulti-modal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e3O4-saturate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actoferr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(Fe3O4-bLf)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anocarrier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ripl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ositiv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(</w:t>
      </w:r>
      <w:proofErr w:type="spellStart"/>
      <w:r w:rsidRPr="004E497F">
        <w:rPr>
          <w:rFonts w:ascii="Book Antiqua" w:hAnsi="Book Antiqua"/>
        </w:rPr>
        <w:t>EpCAM</w:t>
      </w:r>
      <w:proofErr w:type="spellEnd"/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D133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D44)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ol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um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arget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IR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R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maging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Biomaterial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5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71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84-99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6318819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16/j.biomaterials.2015.07.055]</w:t>
      </w:r>
    </w:p>
    <w:p w14:paraId="5540A29A" w14:textId="4DCC5840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62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Liu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D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u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Zh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Zho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Zh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X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Zh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.</w:t>
      </w:r>
      <w:r w:rsidR="005657FE" w:rsidRPr="004E497F">
        <w:rPr>
          <w:rFonts w:ascii="Book Antiqua" w:hAnsi="Book Antiqua"/>
        </w:rPr>
        <w:t xml:space="preserve"> </w:t>
      </w:r>
      <w:proofErr w:type="gramStart"/>
      <w:r w:rsidRPr="004E497F">
        <w:rPr>
          <w:rFonts w:ascii="Book Antiqua" w:hAnsi="Book Antiqua"/>
        </w:rPr>
        <w:t>Expression</w:t>
      </w:r>
      <w:proofErr w:type="gram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linic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ignificanc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olorect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rker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EpCAM</w:t>
      </w:r>
      <w:proofErr w:type="spellEnd"/>
      <w:r w:rsidRPr="004E497F">
        <w:rPr>
          <w:rFonts w:ascii="Book Antiqua" w:hAnsi="Book Antiqua"/>
        </w:rPr>
        <w:t>(high)/CD44(+)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olorect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Onco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Let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4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7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544-1548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4765173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3892/ol.2014.1907]</w:t>
      </w:r>
    </w:p>
    <w:p w14:paraId="2BAADE90" w14:textId="6AC74F84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63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Du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L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Zh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X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Jin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huzac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Mehrpour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he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Q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D4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unction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mportanc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olorect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Clin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Cancer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R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08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14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6751-6760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8980968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158/1078-0432.CCR-08-1034]</w:t>
      </w:r>
    </w:p>
    <w:p w14:paraId="55291460" w14:textId="6C418213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64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  <w:b/>
          <w:bCs/>
        </w:rPr>
        <w:t>Kapeleris</w:t>
      </w:r>
      <w:proofErr w:type="spellEnd"/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J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Zo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Q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Schoning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onteir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nes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ontribut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lust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orma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ol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igh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etastatic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otentials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Clin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Exp</w:t>
      </w:r>
      <w:r w:rsidR="005657FE" w:rsidRPr="004E497F">
        <w:rPr>
          <w:rFonts w:ascii="Book Antiqua" w:hAnsi="Book Antiqua"/>
          <w:i/>
          <w:iCs/>
        </w:rPr>
        <w:t xml:space="preserve"> </w:t>
      </w:r>
      <w:proofErr w:type="spellStart"/>
      <w:r w:rsidRPr="004E497F">
        <w:rPr>
          <w:rFonts w:ascii="Book Antiqua" w:hAnsi="Book Antiqua"/>
          <w:i/>
          <w:iCs/>
        </w:rPr>
        <w:t>Pharmacol</w:t>
      </w:r>
      <w:proofErr w:type="spellEnd"/>
      <w:r w:rsidR="005657FE" w:rsidRPr="004E497F">
        <w:rPr>
          <w:rFonts w:ascii="Book Antiqua" w:hAnsi="Book Antiqua"/>
          <w:i/>
          <w:iCs/>
        </w:rPr>
        <w:t xml:space="preserve"> </w:t>
      </w:r>
      <w:proofErr w:type="spellStart"/>
      <w:r w:rsidRPr="004E497F">
        <w:rPr>
          <w:rFonts w:ascii="Book Antiqua" w:hAnsi="Book Antiqua"/>
          <w:i/>
          <w:iCs/>
        </w:rPr>
        <w:t>Physiol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20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47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838-847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31883392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111/1440-1681.13247]</w:t>
      </w:r>
    </w:p>
    <w:p w14:paraId="23FF8D74" w14:textId="04C1F0B9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lastRenderedPageBreak/>
        <w:t>65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Jing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F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i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i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i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e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i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R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ol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rker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D4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D133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atient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ith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olorect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ynchronou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epatic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etastases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Int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J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Onco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5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46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582-1588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5625240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3892/ijo.2015.2844]</w:t>
      </w:r>
    </w:p>
    <w:p w14:paraId="1DE2682B" w14:textId="7844B3F4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66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Huang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EH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yn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Zh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Ginestier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Dontu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Appelman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ield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Z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Wicha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S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Boman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M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ldehyd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ehydrogenas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rk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orm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lignan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um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olonic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(SC)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rack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C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verpopula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ur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ol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umorigenesis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Cancer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R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09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69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3382-3389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9336570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158/0008-5472.CAN-08-4418]</w:t>
      </w:r>
    </w:p>
    <w:p w14:paraId="11C308F9" w14:textId="4173FC28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67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  <w:b/>
          <w:bCs/>
        </w:rPr>
        <w:t>Kozovska</w:t>
      </w:r>
      <w:proofErr w:type="spellEnd"/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Z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Patsalias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Bajzik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V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Durinikova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Demkova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Jargasova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Smolkova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Plava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Kucerova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Matuskova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LDH1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hibi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ensitiz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ol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hemotherapy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BMC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8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18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656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990297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186/s12885-018-4572-6]</w:t>
      </w:r>
    </w:p>
    <w:p w14:paraId="023BF9A6" w14:textId="02DB36AB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68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  <w:b/>
          <w:bCs/>
        </w:rPr>
        <w:t>Holah</w:t>
      </w:r>
      <w:proofErr w:type="spellEnd"/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NS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Aiad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A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saa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Y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Elkhouly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A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Lasheen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G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valua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ol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LDH1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rk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olorect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rcinoma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mmunohistochemic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udy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J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Clin</w:t>
      </w:r>
      <w:r w:rsidR="005657FE" w:rsidRPr="004E497F">
        <w:rPr>
          <w:rFonts w:ascii="Book Antiqua" w:hAnsi="Book Antiqua"/>
          <w:i/>
          <w:iCs/>
        </w:rPr>
        <w:t xml:space="preserve"> </w:t>
      </w:r>
      <w:proofErr w:type="spellStart"/>
      <w:r w:rsidRPr="004E497F">
        <w:rPr>
          <w:rFonts w:ascii="Book Antiqua" w:hAnsi="Book Antiqua"/>
          <w:i/>
          <w:iCs/>
        </w:rPr>
        <w:t>Diagn</w:t>
      </w:r>
      <w:proofErr w:type="spellEnd"/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R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7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11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C17-EC23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8273973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7860/JCDR/2017/22671.9291]</w:t>
      </w:r>
    </w:p>
    <w:p w14:paraId="51E509D4" w14:textId="26BFB8BB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69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Wang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J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Zh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u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X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Qiu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he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Z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Zh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Q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Xi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o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Xi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P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D51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orrelat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ith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GF-bet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athwa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unction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rk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olorect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Oncogen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7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36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351-1363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7593923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38/onc.2016.299]</w:t>
      </w:r>
    </w:p>
    <w:p w14:paraId="5AB6F085" w14:textId="669508AF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70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Wiener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Z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Högström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Hyvönen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V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alli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Holopainen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Dufva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aglu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Kruuna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liv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en-Neriah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Alitalo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x1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mot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xpans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olorect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opula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ue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um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rowth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schemi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esistance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Cel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Rep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4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8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943-1956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5242330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16/j.celrep.2014.08.034]</w:t>
      </w:r>
    </w:p>
    <w:p w14:paraId="3735FB61" w14:textId="3F529AC1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71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Abdelrahman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AE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l-</w:t>
      </w:r>
      <w:proofErr w:type="spellStart"/>
      <w:r w:rsidRPr="004E497F">
        <w:rPr>
          <w:rFonts w:ascii="Book Antiqua" w:hAnsi="Book Antiqua"/>
        </w:rPr>
        <w:t>Azony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Elsebai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brahi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M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gnostic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mpac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GR5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x1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otch1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iomarker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ag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I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ol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Appl</w:t>
      </w:r>
      <w:r w:rsidR="005657FE" w:rsidRPr="004E497F">
        <w:rPr>
          <w:rFonts w:ascii="Book Antiqua" w:hAnsi="Book Antiqua"/>
          <w:i/>
          <w:iCs/>
        </w:rPr>
        <w:t xml:space="preserve"> </w:t>
      </w:r>
      <w:proofErr w:type="spellStart"/>
      <w:r w:rsidRPr="004E497F">
        <w:rPr>
          <w:rFonts w:ascii="Book Antiqua" w:hAnsi="Book Antiqua"/>
          <w:i/>
          <w:iCs/>
        </w:rPr>
        <w:t>Immunohistochem</w:t>
      </w:r>
      <w:proofErr w:type="spellEnd"/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Mol</w:t>
      </w:r>
      <w:r w:rsidR="005657FE" w:rsidRPr="004E497F">
        <w:rPr>
          <w:rFonts w:ascii="Book Antiqua" w:hAnsi="Book Antiqua"/>
          <w:i/>
          <w:iCs/>
        </w:rPr>
        <w:t xml:space="preserve"> </w:t>
      </w:r>
      <w:proofErr w:type="spellStart"/>
      <w:r w:rsidRPr="004E497F">
        <w:rPr>
          <w:rFonts w:ascii="Book Antiqua" w:hAnsi="Book Antiqua"/>
          <w:i/>
          <w:iCs/>
        </w:rPr>
        <w:t>Morphol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22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30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26-135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34657081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97/PAI.0000000000000983]</w:t>
      </w:r>
    </w:p>
    <w:p w14:paraId="2CF982A5" w14:textId="567F5B98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lastRenderedPageBreak/>
        <w:t>72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  <w:b/>
          <w:bCs/>
        </w:rPr>
        <w:t>Shafaei</w:t>
      </w:r>
      <w:proofErr w:type="spellEnd"/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S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Sharbatdaran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Kamrani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Khafri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ssocia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etwee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D166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etec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at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linicopathologic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arameter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atient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ith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olorect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Caspian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J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Intern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Me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3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4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768-772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4294471]</w:t>
      </w:r>
    </w:p>
    <w:p w14:paraId="7B15B593" w14:textId="0D379816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73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Guo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Q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Grimmig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onzalez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Giobbie-Hurder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er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Carr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ils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anerje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ol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S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and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u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Q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Waaga</w:t>
      </w:r>
      <w:proofErr w:type="spellEnd"/>
      <w:r w:rsidRPr="004E497F">
        <w:rPr>
          <w:rFonts w:ascii="Book Antiqua" w:hAnsi="Book Antiqua"/>
        </w:rPr>
        <w:t>-Gass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i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G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urph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F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rank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ass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rank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Y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TP-bind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ssett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emb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5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(ABCB5)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mot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um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vasivenes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um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olorect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J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Bio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Ch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8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293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1166-11178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9789423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74/jbc.RA118.003187]</w:t>
      </w:r>
    </w:p>
    <w:p w14:paraId="0AE3CD1B" w14:textId="0518541D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7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Chan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KS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spinos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ha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o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Ailles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Diehn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i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Presti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r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h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Y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v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ij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Shortliffe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eissm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L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dentification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olecula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haracterization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linic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gnosis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herapeutic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arget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um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ladd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umor-initiat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Proc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Natl</w:t>
      </w:r>
      <w:r w:rsidR="005657FE" w:rsidRPr="004E497F">
        <w:rPr>
          <w:rFonts w:ascii="Book Antiqua" w:hAnsi="Book Antiqua"/>
          <w:i/>
          <w:iCs/>
        </w:rPr>
        <w:t xml:space="preserve"> </w:t>
      </w:r>
      <w:proofErr w:type="spellStart"/>
      <w:r w:rsidRPr="004E497F">
        <w:rPr>
          <w:rFonts w:ascii="Book Antiqua" w:hAnsi="Book Antiqua"/>
          <w:i/>
          <w:iCs/>
        </w:rPr>
        <w:t>Acad</w:t>
      </w:r>
      <w:proofErr w:type="spellEnd"/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Sci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U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S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09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106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4016-14021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9666525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73/pnas.0906549106]</w:t>
      </w:r>
    </w:p>
    <w:p w14:paraId="60402C4B" w14:textId="1E73FF29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75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Yang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YM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h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W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ladd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itiat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(BCICs)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r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mo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MA-CD44v6+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ubset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ove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ethod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solat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undetermine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(initiating)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Cancer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Inves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08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26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725-733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8608209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80/07357900801941845]</w:t>
      </w:r>
    </w:p>
    <w:p w14:paraId="18F02EE3" w14:textId="3551316C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76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van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der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Horst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G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o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v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er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Pluijm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pitheli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lasticity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umor-supportiv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rom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ladd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rcinoma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Mo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Cancer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R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2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10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995-1009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271412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158/1541-7786.MCR-12-0274]</w:t>
      </w:r>
    </w:p>
    <w:p w14:paraId="514374AF" w14:textId="571FDEC4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77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  <w:b/>
          <w:bCs/>
        </w:rPr>
        <w:t>Aghaalikhani</w:t>
      </w:r>
      <w:proofErr w:type="spellEnd"/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N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Rashtchizadeh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Shadpour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Allameh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hmood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herapeutic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arge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ladd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J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Cell</w:t>
      </w:r>
      <w:r w:rsidR="005657FE" w:rsidRPr="004E497F">
        <w:rPr>
          <w:rFonts w:ascii="Book Antiqua" w:hAnsi="Book Antiqua"/>
          <w:i/>
          <w:iCs/>
        </w:rPr>
        <w:t xml:space="preserve"> </w:t>
      </w:r>
      <w:proofErr w:type="spellStart"/>
      <w:r w:rsidRPr="004E497F">
        <w:rPr>
          <w:rFonts w:ascii="Book Antiqua" w:hAnsi="Book Antiqua"/>
          <w:i/>
          <w:iCs/>
        </w:rPr>
        <w:t>Physiol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9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234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3197-3206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30471107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02/jcp.26916]</w:t>
      </w:r>
    </w:p>
    <w:p w14:paraId="23E03C96" w14:textId="4CB167B0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78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Ferreira-Teixeira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M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arad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odrigues-Santo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lv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V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Ramalho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S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Caramelo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ous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V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ei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om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M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unction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olecula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haracteriza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-lik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ladd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otenti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ignatur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uscle-invasiv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umors.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  <w:i/>
          <w:iCs/>
        </w:rPr>
        <w:t>Oncotarget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5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6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36185-36201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6452033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8632/oncotarget.5517]</w:t>
      </w:r>
    </w:p>
    <w:p w14:paraId="6C810641" w14:textId="5109542E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79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Li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Y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Z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Qu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X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u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X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ladd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lon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rig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herapeutic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erspectives.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  <w:i/>
          <w:iCs/>
        </w:rPr>
        <w:t>Oncotarget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7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8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66668-66679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9029546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8632/oncotarget.19112]</w:t>
      </w:r>
    </w:p>
    <w:p w14:paraId="2CD9DB8F" w14:textId="698DA7AD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lastRenderedPageBreak/>
        <w:t>80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Tan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J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u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X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Jin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X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rig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volu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ladd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Front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Cel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Dev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Bio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22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10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950241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3590354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3389/fcell.2022.950241]</w:t>
      </w:r>
    </w:p>
    <w:p w14:paraId="3CC8BED0" w14:textId="4E05A62D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81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Kong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F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a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i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Zh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Zhe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Zh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he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X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i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i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D47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otenti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mmunotherap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arge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liminat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Clin</w:t>
      </w:r>
      <w:r w:rsidR="005657FE" w:rsidRPr="004E497F">
        <w:rPr>
          <w:rFonts w:ascii="Book Antiqua" w:hAnsi="Book Antiqua"/>
          <w:i/>
          <w:iCs/>
        </w:rPr>
        <w:t xml:space="preserve"> </w:t>
      </w:r>
      <w:proofErr w:type="spellStart"/>
      <w:r w:rsidRPr="004E497F">
        <w:rPr>
          <w:rFonts w:ascii="Book Antiqua" w:hAnsi="Book Antiqua"/>
          <w:i/>
          <w:iCs/>
        </w:rPr>
        <w:t>Transl</w:t>
      </w:r>
      <w:proofErr w:type="spellEnd"/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Onco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6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18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51-1055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6830085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07/s12094-016-1489-x]</w:t>
      </w:r>
    </w:p>
    <w:p w14:paraId="7C4CFE70" w14:textId="02F8F608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82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  <w:b/>
          <w:bCs/>
        </w:rPr>
        <w:t>Falso</w:t>
      </w:r>
      <w:proofErr w:type="spellEnd"/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MJ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uchholz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A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hit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W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-lik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ladd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in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ith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ifferenti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ensitivit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isplatin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Anticancer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R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2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32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733-738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2399585]</w:t>
      </w:r>
    </w:p>
    <w:p w14:paraId="30C9F677" w14:textId="53AA2B33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83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  <w:b/>
          <w:bCs/>
        </w:rPr>
        <w:t>Su</w:t>
      </w:r>
      <w:proofErr w:type="spellEnd"/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Y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Qiu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Q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Zh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X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i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Z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Leng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Q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i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Z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Stass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A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i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ldehyd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ehydrogenas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1-positiv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opula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nriche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umor-initiat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ssociate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ith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gress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ladd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Cancer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Epidemio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Biomarkers</w:t>
      </w:r>
      <w:r w:rsidR="005657FE" w:rsidRPr="004E497F">
        <w:rPr>
          <w:rFonts w:ascii="Book Antiqua" w:hAnsi="Book Antiqua"/>
          <w:i/>
          <w:iCs/>
        </w:rPr>
        <w:t xml:space="preserve"> </w:t>
      </w:r>
      <w:proofErr w:type="spellStart"/>
      <w:r w:rsidRPr="004E497F">
        <w:rPr>
          <w:rFonts w:ascii="Book Antiqua" w:hAnsi="Book Antiqua"/>
          <w:i/>
          <w:iCs/>
        </w:rPr>
        <w:t>Prev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0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19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327-337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42235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158/1055-9965.EPI-09-0865]</w:t>
      </w:r>
    </w:p>
    <w:p w14:paraId="4F00FCBC" w14:textId="1D4B82EE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8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Brandt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WD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tsu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osenber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E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X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chaeff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erm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M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Urotheli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rcinoma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dge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Cancer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Metastasis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Rev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09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28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91-30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012172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07/s10555-009-9187-6]</w:t>
      </w:r>
    </w:p>
    <w:p w14:paraId="73EC9967" w14:textId="730F5D7F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85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He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X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rchionn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anse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E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oo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armigian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tsu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erm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M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ifferentia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ighl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umorigenic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as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ompartmen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urotheli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rcinoma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Stem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09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27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487-1495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9544456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02/stem.92]</w:t>
      </w:r>
    </w:p>
    <w:p w14:paraId="56C5EDD7" w14:textId="4CD05624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86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  <w:b/>
          <w:bCs/>
        </w:rPr>
        <w:t>Hatina</w:t>
      </w:r>
      <w:proofErr w:type="spellEnd"/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J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chulz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A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iolog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orm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urotheliu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urotheli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rcinoma.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  <w:i/>
          <w:iCs/>
        </w:rPr>
        <w:t>Neoplasma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2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59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728-736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286217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4149/neo_2012_089]</w:t>
      </w:r>
    </w:p>
    <w:p w14:paraId="024240D4" w14:textId="0E37E91B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87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Huang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P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atanab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ak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Uek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oguch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ugimot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irat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amad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ake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Zhe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X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Nasu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Fujii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i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um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-lik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haracteristic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D133(+)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ubpopula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82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um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ladd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ine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Mo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Clin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Onco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3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1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80-18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464914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3892/mco.2012.29]</w:t>
      </w:r>
    </w:p>
    <w:p w14:paraId="42BDB1D3" w14:textId="6AA610B0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88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Yin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B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Ze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i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X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o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GE-A3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ighl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xpresse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-lik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id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opula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ladd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Int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J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Clin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Exp</w:t>
      </w:r>
      <w:r w:rsidR="005657FE" w:rsidRPr="004E497F">
        <w:rPr>
          <w:rFonts w:ascii="Book Antiqua" w:hAnsi="Book Antiqua"/>
          <w:i/>
          <w:iCs/>
        </w:rPr>
        <w:t xml:space="preserve"> </w:t>
      </w:r>
      <w:proofErr w:type="spellStart"/>
      <w:r w:rsidRPr="004E497F">
        <w:rPr>
          <w:rFonts w:ascii="Book Antiqua" w:hAnsi="Book Antiqua"/>
          <w:i/>
          <w:iCs/>
        </w:rPr>
        <w:t>Pathol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4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7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934-2941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5031712]</w:t>
      </w:r>
    </w:p>
    <w:p w14:paraId="025BB6F6" w14:textId="59CF2774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lastRenderedPageBreak/>
        <w:t>89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Xia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P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i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X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Z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e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rker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Urinar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rcinoma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Stem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Cells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In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22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2022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3611677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35342431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155/2022/3611677]</w:t>
      </w:r>
    </w:p>
    <w:p w14:paraId="1386B48A" w14:textId="230EEF42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90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Al-Hajj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M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Wicha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S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enito-Hernandez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orris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lark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F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spectiv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dentifica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umorigenic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reas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Proc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Natl</w:t>
      </w:r>
      <w:r w:rsidR="005657FE" w:rsidRPr="004E497F">
        <w:rPr>
          <w:rFonts w:ascii="Book Antiqua" w:hAnsi="Book Antiqua"/>
          <w:i/>
          <w:iCs/>
        </w:rPr>
        <w:t xml:space="preserve"> </w:t>
      </w:r>
      <w:proofErr w:type="spellStart"/>
      <w:r w:rsidRPr="004E497F">
        <w:rPr>
          <w:rFonts w:ascii="Book Antiqua" w:hAnsi="Book Antiqua"/>
          <w:i/>
          <w:iCs/>
        </w:rPr>
        <w:t>Acad</w:t>
      </w:r>
      <w:proofErr w:type="spellEnd"/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Sci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U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S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03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100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3983-3988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2629218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73/pnas.0530291100]</w:t>
      </w:r>
    </w:p>
    <w:p w14:paraId="31C8DC51" w14:textId="140429A2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91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DA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Cruz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Paula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A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op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mplication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ifferen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henotyp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reas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Anticancer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R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7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37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173-2183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8476780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21873/anticanres.11552]</w:t>
      </w:r>
    </w:p>
    <w:p w14:paraId="01B8D32A" w14:textId="56C25E6F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92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  <w:b/>
          <w:bCs/>
        </w:rPr>
        <w:t>Miletti</w:t>
      </w:r>
      <w:proofErr w:type="spellEnd"/>
      <w:r w:rsidRPr="004E497F">
        <w:rPr>
          <w:rFonts w:ascii="Book Antiqua" w:hAnsi="Book Antiqua"/>
          <w:b/>
          <w:bCs/>
        </w:rPr>
        <w:t>-González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KE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urph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umar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N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avindranath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K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Wernyj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P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au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il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D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i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h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Chekmareva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ell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S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Foran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he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eis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ander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V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cott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odríguez-Rodríguez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dentifica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unc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D4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tracytoplasmic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ma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(CD44-ICD)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odula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trix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etalloproteinas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9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(MMP-9)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ranscrip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vi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ove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mot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espons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lement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J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Bio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Ch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2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287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8995-19007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2433859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74/jbc.M111.318774]</w:t>
      </w:r>
    </w:p>
    <w:p w14:paraId="2A89AD87" w14:textId="0C1BE882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93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Cho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Y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e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W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G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i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Y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i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hu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H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leave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D4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tracellula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ma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upport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ctiva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nes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actor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mot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umorigenesi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reas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.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  <w:i/>
          <w:iCs/>
        </w:rPr>
        <w:t>Oncotarget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5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6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8709-8721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5909162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8632/oncotarget.3325]</w:t>
      </w:r>
    </w:p>
    <w:p w14:paraId="7ED2E185" w14:textId="76802F6D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9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Fang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X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Zhe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i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D24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ro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Z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Cel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Mo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Immuno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0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7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0-103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54703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38/cmi.2009.119]</w:t>
      </w:r>
    </w:p>
    <w:p w14:paraId="7B22951D" w14:textId="7EBCE989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95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  <w:b/>
          <w:bCs/>
        </w:rPr>
        <w:t>Jaggupilli</w:t>
      </w:r>
      <w:proofErr w:type="spellEnd"/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A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Elkord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ignificanc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D4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D2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rkers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ndur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mbiguity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Clin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Dev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Immuno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2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2012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708036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2693526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155/2012/708036]</w:t>
      </w:r>
    </w:p>
    <w:p w14:paraId="78BF65A7" w14:textId="2A49E6BF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96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  <w:b/>
          <w:bCs/>
        </w:rPr>
        <w:t>Ginestier</w:t>
      </w:r>
      <w:proofErr w:type="spellEnd"/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C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Hur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H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Charafe-Jauffret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Monville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utch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row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Jacquemier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Viens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Kleer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G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i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chot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ay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irnbau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Wicha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S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Dontu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LDH1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rk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orm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lignan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um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mmar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edict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o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linic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utcome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Cel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Stem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07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1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555-567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8371393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16/j.stem.2007.08.014]</w:t>
      </w:r>
    </w:p>
    <w:p w14:paraId="61ABBC11" w14:textId="605736F6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lastRenderedPageBreak/>
        <w:t>97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  <w:b/>
          <w:bCs/>
        </w:rPr>
        <w:t>Ginestier</w:t>
      </w:r>
      <w:proofErr w:type="spellEnd"/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C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Wicinski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Cervera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Monville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Finetti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Bertucci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Wicha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S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irnbau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Charafe-Jauffret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etinoi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ignal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egulat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reas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ifferentiation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Cel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Cycl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09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8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3297-3302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9806016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4161/cc.8.20.9761]</w:t>
      </w:r>
    </w:p>
    <w:p w14:paraId="145AB085" w14:textId="288A9F47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98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Li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W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Zh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Zh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Unravel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ol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D44/CD2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LDH1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rker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umorigenesi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etastasis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Sci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Rep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7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7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3856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9062075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38/s41598-017-14364-2]</w:t>
      </w:r>
    </w:p>
    <w:p w14:paraId="763297B5" w14:textId="599ED05C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99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Zhang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X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ow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reas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iomarkers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dentifica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sola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ethods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egulat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echanisms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ula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rigin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eyond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Cancers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(Basel)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20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12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33327542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3390/cancers12123765]</w:t>
      </w:r>
    </w:p>
    <w:p w14:paraId="0DF30034" w14:textId="4BCC2F00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100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  <w:b/>
          <w:bCs/>
        </w:rPr>
        <w:t>Butti</w:t>
      </w:r>
      <w:proofErr w:type="spellEnd"/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R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unasekar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VP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uma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VS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anerje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und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C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reas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iolog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herapeutic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mplications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Int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J</w:t>
      </w:r>
      <w:r w:rsidR="005657FE" w:rsidRPr="004E497F">
        <w:rPr>
          <w:rFonts w:ascii="Book Antiqua" w:hAnsi="Book Antiqua"/>
          <w:i/>
          <w:iCs/>
        </w:rPr>
        <w:t xml:space="preserve"> </w:t>
      </w:r>
      <w:proofErr w:type="spellStart"/>
      <w:r w:rsidRPr="004E497F">
        <w:rPr>
          <w:rFonts w:ascii="Book Antiqua" w:hAnsi="Book Antiqua"/>
          <w:i/>
          <w:iCs/>
        </w:rPr>
        <w:t>Biochem</w:t>
      </w:r>
      <w:proofErr w:type="spellEnd"/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Cel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Bio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9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107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38-52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30529656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16/j.biocel.2018.12.001]</w:t>
      </w:r>
    </w:p>
    <w:p w14:paraId="3E5B91B3" w14:textId="3D896F56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101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Ali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HR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aws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low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venzan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haroah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D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lda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rker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reas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athological,</w:t>
      </w:r>
      <w:r w:rsidR="005657FE" w:rsidRPr="004E497F">
        <w:rPr>
          <w:rFonts w:ascii="Book Antiqua" w:hAnsi="Book Antiqua"/>
        </w:rPr>
        <w:t xml:space="preserve"> </w:t>
      </w:r>
      <w:proofErr w:type="gramStart"/>
      <w:r w:rsidRPr="004E497F">
        <w:rPr>
          <w:rFonts w:ascii="Book Antiqua" w:hAnsi="Book Antiqua"/>
        </w:rPr>
        <w:t>clinical</w:t>
      </w:r>
      <w:proofErr w:type="gram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gnostic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ignificance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Breast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Cancer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R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1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13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118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2112299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186/bcr3061]</w:t>
      </w:r>
    </w:p>
    <w:p w14:paraId="59F14C74" w14:textId="2ED3A71E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102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Testa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U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stell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elos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u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s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olecula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haracterization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lon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eterogeneit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volution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Cancers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(Basel)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8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10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30060526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3390/cancers10080248]</w:t>
      </w:r>
    </w:p>
    <w:p w14:paraId="190EE279" w14:textId="17285F91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103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  <w:b/>
          <w:bCs/>
        </w:rPr>
        <w:t>Ferragut</w:t>
      </w:r>
      <w:proofErr w:type="spellEnd"/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F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Vachetta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VS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Troncoso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F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Rabinovich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A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Elola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T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LCAM/CD166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leiotropic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ediat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dhesion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nes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gression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Cytokine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Growth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Factor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Rev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21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61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7-37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34272152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16/j.cytogfr.2021.07.001]</w:t>
      </w:r>
    </w:p>
    <w:p w14:paraId="6B12F7BF" w14:textId="7AF9D61C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10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Zhang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WC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Shyh</w:t>
      </w:r>
      <w:proofErr w:type="spellEnd"/>
      <w:r w:rsidRPr="004E497F">
        <w:rPr>
          <w:rFonts w:ascii="Book Antiqua" w:hAnsi="Book Antiqua"/>
        </w:rPr>
        <w:t>-Ch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a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Umashankar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oh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S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u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L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a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C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g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E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Bhakoo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K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ayap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R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Nichane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Q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hme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A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P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a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Thirugananam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Noghabi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S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S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itch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obs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Kaldis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o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A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warup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i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i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lycin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ecarboxylas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ctivit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riv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on-sma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u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umor-initiat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umorigenesis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2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148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59-272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2225612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16/j.cell.2011.11.050]</w:t>
      </w:r>
    </w:p>
    <w:p w14:paraId="51B758A4" w14:textId="2236F630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lastRenderedPageBreak/>
        <w:t>105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Zhang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DG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i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G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Y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Zh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X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a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XY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solation,</w:t>
      </w:r>
      <w:r w:rsidR="005657FE" w:rsidRPr="004E497F">
        <w:rPr>
          <w:rFonts w:ascii="Book Antiqua" w:hAnsi="Book Antiqua"/>
        </w:rPr>
        <w:t xml:space="preserve"> </w:t>
      </w:r>
      <w:proofErr w:type="gramStart"/>
      <w:r w:rsidRPr="004E497F">
        <w:rPr>
          <w:rFonts w:ascii="Book Antiqua" w:hAnsi="Book Antiqua"/>
        </w:rPr>
        <w:t>cultivation</w:t>
      </w:r>
      <w:proofErr w:type="gram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dentifica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um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u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denocarcinom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Onco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Let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5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9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47-5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5435932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3892/ol.2014.2639]</w:t>
      </w:r>
    </w:p>
    <w:p w14:paraId="01D067F8" w14:textId="70F179B2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106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  <w:b/>
          <w:bCs/>
        </w:rPr>
        <w:t>Eramo</w:t>
      </w:r>
      <w:proofErr w:type="spellEnd"/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A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Lotti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Sette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Pilozzi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Biffoni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Virgili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Conticello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Ruco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Peschle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ri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.</w:t>
      </w:r>
      <w:r w:rsidR="005657FE" w:rsidRPr="004E497F">
        <w:rPr>
          <w:rFonts w:ascii="Book Antiqua" w:hAnsi="Book Antiqua"/>
        </w:rPr>
        <w:t xml:space="preserve"> </w:t>
      </w:r>
      <w:proofErr w:type="gramStart"/>
      <w:r w:rsidRPr="004E497F">
        <w:rPr>
          <w:rFonts w:ascii="Book Antiqua" w:hAnsi="Book Antiqua"/>
        </w:rPr>
        <w:t>Identification</w:t>
      </w:r>
      <w:proofErr w:type="gram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xpans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umorigenic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u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opulation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Cel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Death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Diff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08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15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504-51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8049477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38/sj.cdd.4402283]</w:t>
      </w:r>
    </w:p>
    <w:p w14:paraId="33314726" w14:textId="536B97C2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107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Wang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S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X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ZY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F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Su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D133+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u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Front</w:t>
      </w:r>
      <w:r w:rsidR="005657FE" w:rsidRPr="004E497F">
        <w:rPr>
          <w:rFonts w:ascii="Book Antiqua" w:hAnsi="Book Antiqua"/>
          <w:i/>
          <w:iCs/>
        </w:rPr>
        <w:t xml:space="preserve"> </w:t>
      </w:r>
      <w:proofErr w:type="spellStart"/>
      <w:r w:rsidRPr="004E497F">
        <w:rPr>
          <w:rFonts w:ascii="Book Antiqua" w:hAnsi="Book Antiqua"/>
          <w:i/>
          <w:iCs/>
        </w:rPr>
        <w:t>Biosci</w:t>
      </w:r>
      <w:proofErr w:type="spellEnd"/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(Landmark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Ed)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3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18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447-453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3276935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2741/4113]</w:t>
      </w:r>
    </w:p>
    <w:p w14:paraId="04833D2D" w14:textId="22395BB6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108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Leung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EL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iscu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R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u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W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VP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he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C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Sihoe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D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ink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o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P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on-sma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u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xpress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D4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r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nriche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-lik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perties.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  <w:i/>
          <w:iCs/>
        </w:rPr>
        <w:t>PLoS</w:t>
      </w:r>
      <w:proofErr w:type="spellEnd"/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On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0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5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14062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1124918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371/journal.pone.0014062]</w:t>
      </w:r>
    </w:p>
    <w:p w14:paraId="39CE8C96" w14:textId="143CF696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109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  <w:b/>
          <w:bCs/>
        </w:rPr>
        <w:t>Sauzay</w:t>
      </w:r>
      <w:proofErr w:type="spellEnd"/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C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Voutetakis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Chatziioannou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heve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vri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D90/Thy-1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-Associate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urfac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ignal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olecule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Front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Cel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Dev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Bio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9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7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66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31080802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3389/fcell.2019.00066]</w:t>
      </w:r>
    </w:p>
    <w:p w14:paraId="43F43AE5" w14:textId="3E938980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110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Yan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X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u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Zho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X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Zh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i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X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dentifica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D90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rk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u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549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446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ines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Onco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Rep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3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30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733-2740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410110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3892/or.2013.2784]</w:t>
      </w:r>
    </w:p>
    <w:p w14:paraId="0B844C52" w14:textId="33601B4D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111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  <w:b/>
          <w:bCs/>
        </w:rPr>
        <w:t>Ucar</w:t>
      </w:r>
      <w:proofErr w:type="spellEnd"/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D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Cogle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R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Zucali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R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Ostmark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cot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W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Zor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ra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A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Moreb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S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ldehyd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ehydrogenas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ctivit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unction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rk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u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Chem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Bio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Interac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09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178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48-55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895207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16/j.cbi.2008.09.029]</w:t>
      </w:r>
    </w:p>
    <w:p w14:paraId="6D709331" w14:textId="117C3A04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112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Jiang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F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Qiu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Q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hann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od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W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eepak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X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i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Z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Su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Stass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A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atz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L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ldehyd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ehydrogenas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um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-associate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rk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u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Mo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Cancer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R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09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7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330-338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9276181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158/1541-7786.MCR-08-0393]</w:t>
      </w:r>
    </w:p>
    <w:p w14:paraId="12CBC1DA" w14:textId="766F9355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113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Shao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C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ulliv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P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irar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Augustyn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Yenerall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odriguez-Canal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i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ehren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ha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W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Wistuba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I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inn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D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ssenti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ol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ldehyd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ehydrogenas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A3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intenanc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on-sma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u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ssociate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ith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lastRenderedPageBreak/>
        <w:t>STAT3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athway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Clin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Cancer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R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4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20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4154-4166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4907115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158/1078-0432.CCR-13-3292]</w:t>
      </w:r>
    </w:p>
    <w:p w14:paraId="2DD89632" w14:textId="653B28D5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11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Yu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J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lharb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h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a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netsing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Rauh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X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AZ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duc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u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perti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umorigenesi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up-regulat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LDH1A1.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  <w:i/>
          <w:iCs/>
        </w:rPr>
        <w:t>Oncotarget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7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8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38426-38443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8415606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8632/oncotarget.16430]</w:t>
      </w:r>
    </w:p>
    <w:p w14:paraId="6906D95F" w14:textId="2D631F9C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115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MacDonagh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L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allagh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F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Ffrench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Gasch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ree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ra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G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ichols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eonar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y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ou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V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'Lear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uff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in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P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'Byrn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ar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P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arget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rker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ldehyd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ehydrogenas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ircumven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isplat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esistanc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SCLC.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  <w:i/>
          <w:iCs/>
        </w:rPr>
        <w:t>Oncotarget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7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8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72544-72563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9069808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8632/oncotarget.19881]</w:t>
      </w:r>
    </w:p>
    <w:p w14:paraId="46CE1037" w14:textId="1B177755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116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  <w:b/>
          <w:bCs/>
        </w:rPr>
        <w:t>Nimmakayala</w:t>
      </w:r>
      <w:proofErr w:type="spellEnd"/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RK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atr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K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Ponnusamy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P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Unravel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ourne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ro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rig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etastasis.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  <w:i/>
          <w:iCs/>
        </w:rPr>
        <w:t>Biochim</w:t>
      </w:r>
      <w:proofErr w:type="spellEnd"/>
      <w:r w:rsidR="005657FE" w:rsidRPr="004E497F">
        <w:rPr>
          <w:rFonts w:ascii="Book Antiqua" w:hAnsi="Book Antiqua"/>
          <w:i/>
          <w:iCs/>
        </w:rPr>
        <w:t xml:space="preserve"> </w:t>
      </w:r>
      <w:proofErr w:type="spellStart"/>
      <w:r w:rsidRPr="004E497F">
        <w:rPr>
          <w:rFonts w:ascii="Book Antiqua" w:hAnsi="Book Antiqua"/>
          <w:i/>
          <w:iCs/>
        </w:rPr>
        <w:t>Biophys</w:t>
      </w:r>
      <w:proofErr w:type="spellEnd"/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Acta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Rev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9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1871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50-63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3041931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16/j.bbcan.2018.10.006]</w:t>
      </w:r>
    </w:p>
    <w:p w14:paraId="6A50EDBD" w14:textId="03487007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117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Prince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ME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Sivanandan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Kaczorowski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ol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T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apl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J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Dalerba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eissm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L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lark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F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Pr="004E497F">
        <w:rPr>
          <w:rFonts w:ascii="Book Antiqua" w:hAnsi="Book Antiqua"/>
        </w:rPr>
        <w:t>Ailles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E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dentifica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ubpopula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ith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perti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ea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eck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quamou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rcinoma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Proc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Natl</w:t>
      </w:r>
      <w:r w:rsidR="005657FE" w:rsidRPr="004E497F">
        <w:rPr>
          <w:rFonts w:ascii="Book Antiqua" w:hAnsi="Book Antiqua"/>
          <w:i/>
          <w:iCs/>
        </w:rPr>
        <w:t xml:space="preserve"> </w:t>
      </w:r>
      <w:proofErr w:type="spellStart"/>
      <w:r w:rsidRPr="004E497F">
        <w:rPr>
          <w:rFonts w:ascii="Book Antiqua" w:hAnsi="Book Antiqua"/>
          <w:i/>
          <w:iCs/>
        </w:rPr>
        <w:t>Acad</w:t>
      </w:r>
      <w:proofErr w:type="spellEnd"/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Sci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U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S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07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104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973-978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7210912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73/pnas.0610117104]</w:t>
      </w:r>
    </w:p>
    <w:p w14:paraId="3DBD4ABF" w14:textId="6B7F4F5B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118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Herreros-Pomares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A</w:t>
      </w:r>
      <w:r w:rsidRPr="004E497F">
        <w:rPr>
          <w:rFonts w:ascii="Book Antiqua" w:hAnsi="Book Antiqua"/>
        </w:rPr>
        <w:t>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dentification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ultur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arget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Life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(Basel)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22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12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35207472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3390/life12020184]</w:t>
      </w:r>
    </w:p>
    <w:p w14:paraId="0D8092B9" w14:textId="38C5BCF9" w:rsidR="00553CC8" w:rsidRPr="004E497F" w:rsidRDefault="0059241A" w:rsidP="007F1E9C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119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  <w:b/>
          <w:bCs/>
        </w:rPr>
        <w:t>Dragu</w:t>
      </w:r>
      <w:proofErr w:type="spellEnd"/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DL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Necula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G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Bleotu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iaconu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C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Chivu-Economescu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herapie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argeti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s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urren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rend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utur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hallenges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World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J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Stem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5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7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185-1201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6516409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4252/</w:t>
      </w:r>
      <w:proofErr w:type="gramStart"/>
      <w:r w:rsidR="00553CC8" w:rsidRPr="004E497F">
        <w:rPr>
          <w:rFonts w:ascii="Book Antiqua" w:hAnsi="Book Antiqua"/>
        </w:rPr>
        <w:t>wjsc.v</w:t>
      </w:r>
      <w:proofErr w:type="gramEnd"/>
      <w:r w:rsidR="00553CC8" w:rsidRPr="004E497F">
        <w:rPr>
          <w:rFonts w:ascii="Book Antiqua" w:hAnsi="Book Antiqua"/>
        </w:rPr>
        <w:t>7.i9.1185]</w:t>
      </w:r>
    </w:p>
    <w:p w14:paraId="1889854C" w14:textId="0A44768D" w:rsidR="00553CC8" w:rsidRPr="004E497F" w:rsidRDefault="0059241A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20 </w:t>
      </w:r>
      <w:proofErr w:type="spellStart"/>
      <w:r w:rsidR="00553CC8" w:rsidRPr="004E497F">
        <w:rPr>
          <w:rFonts w:ascii="Book Antiqua" w:hAnsi="Book Antiqua"/>
          <w:b/>
          <w:bCs/>
        </w:rPr>
        <w:t>Hait</w:t>
      </w:r>
      <w:proofErr w:type="spellEnd"/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WN</w:t>
      </w:r>
      <w:r w:rsidR="00553CC8" w:rsidRPr="004E497F">
        <w:rPr>
          <w:rFonts w:ascii="Book Antiqua" w:hAnsi="Book Antiqua"/>
        </w:rPr>
        <w:t>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ti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ru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evelopment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r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hallenges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Nat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Rev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Drug</w:t>
      </w:r>
      <w:r w:rsidR="005657FE" w:rsidRPr="004E497F">
        <w:rPr>
          <w:rFonts w:ascii="Book Antiqua" w:hAnsi="Book Antiqua"/>
          <w:i/>
          <w:iCs/>
        </w:rPr>
        <w:t xml:space="preserve"> </w:t>
      </w:r>
      <w:proofErr w:type="spellStart"/>
      <w:r w:rsidR="00553CC8" w:rsidRPr="004E497F">
        <w:rPr>
          <w:rFonts w:ascii="Book Antiqua" w:hAnsi="Book Antiqua"/>
          <w:i/>
          <w:iCs/>
        </w:rPr>
        <w:t>Discov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0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9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53-254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369394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038/nrd3144]</w:t>
      </w:r>
    </w:p>
    <w:p w14:paraId="6ECB7006" w14:textId="636F9CFD" w:rsidR="00553CC8" w:rsidRPr="004E497F" w:rsidRDefault="0059241A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  <w:lang w:val="it-IT"/>
        </w:rPr>
        <w:t xml:space="preserve">121 </w:t>
      </w:r>
      <w:r w:rsidR="00553CC8" w:rsidRPr="004E497F">
        <w:rPr>
          <w:rFonts w:ascii="Book Antiqua" w:hAnsi="Book Antiqua"/>
          <w:b/>
          <w:bCs/>
          <w:lang w:val="it-IT"/>
        </w:rPr>
        <w:t>Shultz</w:t>
      </w:r>
      <w:r w:rsidR="005657FE" w:rsidRPr="004E497F">
        <w:rPr>
          <w:rFonts w:ascii="Book Antiqua" w:hAnsi="Book Antiqua"/>
          <w:b/>
          <w:bCs/>
          <w:lang w:val="it-IT"/>
        </w:rPr>
        <w:t xml:space="preserve"> </w:t>
      </w:r>
      <w:r w:rsidR="00553CC8" w:rsidRPr="004E497F">
        <w:rPr>
          <w:rFonts w:ascii="Book Antiqua" w:hAnsi="Book Antiqua"/>
          <w:b/>
          <w:bCs/>
          <w:lang w:val="it-IT"/>
        </w:rPr>
        <w:t>LD</w:t>
      </w:r>
      <w:r w:rsidR="00553CC8" w:rsidRPr="004E497F">
        <w:rPr>
          <w:rFonts w:ascii="Book Antiqua" w:hAnsi="Book Antiqua"/>
          <w:lang w:val="it-IT"/>
        </w:rPr>
        <w:t>,</w:t>
      </w:r>
      <w:r w:rsidR="005657FE" w:rsidRPr="004E497F">
        <w:rPr>
          <w:rFonts w:ascii="Book Antiqua" w:hAnsi="Book Antiqua"/>
          <w:lang w:val="it-IT"/>
        </w:rPr>
        <w:t xml:space="preserve"> </w:t>
      </w:r>
      <w:r w:rsidR="00553CC8" w:rsidRPr="004E497F">
        <w:rPr>
          <w:rFonts w:ascii="Book Antiqua" w:hAnsi="Book Antiqua"/>
          <w:lang w:val="it-IT"/>
        </w:rPr>
        <w:t>Brehm</w:t>
      </w:r>
      <w:r w:rsidR="005657FE" w:rsidRPr="004E497F">
        <w:rPr>
          <w:rFonts w:ascii="Book Antiqua" w:hAnsi="Book Antiqua"/>
          <w:lang w:val="it-IT"/>
        </w:rPr>
        <w:t xml:space="preserve"> </w:t>
      </w:r>
      <w:r w:rsidR="00553CC8" w:rsidRPr="004E497F">
        <w:rPr>
          <w:rFonts w:ascii="Book Antiqua" w:hAnsi="Book Antiqua"/>
          <w:lang w:val="it-IT"/>
        </w:rPr>
        <w:t>MA,</w:t>
      </w:r>
      <w:r w:rsidR="005657FE" w:rsidRPr="004E497F">
        <w:rPr>
          <w:rFonts w:ascii="Book Antiqua" w:hAnsi="Book Antiqua"/>
          <w:lang w:val="it-IT"/>
        </w:rPr>
        <w:t xml:space="preserve"> </w:t>
      </w:r>
      <w:r w:rsidR="00553CC8" w:rsidRPr="004E497F">
        <w:rPr>
          <w:rFonts w:ascii="Book Antiqua" w:hAnsi="Book Antiqua"/>
          <w:lang w:val="it-IT"/>
        </w:rPr>
        <w:t>Garcia-Martinez</w:t>
      </w:r>
      <w:r w:rsidR="005657FE" w:rsidRPr="004E497F">
        <w:rPr>
          <w:rFonts w:ascii="Book Antiqua" w:hAnsi="Book Antiqua"/>
          <w:lang w:val="it-IT"/>
        </w:rPr>
        <w:t xml:space="preserve"> </w:t>
      </w:r>
      <w:r w:rsidR="00553CC8" w:rsidRPr="004E497F">
        <w:rPr>
          <w:rFonts w:ascii="Book Antiqua" w:hAnsi="Book Antiqua"/>
          <w:lang w:val="it-IT"/>
        </w:rPr>
        <w:t>JV,</w:t>
      </w:r>
      <w:r w:rsidR="005657FE" w:rsidRPr="004E497F">
        <w:rPr>
          <w:rFonts w:ascii="Book Antiqua" w:hAnsi="Book Antiqua"/>
          <w:lang w:val="it-IT"/>
        </w:rPr>
        <w:t xml:space="preserve"> </w:t>
      </w:r>
      <w:r w:rsidR="00553CC8" w:rsidRPr="004E497F">
        <w:rPr>
          <w:rFonts w:ascii="Book Antiqua" w:hAnsi="Book Antiqua"/>
          <w:lang w:val="it-IT"/>
        </w:rPr>
        <w:t>Greiner</w:t>
      </w:r>
      <w:r w:rsidR="005657FE" w:rsidRPr="004E497F">
        <w:rPr>
          <w:rFonts w:ascii="Book Antiqua" w:hAnsi="Book Antiqua"/>
          <w:lang w:val="it-IT"/>
        </w:rPr>
        <w:t xml:space="preserve"> </w:t>
      </w:r>
      <w:r w:rsidR="00553CC8" w:rsidRPr="004E497F">
        <w:rPr>
          <w:rFonts w:ascii="Book Antiqua" w:hAnsi="Book Antiqua"/>
          <w:lang w:val="it-IT"/>
        </w:rPr>
        <w:t>DL.</w:t>
      </w:r>
      <w:r w:rsidR="005657FE" w:rsidRPr="004E497F">
        <w:rPr>
          <w:rFonts w:ascii="Book Antiqua" w:hAnsi="Book Antiqua"/>
          <w:lang w:val="it-IT"/>
        </w:rPr>
        <w:t xml:space="preserve"> </w:t>
      </w:r>
      <w:r w:rsidR="00553CC8" w:rsidRPr="004E497F">
        <w:rPr>
          <w:rFonts w:ascii="Book Antiqua" w:hAnsi="Book Antiqua"/>
        </w:rPr>
        <w:t>Humanize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ic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o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mmun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yste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vestigation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ogress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omis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hallenges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Nat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Rev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Immuno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2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12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786-798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3059428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038/nri3311]</w:t>
      </w:r>
    </w:p>
    <w:p w14:paraId="0D9597F5" w14:textId="002CD740" w:rsidR="00553CC8" w:rsidRPr="004E497F" w:rsidRDefault="0059241A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lastRenderedPageBreak/>
        <w:t xml:space="preserve">122 </w:t>
      </w:r>
      <w:proofErr w:type="spellStart"/>
      <w:r w:rsidR="00553CC8" w:rsidRPr="004E497F">
        <w:rPr>
          <w:rFonts w:ascii="Book Antiqua" w:hAnsi="Book Antiqua"/>
          <w:b/>
          <w:bCs/>
        </w:rPr>
        <w:t>Plaks</w:t>
      </w:r>
      <w:proofErr w:type="spellEnd"/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V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o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N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Werb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niche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ow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ssenti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nich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egulati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nes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umo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s?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Cel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Stem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5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16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25-238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5748930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016/j.stem.2015.02.015]</w:t>
      </w:r>
    </w:p>
    <w:p w14:paraId="3EF35C8F" w14:textId="32095514" w:rsidR="00553CC8" w:rsidRPr="004E497F" w:rsidRDefault="0059241A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23 </w:t>
      </w:r>
      <w:proofErr w:type="spellStart"/>
      <w:r w:rsidR="00553CC8" w:rsidRPr="004E497F">
        <w:rPr>
          <w:rFonts w:ascii="Book Antiqua" w:hAnsi="Book Antiqua"/>
          <w:b/>
          <w:bCs/>
        </w:rPr>
        <w:t>Miserocchi</w:t>
      </w:r>
      <w:proofErr w:type="spellEnd"/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G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Mercatali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Liverani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Vit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Spadazzi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Pieri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ongiovann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Recine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Amadori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brahi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.</w:t>
      </w:r>
      <w:r w:rsidR="005657FE" w:rsidRPr="004E497F">
        <w:rPr>
          <w:rFonts w:ascii="Book Antiqua" w:hAnsi="Book Antiqua"/>
        </w:rPr>
        <w:t xml:space="preserve"> </w:t>
      </w:r>
      <w:proofErr w:type="gramStart"/>
      <w:r w:rsidR="00553CC8" w:rsidRPr="004E497F">
        <w:rPr>
          <w:rFonts w:ascii="Book Antiqua" w:hAnsi="Book Antiqua"/>
        </w:rPr>
        <w:t>Management</w:t>
      </w:r>
      <w:proofErr w:type="gram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otentialitie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imary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ulture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eclinic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ranslation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udies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J</w:t>
      </w:r>
      <w:r w:rsidR="005657FE" w:rsidRPr="004E497F">
        <w:rPr>
          <w:rFonts w:ascii="Book Antiqua" w:hAnsi="Book Antiqua"/>
          <w:i/>
          <w:iCs/>
        </w:rPr>
        <w:t xml:space="preserve"> </w:t>
      </w:r>
      <w:proofErr w:type="spellStart"/>
      <w:r w:rsidR="00553CC8" w:rsidRPr="004E497F">
        <w:rPr>
          <w:rFonts w:ascii="Book Antiqua" w:hAnsi="Book Antiqua"/>
          <w:i/>
          <w:iCs/>
        </w:rPr>
        <w:t>Transl</w:t>
      </w:r>
      <w:proofErr w:type="spellEnd"/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Me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7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15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29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9116016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186/s12967-017-1328-z]</w:t>
      </w:r>
    </w:p>
    <w:p w14:paraId="1932A987" w14:textId="2C4F3F5C" w:rsidR="00553CC8" w:rsidRPr="004E497F" w:rsidRDefault="0059241A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  <w:lang w:val="en-GB"/>
        </w:rPr>
        <w:t xml:space="preserve">124 </w:t>
      </w:r>
      <w:proofErr w:type="spellStart"/>
      <w:r w:rsidR="00553CC8" w:rsidRPr="004E497F">
        <w:rPr>
          <w:rFonts w:ascii="Book Antiqua" w:hAnsi="Book Antiqua"/>
          <w:b/>
          <w:bCs/>
          <w:lang w:val="en-GB"/>
        </w:rPr>
        <w:t>Dzobo</w:t>
      </w:r>
      <w:proofErr w:type="spellEnd"/>
      <w:r w:rsidR="005657FE" w:rsidRPr="004E497F">
        <w:rPr>
          <w:rFonts w:ascii="Book Antiqua" w:hAnsi="Book Antiqua"/>
          <w:b/>
          <w:bCs/>
          <w:lang w:val="en-GB"/>
        </w:rPr>
        <w:t xml:space="preserve"> </w:t>
      </w:r>
      <w:r w:rsidR="00553CC8" w:rsidRPr="004E497F">
        <w:rPr>
          <w:rFonts w:ascii="Book Antiqua" w:hAnsi="Book Antiqua"/>
          <w:b/>
          <w:bCs/>
          <w:lang w:val="en-GB"/>
        </w:rPr>
        <w:t>K</w:t>
      </w:r>
      <w:r w:rsidR="00553CC8" w:rsidRPr="004E497F">
        <w:rPr>
          <w:rFonts w:ascii="Book Antiqua" w:hAnsi="Book Antiqua"/>
          <w:lang w:val="en-GB"/>
        </w:rPr>
        <w:t>,</w:t>
      </w:r>
      <w:r w:rsidR="005657FE" w:rsidRPr="004E497F">
        <w:rPr>
          <w:rFonts w:ascii="Book Antiqua" w:hAnsi="Book Antiqua"/>
          <w:lang w:val="en-GB"/>
        </w:rPr>
        <w:t xml:space="preserve"> </w:t>
      </w:r>
      <w:r w:rsidR="00553CC8" w:rsidRPr="004E497F">
        <w:rPr>
          <w:rFonts w:ascii="Book Antiqua" w:hAnsi="Book Antiqua"/>
          <w:lang w:val="en-GB"/>
        </w:rPr>
        <w:t>Rowe</w:t>
      </w:r>
      <w:r w:rsidR="005657FE" w:rsidRPr="004E497F">
        <w:rPr>
          <w:rFonts w:ascii="Book Antiqua" w:hAnsi="Book Antiqua"/>
          <w:lang w:val="en-GB"/>
        </w:rPr>
        <w:t xml:space="preserve"> </w:t>
      </w:r>
      <w:r w:rsidR="00553CC8" w:rsidRPr="004E497F">
        <w:rPr>
          <w:rFonts w:ascii="Book Antiqua" w:hAnsi="Book Antiqua"/>
          <w:lang w:val="en-GB"/>
        </w:rPr>
        <w:t>A,</w:t>
      </w:r>
      <w:r w:rsidR="005657FE" w:rsidRPr="004E497F">
        <w:rPr>
          <w:rFonts w:ascii="Book Antiqua" w:hAnsi="Book Antiqua"/>
          <w:lang w:val="en-GB"/>
        </w:rPr>
        <w:t xml:space="preserve"> </w:t>
      </w:r>
      <w:proofErr w:type="spellStart"/>
      <w:r w:rsidR="00553CC8" w:rsidRPr="004E497F">
        <w:rPr>
          <w:rFonts w:ascii="Book Antiqua" w:hAnsi="Book Antiqua"/>
          <w:lang w:val="en-GB"/>
        </w:rPr>
        <w:t>Senthebane</w:t>
      </w:r>
      <w:proofErr w:type="spellEnd"/>
      <w:r w:rsidR="005657FE" w:rsidRPr="004E497F">
        <w:rPr>
          <w:rFonts w:ascii="Book Antiqua" w:hAnsi="Book Antiqua"/>
          <w:lang w:val="en-GB"/>
        </w:rPr>
        <w:t xml:space="preserve"> </w:t>
      </w:r>
      <w:r w:rsidR="00553CC8" w:rsidRPr="004E497F">
        <w:rPr>
          <w:rFonts w:ascii="Book Antiqua" w:hAnsi="Book Antiqua"/>
          <w:lang w:val="en-GB"/>
        </w:rPr>
        <w:t>DA,</w:t>
      </w:r>
      <w:r w:rsidR="005657FE" w:rsidRPr="004E497F">
        <w:rPr>
          <w:rFonts w:ascii="Book Antiqua" w:hAnsi="Book Antiqua"/>
          <w:lang w:val="en-GB"/>
        </w:rPr>
        <w:t xml:space="preserve"> </w:t>
      </w:r>
      <w:proofErr w:type="spellStart"/>
      <w:r w:rsidR="00553CC8" w:rsidRPr="004E497F">
        <w:rPr>
          <w:rFonts w:ascii="Book Antiqua" w:hAnsi="Book Antiqua"/>
          <w:lang w:val="en-GB"/>
        </w:rPr>
        <w:t>AlMazyadi</w:t>
      </w:r>
      <w:proofErr w:type="spellEnd"/>
      <w:r w:rsidR="005657FE" w:rsidRPr="004E497F">
        <w:rPr>
          <w:rFonts w:ascii="Book Antiqua" w:hAnsi="Book Antiqua"/>
          <w:lang w:val="en-GB"/>
        </w:rPr>
        <w:t xml:space="preserve"> </w:t>
      </w:r>
      <w:r w:rsidR="00553CC8" w:rsidRPr="004E497F">
        <w:rPr>
          <w:rFonts w:ascii="Book Antiqua" w:hAnsi="Book Antiqua"/>
          <w:lang w:val="en-GB"/>
        </w:rPr>
        <w:t>MAM,</w:t>
      </w:r>
      <w:r w:rsidR="005657FE" w:rsidRPr="004E497F">
        <w:rPr>
          <w:rFonts w:ascii="Book Antiqua" w:hAnsi="Book Antiqua"/>
          <w:lang w:val="en-GB"/>
        </w:rPr>
        <w:t xml:space="preserve"> </w:t>
      </w:r>
      <w:r w:rsidR="00553CC8" w:rsidRPr="004E497F">
        <w:rPr>
          <w:rFonts w:ascii="Book Antiqua" w:hAnsi="Book Antiqua"/>
          <w:lang w:val="en-GB"/>
        </w:rPr>
        <w:t>Patten</w:t>
      </w:r>
      <w:r w:rsidR="005657FE" w:rsidRPr="004E497F">
        <w:rPr>
          <w:rFonts w:ascii="Book Antiqua" w:hAnsi="Book Antiqua"/>
          <w:lang w:val="en-GB"/>
        </w:rPr>
        <w:t xml:space="preserve"> </w:t>
      </w:r>
      <w:r w:rsidR="00553CC8" w:rsidRPr="004E497F">
        <w:rPr>
          <w:rFonts w:ascii="Book Antiqua" w:hAnsi="Book Antiqua"/>
          <w:lang w:val="en-GB"/>
        </w:rPr>
        <w:t>V,</w:t>
      </w:r>
      <w:r w:rsidR="005657FE" w:rsidRPr="004E497F">
        <w:rPr>
          <w:rFonts w:ascii="Book Antiqua" w:hAnsi="Book Antiqua"/>
          <w:lang w:val="en-GB"/>
        </w:rPr>
        <w:t xml:space="preserve"> </w:t>
      </w:r>
      <w:r w:rsidR="00553CC8" w:rsidRPr="004E497F">
        <w:rPr>
          <w:rFonts w:ascii="Book Antiqua" w:hAnsi="Book Antiqua"/>
          <w:lang w:val="en-GB"/>
        </w:rPr>
        <w:t>Parker</w:t>
      </w:r>
      <w:r w:rsidR="005657FE" w:rsidRPr="004E497F">
        <w:rPr>
          <w:rFonts w:ascii="Book Antiqua" w:hAnsi="Book Antiqua"/>
          <w:lang w:val="en-GB"/>
        </w:rPr>
        <w:t xml:space="preserve"> </w:t>
      </w:r>
      <w:r w:rsidR="00553CC8" w:rsidRPr="004E497F">
        <w:rPr>
          <w:rFonts w:ascii="Book Antiqua" w:hAnsi="Book Antiqua"/>
          <w:lang w:val="en-GB"/>
        </w:rPr>
        <w:t>MI.</w:t>
      </w:r>
      <w:r w:rsidR="005657FE" w:rsidRPr="004E497F">
        <w:rPr>
          <w:rFonts w:ascii="Book Antiqua" w:hAnsi="Book Antiqua"/>
          <w:lang w:val="en-GB"/>
        </w:rPr>
        <w:t xml:space="preserve"> </w:t>
      </w:r>
      <w:r w:rsidR="00553CC8" w:rsidRPr="004E497F">
        <w:rPr>
          <w:rFonts w:ascii="Book Antiqua" w:hAnsi="Book Antiqua"/>
        </w:rPr>
        <w:t>Three-Dimension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rganoid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esearch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earch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o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oly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rai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eclinic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odeling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OMIC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8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22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733-748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0571609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089/omi.2018.0172]</w:t>
      </w:r>
    </w:p>
    <w:p w14:paraId="479E4FC6" w14:textId="78709F03" w:rsidR="00553CC8" w:rsidRPr="004E497F" w:rsidRDefault="0059241A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25 </w:t>
      </w:r>
      <w:r w:rsidR="00553CC8" w:rsidRPr="004E497F">
        <w:rPr>
          <w:rFonts w:ascii="Book Antiqua" w:hAnsi="Book Antiqua"/>
          <w:b/>
          <w:bCs/>
        </w:rPr>
        <w:t>Lancaster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MA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Knoblich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A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rganogenesi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ish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odeli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evelopmen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iseas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usi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rganoi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echnologies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Scienc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4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345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247125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5035496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126/science.1247125]</w:t>
      </w:r>
    </w:p>
    <w:p w14:paraId="1F672D75" w14:textId="534125A9" w:rsidR="00553CC8" w:rsidRPr="004E497F" w:rsidRDefault="0059241A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26 </w:t>
      </w:r>
      <w:r w:rsidR="00553CC8" w:rsidRPr="004E497F">
        <w:rPr>
          <w:rFonts w:ascii="Book Antiqua" w:hAnsi="Book Antiqua"/>
          <w:b/>
          <w:bCs/>
        </w:rPr>
        <w:t>Sato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T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Vrie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G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Snippert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J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v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e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Wetering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ark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N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Stange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E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v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H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b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Kujala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eter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J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Clevers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ingl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gr5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uil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rypt-villu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ructure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in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vitr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ithou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esenchym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niche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Natur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09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459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62-265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9329995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038/nature07935]</w:t>
      </w:r>
    </w:p>
    <w:p w14:paraId="5447A2C4" w14:textId="2BB20268" w:rsidR="00553CC8" w:rsidRPr="004E497F" w:rsidRDefault="0059241A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27 </w:t>
      </w:r>
      <w:r w:rsidR="00553CC8" w:rsidRPr="004E497F">
        <w:rPr>
          <w:rFonts w:ascii="Book Antiqua" w:hAnsi="Book Antiqua"/>
          <w:b/>
          <w:bCs/>
        </w:rPr>
        <w:t>Sato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T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Stange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E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errant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Vrie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G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V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H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V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e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rink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Van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Houdt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J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onk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V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orp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Siersema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D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Clevers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ong-ter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xpans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pitheli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rganoid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ro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um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olon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denoma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denocarcinoma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arrett'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pithelium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Gastroenterology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1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141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762-1772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1889923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053/j.gastro.2011.07.050]</w:t>
      </w:r>
    </w:p>
    <w:p w14:paraId="5B3C1B0F" w14:textId="5C937D63" w:rsidR="00553CC8" w:rsidRPr="004E497F" w:rsidRDefault="0059241A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28 </w:t>
      </w:r>
      <w:proofErr w:type="spellStart"/>
      <w:r w:rsidR="00553CC8" w:rsidRPr="004E497F">
        <w:rPr>
          <w:rFonts w:ascii="Book Antiqua" w:hAnsi="Book Antiqua"/>
          <w:b/>
          <w:bCs/>
        </w:rPr>
        <w:t>Takasato</w:t>
      </w:r>
      <w:proofErr w:type="spellEnd"/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M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X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hiu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S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ai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ailli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J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ergus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art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G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Wolvetang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J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oos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S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Chuva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ous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ope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M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ittl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H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idney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rganoid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ro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uman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iPS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onta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ultipl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ineage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ode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um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nephrogenesis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Natur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5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526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564-568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6444236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038/nature15695]</w:t>
      </w:r>
    </w:p>
    <w:p w14:paraId="2BE6F0D5" w14:textId="7D4308F2" w:rsidR="00553CC8" w:rsidRPr="004E497F" w:rsidRDefault="0059241A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29 </w:t>
      </w:r>
      <w:proofErr w:type="spellStart"/>
      <w:r w:rsidR="00553CC8" w:rsidRPr="004E497F">
        <w:rPr>
          <w:rFonts w:ascii="Book Antiqua" w:hAnsi="Book Antiqua"/>
          <w:b/>
          <w:bCs/>
        </w:rPr>
        <w:t>Broutier</w:t>
      </w:r>
      <w:proofErr w:type="spellEnd"/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L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ersson-Rol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indley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J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Boj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F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Clevers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o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K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Huch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ultur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stablishmen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elf-renewi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um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ous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dul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iv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ancrea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lastRenderedPageBreak/>
        <w:t>3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rganoid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hei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enetic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anipulation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Nat</w:t>
      </w:r>
      <w:r w:rsidR="005657FE" w:rsidRPr="004E497F">
        <w:rPr>
          <w:rFonts w:ascii="Book Antiqua" w:hAnsi="Book Antiqua"/>
          <w:i/>
          <w:iCs/>
        </w:rPr>
        <w:t xml:space="preserve"> </w:t>
      </w:r>
      <w:proofErr w:type="spellStart"/>
      <w:r w:rsidR="00553CC8" w:rsidRPr="004E497F">
        <w:rPr>
          <w:rFonts w:ascii="Book Antiqua" w:hAnsi="Book Antiqua"/>
          <w:i/>
          <w:iCs/>
        </w:rPr>
        <w:t>Protoc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6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11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724-1743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7560176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038/nprot.2016.097]</w:t>
      </w:r>
    </w:p>
    <w:p w14:paraId="55B1E1CF" w14:textId="4D332BAE" w:rsidR="00553CC8" w:rsidRPr="004E497F" w:rsidRDefault="0059241A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30 </w:t>
      </w:r>
      <w:r w:rsidR="00553CC8" w:rsidRPr="004E497F">
        <w:rPr>
          <w:rFonts w:ascii="Book Antiqua" w:hAnsi="Book Antiqua"/>
          <w:b/>
          <w:bCs/>
        </w:rPr>
        <w:t>Hoang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P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onkl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R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ealy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E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enerat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patial-patterne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arly-developi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rdiac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rganoid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usi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um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luripoten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s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Nat</w:t>
      </w:r>
      <w:r w:rsidR="005657FE" w:rsidRPr="004E497F">
        <w:rPr>
          <w:rFonts w:ascii="Book Antiqua" w:hAnsi="Book Antiqua"/>
          <w:i/>
          <w:iCs/>
        </w:rPr>
        <w:t xml:space="preserve"> </w:t>
      </w:r>
      <w:proofErr w:type="spellStart"/>
      <w:r w:rsidR="00553CC8" w:rsidRPr="004E497F">
        <w:rPr>
          <w:rFonts w:ascii="Book Antiqua" w:hAnsi="Book Antiqua"/>
          <w:i/>
          <w:iCs/>
        </w:rPr>
        <w:t>Protoc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8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13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723-737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9543795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038/nprot.2018.006]</w:t>
      </w:r>
    </w:p>
    <w:p w14:paraId="2430B883" w14:textId="11C6F251" w:rsidR="00553CC8" w:rsidRPr="004E497F" w:rsidRDefault="0059241A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31 </w:t>
      </w:r>
      <w:r w:rsidR="00553CC8" w:rsidRPr="004E497F">
        <w:rPr>
          <w:rFonts w:ascii="Book Antiqua" w:hAnsi="Book Antiqua"/>
          <w:b/>
          <w:bCs/>
        </w:rPr>
        <w:t>Wong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AP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ea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h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Pasceri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homps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O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u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J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Ratjen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lli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Rossant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irecte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ifferentiat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um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luripoten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t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atur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irway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pitheli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xpressi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unction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FT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otein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Nat</w:t>
      </w:r>
      <w:r w:rsidR="005657FE" w:rsidRPr="004E497F">
        <w:rPr>
          <w:rFonts w:ascii="Book Antiqua" w:hAnsi="Book Antiqua"/>
          <w:i/>
          <w:iCs/>
        </w:rPr>
        <w:t xml:space="preserve"> </w:t>
      </w:r>
      <w:proofErr w:type="spellStart"/>
      <w:r w:rsidR="00553CC8" w:rsidRPr="004E497F">
        <w:rPr>
          <w:rFonts w:ascii="Book Antiqua" w:hAnsi="Book Antiqua"/>
          <w:i/>
          <w:iCs/>
        </w:rPr>
        <w:t>Biotechnol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2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30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876-882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2922672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038/nbt.2328]</w:t>
      </w:r>
    </w:p>
    <w:p w14:paraId="7C234C28" w14:textId="06F40BC0" w:rsidR="00553CC8" w:rsidRPr="004E497F" w:rsidRDefault="0059241A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32 </w:t>
      </w:r>
      <w:r w:rsidR="00553CC8" w:rsidRPr="004E497F">
        <w:rPr>
          <w:rFonts w:ascii="Book Antiqua" w:hAnsi="Book Antiqua"/>
          <w:b/>
          <w:bCs/>
        </w:rPr>
        <w:t>Gao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D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Vel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Sboner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Iaquinta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J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Karthaus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R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opal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wli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Wanjala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N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Undvall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A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ror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VK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Wongvipat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Kossai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Ramazanoglu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arboz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P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h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QF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irot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acDonal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Y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eltr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osquer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M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Touijer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A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cardin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T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Laudone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VP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urti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R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Rathkopf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E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orri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J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anil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C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Slovin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F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olom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B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astha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A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h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rv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ub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A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Scher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I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Clevers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awyer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L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he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rganoi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ulture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erive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ro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atient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ith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dvance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ostat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4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159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76-187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5201530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016/j.cell.2014.08.016]</w:t>
      </w:r>
    </w:p>
    <w:p w14:paraId="712DA12D" w14:textId="3DA55020" w:rsidR="00553CC8" w:rsidRPr="004E497F" w:rsidRDefault="0059241A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33 </w:t>
      </w:r>
      <w:r w:rsidR="00553CC8" w:rsidRPr="004E497F">
        <w:rPr>
          <w:rFonts w:ascii="Book Antiqua" w:hAnsi="Book Antiqua"/>
          <w:b/>
          <w:bCs/>
        </w:rPr>
        <w:t>Kim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M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u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u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O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h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J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e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J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hu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M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u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J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h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H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eo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S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i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K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ho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K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eo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Y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aylo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M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a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eyers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J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atient-derive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u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rganoid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in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vitr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odel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o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herapeutic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creening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Nat</w:t>
      </w:r>
      <w:r w:rsidR="005657FE" w:rsidRPr="004E497F">
        <w:rPr>
          <w:rFonts w:ascii="Book Antiqua" w:hAnsi="Book Antiqua"/>
          <w:i/>
          <w:iCs/>
        </w:rPr>
        <w:t xml:space="preserve"> </w:t>
      </w:r>
      <w:proofErr w:type="spellStart"/>
      <w:r w:rsidR="00553CC8" w:rsidRPr="004E497F">
        <w:rPr>
          <w:rFonts w:ascii="Book Antiqua" w:hAnsi="Book Antiqua"/>
          <w:i/>
          <w:iCs/>
        </w:rPr>
        <w:t>Commun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9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10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991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1488816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038/s41467-019-11867-6]</w:t>
      </w:r>
    </w:p>
    <w:p w14:paraId="7E8D24EB" w14:textId="7CF60853" w:rsidR="00553CC8" w:rsidRPr="004E497F" w:rsidRDefault="0059241A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34 </w:t>
      </w:r>
      <w:r w:rsidR="00553CC8" w:rsidRPr="004E497F">
        <w:rPr>
          <w:rFonts w:ascii="Book Antiqua" w:hAnsi="Book Antiqua"/>
          <w:b/>
          <w:bCs/>
        </w:rPr>
        <w:t>Sachs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N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e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Ligt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Kopper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Gogola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Bounova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Weeber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Balgobind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V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i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Gracanin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Begthel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Korving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van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Boxtel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uart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A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Lelieveld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van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Hoeck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rns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F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Blokzijl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Nijm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J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Hoogstraat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v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Ve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g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A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Zinzalla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V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ol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Boj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F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Voest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E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essel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van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Diest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J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Rottenberg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Vrie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GJ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Cuppen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Clevers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ivi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iobank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reas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rganoid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pture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iseas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eterogeneity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8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172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73-386.e10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9224780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016/j.cell.2017.11.010]</w:t>
      </w:r>
    </w:p>
    <w:p w14:paraId="07CE4908" w14:textId="665F1418" w:rsidR="00553CC8" w:rsidRPr="004E497F" w:rsidRDefault="0059241A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35 </w:t>
      </w:r>
      <w:proofErr w:type="spellStart"/>
      <w:r w:rsidR="00553CC8" w:rsidRPr="004E497F">
        <w:rPr>
          <w:rFonts w:ascii="Book Antiqua" w:hAnsi="Book Antiqua"/>
          <w:b/>
          <w:bCs/>
        </w:rPr>
        <w:t>Abugomaa</w:t>
      </w:r>
      <w:proofErr w:type="spellEnd"/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A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Elbadawy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atient-derive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rganoi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alysi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ru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esistanc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ecis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edicine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her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value?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:</w:t>
      </w:r>
      <w:r w:rsidR="005657FE" w:rsidRPr="004E497F">
        <w:rPr>
          <w:rFonts w:ascii="Book Antiqua" w:hAnsi="Book Antiqua"/>
        </w:rPr>
        <w:t xml:space="preserve"> </w:t>
      </w:r>
      <w:r w:rsidR="007F2936" w:rsidRPr="004E497F">
        <w:rPr>
          <w:rFonts w:ascii="Book Antiqua" w:hAnsi="Book Antiqua"/>
        </w:rPr>
        <w:t>Expert Review of Precision Medicine and Drug</w:t>
      </w:r>
      <w:r w:rsidR="00E13329" w:rsidRPr="004E497F">
        <w:rPr>
          <w:rFonts w:ascii="Book Antiqua" w:hAnsi="Book Antiqua"/>
        </w:rPr>
        <w:t xml:space="preserve"> </w:t>
      </w:r>
      <w:proofErr w:type="spellStart"/>
      <w:r w:rsidR="007F2936" w:rsidRPr="004E497F">
        <w:rPr>
          <w:rFonts w:ascii="Book Antiqua" w:hAnsi="Book Antiqua"/>
        </w:rPr>
        <w:lastRenderedPageBreak/>
        <w:t>Developmen</w:t>
      </w:r>
      <w:proofErr w:type="spellEnd"/>
      <w:r w:rsidR="007F2936" w:rsidRPr="004E497F">
        <w:rPr>
          <w:rFonts w:ascii="Book Antiqua" w:hAnsi="Book Antiqua"/>
        </w:rPr>
        <w:t xml:space="preserve">. London: </w:t>
      </w:r>
      <w:r w:rsidR="00553CC8" w:rsidRPr="004E497F">
        <w:rPr>
          <w:rFonts w:ascii="Book Antiqua" w:hAnsi="Book Antiqua"/>
        </w:rPr>
        <w:t>Taylo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&amp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rancis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20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p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-5</w:t>
      </w:r>
      <w:r w:rsidR="007F2936" w:rsidRPr="004E497F">
        <w:rPr>
          <w:rFonts w:ascii="Book Antiqua" w:hAnsi="Book Antiqua"/>
        </w:rPr>
        <w:t xml:space="preserve"> [</w:t>
      </w:r>
      <w:r w:rsidR="00553CC8" w:rsidRPr="004E497F">
        <w:rPr>
          <w:rFonts w:ascii="Book Antiqua" w:hAnsi="Book Antiqua"/>
        </w:rPr>
        <w:t>DOI:10.1080/23808993.2020.1715794</w:t>
      </w:r>
      <w:r w:rsidR="007F2936" w:rsidRPr="004E497F">
        <w:rPr>
          <w:rFonts w:ascii="Book Antiqua" w:hAnsi="Book Antiqua"/>
        </w:rPr>
        <w:t>]</w:t>
      </w:r>
    </w:p>
    <w:p w14:paraId="0FD45C8D" w14:textId="65013D9A" w:rsidR="00553CC8" w:rsidRPr="004E497F" w:rsidRDefault="0059241A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36 </w:t>
      </w:r>
      <w:r w:rsidR="00553CC8" w:rsidRPr="004E497F">
        <w:rPr>
          <w:rFonts w:ascii="Book Antiqua" w:hAnsi="Book Antiqua"/>
          <w:b/>
          <w:bCs/>
        </w:rPr>
        <w:t>Shamir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ER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wal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J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hree-dimension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rganotypic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ulture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xperiment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odel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ammali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iology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isease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Nat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Rev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Mo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Cel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Bio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4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15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647-664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5237826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038/nrm3873]</w:t>
      </w:r>
    </w:p>
    <w:p w14:paraId="60EF39E1" w14:textId="547F2BF7" w:rsidR="00553CC8" w:rsidRPr="004E497F" w:rsidRDefault="0059241A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37 </w:t>
      </w:r>
      <w:r w:rsidR="00553CC8" w:rsidRPr="004E497F">
        <w:rPr>
          <w:rFonts w:ascii="Book Antiqua" w:hAnsi="Book Antiqua"/>
          <w:b/>
          <w:bCs/>
        </w:rPr>
        <w:t>Pauli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C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opkin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D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and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haw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edrizz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Sboner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Sailer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V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ugell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Puca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osat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cNary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J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Churakova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heu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Triscott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isapi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a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osquer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M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obins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Faltas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M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Emerling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E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ad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VK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ernar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Elemento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eltr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Demichelis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emp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J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Grandori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Cantley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C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ub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A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ersonalize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In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Vitr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In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Viv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odel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uid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ecis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edicine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Cancer</w:t>
      </w:r>
      <w:r w:rsidR="005657FE" w:rsidRPr="004E497F">
        <w:rPr>
          <w:rFonts w:ascii="Book Antiqua" w:hAnsi="Book Antiqua"/>
          <w:i/>
          <w:iCs/>
        </w:rPr>
        <w:t xml:space="preserve"> </w:t>
      </w:r>
      <w:proofErr w:type="spellStart"/>
      <w:r w:rsidR="00553CC8" w:rsidRPr="004E497F">
        <w:rPr>
          <w:rFonts w:ascii="Book Antiqua" w:hAnsi="Book Antiqua"/>
          <w:i/>
          <w:iCs/>
        </w:rPr>
        <w:t>Discov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7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7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462-477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8331002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158/2159-8290.CD-16-1154]</w:t>
      </w:r>
    </w:p>
    <w:p w14:paraId="548C5078" w14:textId="306EFC70" w:rsidR="00553CC8" w:rsidRPr="004E497F" w:rsidRDefault="0059241A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38 </w:t>
      </w:r>
      <w:r w:rsidR="00553CC8" w:rsidRPr="004E497F">
        <w:rPr>
          <w:rFonts w:ascii="Book Antiqua" w:hAnsi="Book Antiqua"/>
          <w:b/>
          <w:bCs/>
        </w:rPr>
        <w:t>Porter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RJ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urray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I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cLe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H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urren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oncept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tumour</w:t>
      </w:r>
      <w:proofErr w:type="spellEnd"/>
      <w:r w:rsidR="00553CC8" w:rsidRPr="004E497F">
        <w:rPr>
          <w:rFonts w:ascii="Book Antiqua" w:hAnsi="Book Antiqua"/>
        </w:rPr>
        <w:t>-derive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rganoids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Br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J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20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123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209-1218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2728094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038/s41416-020-0993-5]</w:t>
      </w:r>
    </w:p>
    <w:p w14:paraId="25F7DC5E" w14:textId="48985C30" w:rsidR="00553CC8" w:rsidRPr="004E497F" w:rsidRDefault="0059241A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39 </w:t>
      </w:r>
      <w:proofErr w:type="spellStart"/>
      <w:r w:rsidR="00553CC8" w:rsidRPr="004E497F">
        <w:rPr>
          <w:rFonts w:ascii="Book Antiqua" w:hAnsi="Book Antiqua"/>
          <w:b/>
          <w:bCs/>
        </w:rPr>
        <w:t>Fatehullah</w:t>
      </w:r>
      <w:proofErr w:type="spellEnd"/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A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H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ark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N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rganoid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in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vitr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ode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um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evelopmen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isease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Nat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Cel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Bio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6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18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46-254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6911908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038/ncb3312]</w:t>
      </w:r>
    </w:p>
    <w:p w14:paraId="30CDD4A5" w14:textId="2F314266" w:rsidR="00553CC8" w:rsidRPr="004E497F" w:rsidRDefault="0059241A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40 </w:t>
      </w:r>
      <w:proofErr w:type="spellStart"/>
      <w:r w:rsidR="00553CC8" w:rsidRPr="004E497F">
        <w:rPr>
          <w:rFonts w:ascii="Book Antiqua" w:hAnsi="Book Antiqua"/>
          <w:b/>
          <w:bCs/>
        </w:rPr>
        <w:t>Driehuis</w:t>
      </w:r>
      <w:proofErr w:type="spellEnd"/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E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retzschma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Clevers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stablishmen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atient-derive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rganoid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o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rug-screeni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pplications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Nat</w:t>
      </w:r>
      <w:r w:rsidR="005657FE" w:rsidRPr="004E497F">
        <w:rPr>
          <w:rFonts w:ascii="Book Antiqua" w:hAnsi="Book Antiqua"/>
          <w:i/>
          <w:iCs/>
        </w:rPr>
        <w:t xml:space="preserve"> </w:t>
      </w:r>
      <w:proofErr w:type="spellStart"/>
      <w:r w:rsidR="00553CC8" w:rsidRPr="004E497F">
        <w:rPr>
          <w:rFonts w:ascii="Book Antiqua" w:hAnsi="Book Antiqua"/>
          <w:i/>
          <w:iCs/>
        </w:rPr>
        <w:t>Protoc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20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15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380-3409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2929210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038/s41596-020-0379-4]</w:t>
      </w:r>
    </w:p>
    <w:p w14:paraId="63639741" w14:textId="25F9A744" w:rsidR="00553CC8" w:rsidRPr="004E497F" w:rsidRDefault="0059241A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41 </w:t>
      </w:r>
      <w:proofErr w:type="spellStart"/>
      <w:r w:rsidR="00553CC8" w:rsidRPr="004E497F">
        <w:rPr>
          <w:rFonts w:ascii="Book Antiqua" w:hAnsi="Book Antiqua"/>
          <w:b/>
          <w:bCs/>
        </w:rPr>
        <w:t>Elbadawy</w:t>
      </w:r>
      <w:proofErr w:type="spellEnd"/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M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at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or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Goto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ayash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amanak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Azakami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Uchide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ukushim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oshid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hibutan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obayash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hinohar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Abugomaa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aned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Yamawaki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Usu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asak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ti-tumo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ffec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rametinib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ladd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rganoi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underlyi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echanism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Cancer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Biol</w:t>
      </w:r>
      <w:r w:rsidR="005657FE" w:rsidRPr="004E497F">
        <w:rPr>
          <w:rFonts w:ascii="Book Antiqua" w:hAnsi="Book Antiqua"/>
          <w:i/>
          <w:iCs/>
        </w:rPr>
        <w:t xml:space="preserve"> </w:t>
      </w:r>
      <w:proofErr w:type="spellStart"/>
      <w:r w:rsidR="00553CC8" w:rsidRPr="004E497F">
        <w:rPr>
          <w:rFonts w:ascii="Book Antiqua" w:hAnsi="Book Antiqua"/>
          <w:i/>
          <w:iCs/>
        </w:rPr>
        <w:t>Ther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21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22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57-371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4034619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080/15384047.2021.1919004]</w:t>
      </w:r>
    </w:p>
    <w:p w14:paraId="7EAE863B" w14:textId="20D9E2F3" w:rsidR="00553CC8" w:rsidRPr="004E497F" w:rsidRDefault="0059241A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42 </w:t>
      </w:r>
      <w:r w:rsidR="00553CC8" w:rsidRPr="004E497F">
        <w:rPr>
          <w:rFonts w:ascii="Book Antiqua" w:hAnsi="Book Antiqua"/>
          <w:b/>
          <w:bCs/>
        </w:rPr>
        <w:t>Xu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H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Lyu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X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ha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o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u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rganoi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echnology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pplication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esearch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J</w:t>
      </w:r>
      <w:r w:rsidR="005657FE" w:rsidRPr="004E497F">
        <w:rPr>
          <w:rFonts w:ascii="Book Antiqua" w:hAnsi="Book Antiqua"/>
          <w:i/>
          <w:iCs/>
        </w:rPr>
        <w:t xml:space="preserve"> </w:t>
      </w:r>
      <w:proofErr w:type="spellStart"/>
      <w:r w:rsidR="00553CC8" w:rsidRPr="004E497F">
        <w:rPr>
          <w:rFonts w:ascii="Book Antiqua" w:hAnsi="Book Antiqua"/>
          <w:i/>
          <w:iCs/>
        </w:rPr>
        <w:t>Hematol</w:t>
      </w:r>
      <w:proofErr w:type="spellEnd"/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Onco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8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11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16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0219074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186/s13045-018-0662-9]</w:t>
      </w:r>
    </w:p>
    <w:p w14:paraId="08607BAD" w14:textId="218BFDA0" w:rsidR="00553CC8" w:rsidRPr="004E497F" w:rsidRDefault="0059241A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  <w:lang w:val="en-GB"/>
        </w:rPr>
        <w:t xml:space="preserve">143 </w:t>
      </w:r>
      <w:r w:rsidR="00553CC8" w:rsidRPr="004E497F">
        <w:rPr>
          <w:rFonts w:ascii="Book Antiqua" w:hAnsi="Book Antiqua"/>
          <w:b/>
          <w:bCs/>
          <w:lang w:val="en-GB"/>
        </w:rPr>
        <w:t>Rossi</w:t>
      </w:r>
      <w:r w:rsidR="005657FE" w:rsidRPr="004E497F">
        <w:rPr>
          <w:rFonts w:ascii="Book Antiqua" w:hAnsi="Book Antiqua"/>
          <w:b/>
          <w:bCs/>
          <w:lang w:val="en-GB"/>
        </w:rPr>
        <w:t xml:space="preserve"> </w:t>
      </w:r>
      <w:r w:rsidR="00553CC8" w:rsidRPr="004E497F">
        <w:rPr>
          <w:rFonts w:ascii="Book Antiqua" w:hAnsi="Book Antiqua"/>
          <w:b/>
          <w:bCs/>
          <w:lang w:val="en-GB"/>
        </w:rPr>
        <w:t>G</w:t>
      </w:r>
      <w:r w:rsidR="00553CC8" w:rsidRPr="004E497F">
        <w:rPr>
          <w:rFonts w:ascii="Book Antiqua" w:hAnsi="Book Antiqua"/>
          <w:lang w:val="en-GB"/>
        </w:rPr>
        <w:t>,</w:t>
      </w:r>
      <w:r w:rsidR="005657FE" w:rsidRPr="004E497F">
        <w:rPr>
          <w:rFonts w:ascii="Book Antiqua" w:hAnsi="Book Antiqua"/>
          <w:lang w:val="en-GB"/>
        </w:rPr>
        <w:t xml:space="preserve"> </w:t>
      </w:r>
      <w:proofErr w:type="spellStart"/>
      <w:r w:rsidR="00553CC8" w:rsidRPr="004E497F">
        <w:rPr>
          <w:rFonts w:ascii="Book Antiqua" w:hAnsi="Book Antiqua"/>
          <w:lang w:val="en-GB"/>
        </w:rPr>
        <w:t>Manfrin</w:t>
      </w:r>
      <w:proofErr w:type="spellEnd"/>
      <w:r w:rsidR="005657FE" w:rsidRPr="004E497F">
        <w:rPr>
          <w:rFonts w:ascii="Book Antiqua" w:hAnsi="Book Antiqua"/>
          <w:lang w:val="en-GB"/>
        </w:rPr>
        <w:t xml:space="preserve"> </w:t>
      </w:r>
      <w:r w:rsidR="00553CC8" w:rsidRPr="004E497F">
        <w:rPr>
          <w:rFonts w:ascii="Book Antiqua" w:hAnsi="Book Antiqua"/>
          <w:lang w:val="en-GB"/>
        </w:rPr>
        <w:t>A,</w:t>
      </w:r>
      <w:r w:rsidR="005657FE" w:rsidRPr="004E497F">
        <w:rPr>
          <w:rFonts w:ascii="Book Antiqua" w:hAnsi="Book Antiqua"/>
          <w:lang w:val="en-GB"/>
        </w:rPr>
        <w:t xml:space="preserve"> </w:t>
      </w:r>
      <w:proofErr w:type="spellStart"/>
      <w:r w:rsidR="00553CC8" w:rsidRPr="004E497F">
        <w:rPr>
          <w:rFonts w:ascii="Book Antiqua" w:hAnsi="Book Antiqua"/>
          <w:lang w:val="en-GB"/>
        </w:rPr>
        <w:t>Lutolf</w:t>
      </w:r>
      <w:proofErr w:type="spellEnd"/>
      <w:r w:rsidR="005657FE" w:rsidRPr="004E497F">
        <w:rPr>
          <w:rFonts w:ascii="Book Antiqua" w:hAnsi="Book Antiqua"/>
          <w:lang w:val="en-GB"/>
        </w:rPr>
        <w:t xml:space="preserve"> </w:t>
      </w:r>
      <w:r w:rsidR="00553CC8" w:rsidRPr="004E497F">
        <w:rPr>
          <w:rFonts w:ascii="Book Antiqua" w:hAnsi="Book Antiqua"/>
          <w:lang w:val="en-GB"/>
        </w:rPr>
        <w:t>MP.</w:t>
      </w:r>
      <w:r w:rsidR="005657FE" w:rsidRPr="004E497F">
        <w:rPr>
          <w:rFonts w:ascii="Book Antiqua" w:hAnsi="Book Antiqua"/>
          <w:lang w:val="en-GB"/>
        </w:rPr>
        <w:t xml:space="preserve"> </w:t>
      </w:r>
      <w:r w:rsidR="00553CC8" w:rsidRPr="004E497F">
        <w:rPr>
          <w:rFonts w:ascii="Book Antiqua" w:hAnsi="Book Antiqua"/>
        </w:rPr>
        <w:t>Progres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otenti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rganoi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esearch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Nat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Rev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Gene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8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19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671-687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0228295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038/s41576-018-0051-9]</w:t>
      </w:r>
    </w:p>
    <w:p w14:paraId="7875413C" w14:textId="64B1C40E" w:rsidR="00553CC8" w:rsidRPr="004E497F" w:rsidRDefault="0059241A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lastRenderedPageBreak/>
        <w:t xml:space="preserve">144 </w:t>
      </w:r>
      <w:r w:rsidR="00553CC8" w:rsidRPr="004E497F">
        <w:rPr>
          <w:rFonts w:ascii="Book Antiqua" w:hAnsi="Book Antiqua"/>
          <w:b/>
          <w:bCs/>
        </w:rPr>
        <w:t>Liu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L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u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u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atient-derive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rganoi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(PDO)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latform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acilitat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linic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ecis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aking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J</w:t>
      </w:r>
      <w:r w:rsidR="005657FE" w:rsidRPr="004E497F">
        <w:rPr>
          <w:rFonts w:ascii="Book Antiqua" w:hAnsi="Book Antiqua"/>
          <w:i/>
          <w:iCs/>
        </w:rPr>
        <w:t xml:space="preserve"> </w:t>
      </w:r>
      <w:proofErr w:type="spellStart"/>
      <w:r w:rsidR="00553CC8" w:rsidRPr="004E497F">
        <w:rPr>
          <w:rFonts w:ascii="Book Antiqua" w:hAnsi="Book Antiqua"/>
          <w:i/>
          <w:iCs/>
        </w:rPr>
        <w:t>Transl</w:t>
      </w:r>
      <w:proofErr w:type="spellEnd"/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Me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21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19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40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3478472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186/s12967-020-02677-2]</w:t>
      </w:r>
    </w:p>
    <w:p w14:paraId="45548D23" w14:textId="02CD376F" w:rsidR="00553CC8" w:rsidRPr="004E497F" w:rsidRDefault="0059241A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45 </w:t>
      </w:r>
      <w:r w:rsidR="00553CC8" w:rsidRPr="004E497F">
        <w:rPr>
          <w:rFonts w:ascii="Book Antiqua" w:hAnsi="Book Antiqua"/>
          <w:b/>
          <w:bCs/>
        </w:rPr>
        <w:t>Orkin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RW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Gehron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cGoodw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B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art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R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Valentin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war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urin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umo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oduci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atrix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asemen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embrane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J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Exp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Me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977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145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4-220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830788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084/jem.145.1.204]</w:t>
      </w:r>
    </w:p>
    <w:p w14:paraId="57B758BF" w14:textId="5F69A1D3" w:rsidR="00553CC8" w:rsidRPr="004E497F" w:rsidRDefault="0059241A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46 </w:t>
      </w:r>
      <w:r w:rsidR="00553CC8" w:rsidRPr="004E497F">
        <w:rPr>
          <w:rFonts w:ascii="Book Antiqua" w:hAnsi="Book Antiqua"/>
          <w:b/>
          <w:bCs/>
        </w:rPr>
        <w:t>Kleinman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HK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art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R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atrigel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asemen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embran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atrix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ith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iologic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ctivity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Semin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Cancer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Bio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05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15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78-386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5975825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016/j.semcancer.2005.05.004]</w:t>
      </w:r>
    </w:p>
    <w:p w14:paraId="2FD479D8" w14:textId="6882A2E6" w:rsidR="00553CC8" w:rsidRPr="004E497F" w:rsidRDefault="0059241A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47 </w:t>
      </w:r>
      <w:r w:rsidR="00553CC8" w:rsidRPr="004E497F">
        <w:rPr>
          <w:rFonts w:ascii="Book Antiqua" w:hAnsi="Book Antiqua"/>
          <w:b/>
          <w:bCs/>
        </w:rPr>
        <w:t>Lee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HJ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u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ha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M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i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xtracellula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atrix-Base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ydrogel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ailori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umo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rganoids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ACS</w:t>
      </w:r>
      <w:r w:rsidR="005657FE" w:rsidRPr="004E497F">
        <w:rPr>
          <w:rFonts w:ascii="Book Antiqua" w:hAnsi="Book Antiqua"/>
          <w:i/>
          <w:iCs/>
        </w:rPr>
        <w:t xml:space="preserve"> </w:t>
      </w:r>
      <w:proofErr w:type="spellStart"/>
      <w:r w:rsidR="00553CC8" w:rsidRPr="004E497F">
        <w:rPr>
          <w:rFonts w:ascii="Book Antiqua" w:hAnsi="Book Antiqua"/>
          <w:i/>
          <w:iCs/>
        </w:rPr>
        <w:t>Biomater</w:t>
      </w:r>
      <w:proofErr w:type="spellEnd"/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Sci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E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21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7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4128-4135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3724792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021/acsbiomaterials.0c01801]</w:t>
      </w:r>
    </w:p>
    <w:p w14:paraId="055320E0" w14:textId="039CB0E0" w:rsidR="00553CC8" w:rsidRPr="004E497F" w:rsidRDefault="0059241A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48 </w:t>
      </w:r>
      <w:r w:rsidR="00553CC8" w:rsidRPr="004E497F">
        <w:rPr>
          <w:rFonts w:ascii="Book Antiqua" w:hAnsi="Book Antiqua"/>
          <w:b/>
          <w:bCs/>
        </w:rPr>
        <w:t>Benton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G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Arnaoutova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eorg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leinm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K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Koblinski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atrigel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ro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iscovery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C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imicry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ssay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odel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o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esearch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Adv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Drug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Deliv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Rev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4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79-80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-18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4997339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016/j.addr.2014.06.005]</w:t>
      </w:r>
    </w:p>
    <w:p w14:paraId="6120D6D6" w14:textId="30DB9EEC" w:rsidR="00553CC8" w:rsidRPr="004E497F" w:rsidRDefault="0059241A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49 </w:t>
      </w:r>
      <w:proofErr w:type="spellStart"/>
      <w:r w:rsidR="00553CC8" w:rsidRPr="004E497F">
        <w:rPr>
          <w:rFonts w:ascii="Book Antiqua" w:hAnsi="Book Antiqua"/>
          <w:b/>
          <w:bCs/>
        </w:rPr>
        <w:t>Drost</w:t>
      </w:r>
      <w:proofErr w:type="spellEnd"/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J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Karthaus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R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a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Driehuis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awyer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L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he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Clevers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rganoi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ultur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ystem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o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ostat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pitheli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issue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Nat</w:t>
      </w:r>
      <w:r w:rsidR="005657FE" w:rsidRPr="004E497F">
        <w:rPr>
          <w:rFonts w:ascii="Book Antiqua" w:hAnsi="Book Antiqua"/>
          <w:i/>
          <w:iCs/>
        </w:rPr>
        <w:t xml:space="preserve"> </w:t>
      </w:r>
      <w:proofErr w:type="spellStart"/>
      <w:r w:rsidR="00553CC8" w:rsidRPr="004E497F">
        <w:rPr>
          <w:rFonts w:ascii="Book Antiqua" w:hAnsi="Book Antiqua"/>
          <w:i/>
          <w:iCs/>
        </w:rPr>
        <w:t>Protoc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6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11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47-358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6797458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038/nprot.2016.006]</w:t>
      </w:r>
    </w:p>
    <w:p w14:paraId="43DEC90D" w14:textId="10026F9D" w:rsidR="00553CC8" w:rsidRPr="004E497F" w:rsidRDefault="0059241A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50 </w:t>
      </w:r>
      <w:proofErr w:type="spellStart"/>
      <w:r w:rsidR="00553CC8" w:rsidRPr="004E497F">
        <w:rPr>
          <w:rFonts w:ascii="Book Antiqua" w:hAnsi="Book Antiqua"/>
          <w:b/>
          <w:bCs/>
        </w:rPr>
        <w:t>Cheaito</w:t>
      </w:r>
      <w:proofErr w:type="spellEnd"/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K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Bahmad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F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Hadadeh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Msheik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Monzer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Ballout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Dagher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Telvizian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aheb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N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awi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l-</w:t>
      </w:r>
      <w:proofErr w:type="spellStart"/>
      <w:r w:rsidR="00553CC8" w:rsidRPr="004E497F">
        <w:rPr>
          <w:rFonts w:ascii="Book Antiqua" w:hAnsi="Book Antiqua"/>
        </w:rPr>
        <w:t>Sabban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l-Hajj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ukherj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l-Sayegh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bou-</w:t>
      </w:r>
      <w:proofErr w:type="spellStart"/>
      <w:r w:rsidR="00553CC8" w:rsidRPr="004E497F">
        <w:rPr>
          <w:rFonts w:ascii="Book Antiqua" w:hAnsi="Book Antiqua"/>
        </w:rPr>
        <w:t>Kheir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.</w:t>
      </w:r>
      <w:r w:rsidR="005657FE" w:rsidRPr="004E497F">
        <w:rPr>
          <w:rFonts w:ascii="Book Antiqua" w:hAnsi="Book Antiqua"/>
        </w:rPr>
        <w:t xml:space="preserve"> </w:t>
      </w:r>
      <w:proofErr w:type="gramStart"/>
      <w:r w:rsidR="00553CC8" w:rsidRPr="004E497F">
        <w:rPr>
          <w:rFonts w:ascii="Book Antiqua" w:hAnsi="Book Antiqua"/>
        </w:rPr>
        <w:t>Establishment</w:t>
      </w:r>
      <w:proofErr w:type="gram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haracterizat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ostat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rganoid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ro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reatment-naïv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atient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ith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ostat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Onco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Let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22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23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6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4820005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3892/ol.2021.13124]</w:t>
      </w:r>
    </w:p>
    <w:p w14:paraId="54D3D47C" w14:textId="5D0ABE3D" w:rsidR="00553CC8" w:rsidRPr="004E497F" w:rsidRDefault="0059241A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51 </w:t>
      </w:r>
      <w:proofErr w:type="spellStart"/>
      <w:r w:rsidR="00553CC8" w:rsidRPr="004E497F">
        <w:rPr>
          <w:rFonts w:ascii="Book Antiqua" w:hAnsi="Book Antiqua"/>
          <w:b/>
          <w:bCs/>
        </w:rPr>
        <w:t>Monzer</w:t>
      </w:r>
      <w:proofErr w:type="spellEnd"/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A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Wakimian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Ballout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l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Bitar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Yehya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Kanso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aheb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N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awi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Doughan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usse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ukherj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araj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Gali-Muhtasib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bou-</w:t>
      </w:r>
      <w:proofErr w:type="spellStart"/>
      <w:r w:rsidR="00553CC8" w:rsidRPr="004E497F">
        <w:rPr>
          <w:rFonts w:ascii="Book Antiqua" w:hAnsi="Book Antiqua"/>
        </w:rPr>
        <w:t>Kheir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Nove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herapeutic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diiminoquinone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xhibit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ti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ffect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um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olorect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wo-dimension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hree-dimension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in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vitr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odels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World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J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Gastroentero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22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28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4787-4811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6156922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3748/</w:t>
      </w:r>
      <w:proofErr w:type="gramStart"/>
      <w:r w:rsidR="00553CC8" w:rsidRPr="004E497F">
        <w:rPr>
          <w:rFonts w:ascii="Book Antiqua" w:hAnsi="Book Antiqua"/>
        </w:rPr>
        <w:t>wjg.v28.i</w:t>
      </w:r>
      <w:proofErr w:type="gramEnd"/>
      <w:r w:rsidR="00553CC8" w:rsidRPr="004E497F">
        <w:rPr>
          <w:rFonts w:ascii="Book Antiqua" w:hAnsi="Book Antiqua"/>
        </w:rPr>
        <w:t>33.4787]</w:t>
      </w:r>
    </w:p>
    <w:p w14:paraId="5D8B6DF0" w14:textId="03FC675F" w:rsidR="00553CC8" w:rsidRPr="004E497F" w:rsidRDefault="0059241A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lastRenderedPageBreak/>
        <w:t xml:space="preserve">152 </w:t>
      </w:r>
      <w:r w:rsidR="00553CC8" w:rsidRPr="004E497F">
        <w:rPr>
          <w:rFonts w:ascii="Book Antiqua" w:hAnsi="Book Antiqua"/>
          <w:b/>
          <w:bCs/>
        </w:rPr>
        <w:t>Al</w:t>
      </w:r>
      <w:r w:rsidR="005657FE" w:rsidRPr="004E497F">
        <w:rPr>
          <w:rFonts w:ascii="Book Antiqua" w:hAnsi="Book Antiqua"/>
          <w:b/>
          <w:bCs/>
        </w:rPr>
        <w:t xml:space="preserve"> </w:t>
      </w:r>
      <w:proofErr w:type="spellStart"/>
      <w:r w:rsidR="00553CC8" w:rsidRPr="004E497F">
        <w:rPr>
          <w:rFonts w:ascii="Book Antiqua" w:hAnsi="Book Antiqua"/>
          <w:b/>
          <w:bCs/>
        </w:rPr>
        <w:t>Bitar</w:t>
      </w:r>
      <w:proofErr w:type="spellEnd"/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S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Ballout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Monzer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Kanso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aheb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N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ukherj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araj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awi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Doughan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usse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bou-</w:t>
      </w:r>
      <w:proofErr w:type="spellStart"/>
      <w:r w:rsidR="00553CC8" w:rsidRPr="004E497F">
        <w:rPr>
          <w:rFonts w:ascii="Book Antiqua" w:hAnsi="Book Antiqua"/>
        </w:rPr>
        <w:t>Kheir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Gali-Muhtasib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hymoquinone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Radiosensitizes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um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olorect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ultur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odels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Cancers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(Basel)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22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14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5326517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3390/cancers14061363]</w:t>
      </w:r>
    </w:p>
    <w:p w14:paraId="490588AC" w14:textId="4659E5D3" w:rsidR="00553CC8" w:rsidRPr="004E497F" w:rsidRDefault="0059241A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53 </w:t>
      </w:r>
      <w:r w:rsidR="00553CC8" w:rsidRPr="004E497F">
        <w:rPr>
          <w:rFonts w:ascii="Book Antiqua" w:hAnsi="Book Antiqua"/>
          <w:b/>
          <w:bCs/>
        </w:rPr>
        <w:t>Yu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L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e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he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iu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h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u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o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he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u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atient-derive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rganoid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ladd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ecapitulat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tige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xpress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ofile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erv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erson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valuat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ode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o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R-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in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vitro</w:t>
      </w:r>
      <w:r w:rsidR="00553CC8" w:rsidRPr="004E497F">
        <w:rPr>
          <w:rFonts w:ascii="Book Antiqua" w:hAnsi="Book Antiqua"/>
        </w:rPr>
        <w:t>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Clin</w:t>
      </w:r>
      <w:r w:rsidR="005657FE" w:rsidRPr="004E497F">
        <w:rPr>
          <w:rFonts w:ascii="Book Antiqua" w:hAnsi="Book Antiqua"/>
          <w:i/>
          <w:iCs/>
        </w:rPr>
        <w:t xml:space="preserve"> </w:t>
      </w:r>
      <w:proofErr w:type="spellStart"/>
      <w:r w:rsidR="00553CC8" w:rsidRPr="004E497F">
        <w:rPr>
          <w:rFonts w:ascii="Book Antiqua" w:hAnsi="Book Antiqua"/>
          <w:i/>
          <w:iCs/>
        </w:rPr>
        <w:t>Transl</w:t>
      </w:r>
      <w:proofErr w:type="spellEnd"/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Immunology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21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10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1248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3552510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002/cti2.1248]</w:t>
      </w:r>
    </w:p>
    <w:p w14:paraId="74590B51" w14:textId="76AD59CA" w:rsidR="00553CC8" w:rsidRPr="004E497F" w:rsidRDefault="0059241A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54 </w:t>
      </w:r>
      <w:r w:rsidR="00553CC8" w:rsidRPr="004E497F">
        <w:rPr>
          <w:rFonts w:ascii="Book Antiqua" w:hAnsi="Book Antiqua"/>
          <w:b/>
          <w:bCs/>
        </w:rPr>
        <w:t>Chen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P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h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X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i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Lyu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X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e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e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H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ha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N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hu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u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u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Xio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u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u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ho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K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NW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h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Qu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e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ia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u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ha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a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h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Xu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X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h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e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atient-Derive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rganoid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uid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ersonalized-Therapie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o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atient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ith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dvance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reas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Adv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Sci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(</w:t>
      </w:r>
      <w:proofErr w:type="spellStart"/>
      <w:r w:rsidR="00553CC8" w:rsidRPr="004E497F">
        <w:rPr>
          <w:rFonts w:ascii="Book Antiqua" w:hAnsi="Book Antiqua"/>
          <w:i/>
          <w:iCs/>
        </w:rPr>
        <w:t>Weinh</w:t>
      </w:r>
      <w:proofErr w:type="spellEnd"/>
      <w:r w:rsidR="00553CC8" w:rsidRPr="004E497F">
        <w:rPr>
          <w:rFonts w:ascii="Book Antiqua" w:hAnsi="Book Antiqua"/>
          <w:i/>
          <w:iCs/>
        </w:rPr>
        <w:t>)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21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8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2101176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4605222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002/advs.202101176]</w:t>
      </w:r>
    </w:p>
    <w:p w14:paraId="7ACEE8D1" w14:textId="78E0E1BF" w:rsidR="00553CC8" w:rsidRPr="004E497F" w:rsidRDefault="004F77CD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55 </w:t>
      </w:r>
      <w:proofErr w:type="spellStart"/>
      <w:r w:rsidR="00553CC8" w:rsidRPr="004E497F">
        <w:rPr>
          <w:rFonts w:ascii="Book Antiqua" w:hAnsi="Book Antiqua"/>
          <w:b/>
          <w:bCs/>
        </w:rPr>
        <w:t>Cheaito</w:t>
      </w:r>
      <w:proofErr w:type="spellEnd"/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K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Bahmad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F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Jalloul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Hadadeh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Msheik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l-Hajj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ukherj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l-Sayegh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bou-</w:t>
      </w:r>
      <w:proofErr w:type="spellStart"/>
      <w:r w:rsidR="00553CC8" w:rsidRPr="004E497F">
        <w:rPr>
          <w:rFonts w:ascii="Book Antiqua" w:hAnsi="Book Antiqua"/>
        </w:rPr>
        <w:t>Kheir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piderm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rowth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acto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ssenti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o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aintenanc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Nove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ostat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pitheli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solated</w:t>
      </w:r>
      <w:r w:rsidR="005657FE" w:rsidRPr="004E497F">
        <w:rPr>
          <w:rFonts w:ascii="Book Antiqua" w:hAnsi="Book Antiqua"/>
        </w:rPr>
        <w:t xml:space="preserve"> </w:t>
      </w:r>
      <w:proofErr w:type="gramStart"/>
      <w:r w:rsidR="00553CC8" w:rsidRPr="004E497F">
        <w:rPr>
          <w:rFonts w:ascii="Book Antiqua" w:hAnsi="Book Antiqua"/>
        </w:rPr>
        <w:t>From</w:t>
      </w:r>
      <w:proofErr w:type="gram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atient-Derive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rganoids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Front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Cel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Dev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Bio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20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8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571677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3195205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3389/fcell.2020.571677]</w:t>
      </w:r>
    </w:p>
    <w:p w14:paraId="6EC68512" w14:textId="3067872D" w:rsidR="00553CC8" w:rsidRPr="004E497F" w:rsidRDefault="0059241A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56 </w:t>
      </w:r>
      <w:r w:rsidR="00553CC8" w:rsidRPr="004E497F">
        <w:rPr>
          <w:rFonts w:ascii="Book Antiqua" w:hAnsi="Book Antiqua"/>
          <w:b/>
          <w:bCs/>
        </w:rPr>
        <w:t>Huang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Y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u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he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u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iu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u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Q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i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esearch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ogress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hallenges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reakthrough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rganoid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iseas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odels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Front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Cel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Dev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Bio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21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9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740574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4869324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3389/fcell.2021.740574]</w:t>
      </w:r>
    </w:p>
    <w:p w14:paraId="50EBFA26" w14:textId="68607683" w:rsidR="00553CC8" w:rsidRPr="004E497F" w:rsidRDefault="0059241A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57 </w:t>
      </w:r>
      <w:r w:rsidR="00553CC8" w:rsidRPr="004E497F">
        <w:rPr>
          <w:rFonts w:ascii="Book Antiqua" w:hAnsi="Book Antiqua"/>
          <w:b/>
          <w:bCs/>
        </w:rPr>
        <w:t>Bose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S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Clevers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he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X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omise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hallenge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rganoid-Guide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ecis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edicine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Me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21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2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11-1026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4617071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016/j.medj.2021.08.005]</w:t>
      </w:r>
    </w:p>
    <w:p w14:paraId="07E87254" w14:textId="61CE7170" w:rsidR="00553CC8" w:rsidRPr="004E497F" w:rsidRDefault="0059241A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58 </w:t>
      </w:r>
      <w:r w:rsidR="00553CC8" w:rsidRPr="004E497F">
        <w:rPr>
          <w:rFonts w:ascii="Book Antiqua" w:hAnsi="Book Antiqua"/>
          <w:b/>
          <w:bCs/>
        </w:rPr>
        <w:t>Foo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MA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ou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h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L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eth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onney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K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o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P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how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K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o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LS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oh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C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linic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ranslat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atient-derived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tumour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rganoids-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ottleneck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rategies.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  <w:i/>
          <w:iCs/>
        </w:rPr>
        <w:t>Biomark</w:t>
      </w:r>
      <w:proofErr w:type="spellEnd"/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Re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22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10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5272694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186/s40364-022-00356-6]</w:t>
      </w:r>
    </w:p>
    <w:p w14:paraId="7B76B0EA" w14:textId="1F093ED8" w:rsidR="00553CC8" w:rsidRPr="004E497F" w:rsidRDefault="0059241A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lastRenderedPageBreak/>
        <w:t xml:space="preserve">159 </w:t>
      </w:r>
      <w:r w:rsidR="00553CC8" w:rsidRPr="004E497F">
        <w:rPr>
          <w:rFonts w:ascii="Book Antiqua" w:hAnsi="Book Antiqua"/>
          <w:b/>
          <w:bCs/>
        </w:rPr>
        <w:t>Hurt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EM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awasak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T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Klarmann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J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homa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B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arra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L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D44+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D24(-)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ostat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r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arly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ogenitor/ste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ha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ovid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ode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o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atient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ith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oo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ognosis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Br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J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08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98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756-765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8268494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038/sj.bjc.6604242]</w:t>
      </w:r>
    </w:p>
    <w:p w14:paraId="136E0E40" w14:textId="272C7F1E" w:rsidR="00553CC8" w:rsidRPr="004E497F" w:rsidRDefault="0059241A">
      <w:pPr>
        <w:spacing w:line="360" w:lineRule="auto"/>
        <w:jc w:val="both"/>
        <w:rPr>
          <w:rFonts w:ascii="Book Antiqua" w:hAnsi="Book Antiqua"/>
          <w:lang w:val="es-MX"/>
        </w:rPr>
      </w:pPr>
      <w:r w:rsidRPr="004E497F">
        <w:rPr>
          <w:rFonts w:ascii="Book Antiqua" w:hAnsi="Book Antiqua"/>
        </w:rPr>
        <w:t xml:space="preserve">160 </w:t>
      </w:r>
      <w:proofErr w:type="spellStart"/>
      <w:r w:rsidR="00553CC8" w:rsidRPr="004E497F">
        <w:rPr>
          <w:rFonts w:ascii="Book Antiqua" w:hAnsi="Book Antiqua"/>
          <w:b/>
          <w:bCs/>
        </w:rPr>
        <w:t>Ooki</w:t>
      </w:r>
      <w:proofErr w:type="spellEnd"/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A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VandenBussche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J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Kates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ah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NM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Matoso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cConkey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J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Bivalacqua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J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oqu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O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D24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egulate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(CSC)-lik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rait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ane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SC-relate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olecule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erve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non-invasiv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urinary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iomark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o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etect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ladd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  <w:lang w:val="es-MX"/>
        </w:rPr>
        <w:t>Br</w:t>
      </w:r>
      <w:r w:rsidR="005657FE" w:rsidRPr="004E497F">
        <w:rPr>
          <w:rFonts w:ascii="Book Antiqua" w:hAnsi="Book Antiqua"/>
          <w:i/>
          <w:iCs/>
          <w:lang w:val="es-MX"/>
        </w:rPr>
        <w:t xml:space="preserve"> </w:t>
      </w:r>
      <w:r w:rsidR="00553CC8" w:rsidRPr="004E497F">
        <w:rPr>
          <w:rFonts w:ascii="Book Antiqua" w:hAnsi="Book Antiqua"/>
          <w:i/>
          <w:iCs/>
          <w:lang w:val="es-MX"/>
        </w:rPr>
        <w:t>J</w:t>
      </w:r>
      <w:r w:rsidR="005657FE" w:rsidRPr="004E497F">
        <w:rPr>
          <w:rFonts w:ascii="Book Antiqua" w:hAnsi="Book Antiqua"/>
          <w:i/>
          <w:iCs/>
          <w:lang w:val="es-MX"/>
        </w:rPr>
        <w:t xml:space="preserve"> </w:t>
      </w:r>
      <w:r w:rsidR="00553CC8" w:rsidRPr="004E497F">
        <w:rPr>
          <w:rFonts w:ascii="Book Antiqua" w:hAnsi="Book Antiqua"/>
          <w:i/>
          <w:iCs/>
          <w:lang w:val="es-MX"/>
        </w:rPr>
        <w:t>Cancer</w:t>
      </w:r>
      <w:r w:rsidR="005657FE" w:rsidRPr="004E497F">
        <w:rPr>
          <w:rFonts w:ascii="Book Antiqua" w:hAnsi="Book Antiqua"/>
          <w:lang w:val="es-MX"/>
        </w:rPr>
        <w:t xml:space="preserve"> </w:t>
      </w:r>
      <w:r w:rsidR="00553CC8" w:rsidRPr="004E497F">
        <w:rPr>
          <w:rFonts w:ascii="Book Antiqua" w:hAnsi="Book Antiqua"/>
          <w:lang w:val="es-MX"/>
        </w:rPr>
        <w:t>2018;</w:t>
      </w:r>
      <w:r w:rsidR="005657FE" w:rsidRPr="004E497F">
        <w:rPr>
          <w:rFonts w:ascii="Book Antiqua" w:hAnsi="Book Antiqua"/>
          <w:lang w:val="es-MX"/>
        </w:rPr>
        <w:t xml:space="preserve"> </w:t>
      </w:r>
      <w:r w:rsidR="00553CC8" w:rsidRPr="004E497F">
        <w:rPr>
          <w:rFonts w:ascii="Book Antiqua" w:hAnsi="Book Antiqua"/>
          <w:b/>
          <w:bCs/>
          <w:lang w:val="es-MX"/>
        </w:rPr>
        <w:t>119</w:t>
      </w:r>
      <w:r w:rsidR="00553CC8" w:rsidRPr="004E497F">
        <w:rPr>
          <w:rFonts w:ascii="Book Antiqua" w:hAnsi="Book Antiqua"/>
          <w:lang w:val="es-MX"/>
        </w:rPr>
        <w:t>:</w:t>
      </w:r>
      <w:r w:rsidR="005657FE" w:rsidRPr="004E497F">
        <w:rPr>
          <w:rFonts w:ascii="Book Antiqua" w:hAnsi="Book Antiqua"/>
          <w:lang w:val="es-MX"/>
        </w:rPr>
        <w:t xml:space="preserve"> </w:t>
      </w:r>
      <w:r w:rsidR="00553CC8" w:rsidRPr="004E497F">
        <w:rPr>
          <w:rFonts w:ascii="Book Antiqua" w:hAnsi="Book Antiqua"/>
          <w:lang w:val="es-MX"/>
        </w:rPr>
        <w:t>961-970</w:t>
      </w:r>
      <w:r w:rsidR="005657FE" w:rsidRPr="004E497F">
        <w:rPr>
          <w:rFonts w:ascii="Book Antiqua" w:hAnsi="Book Antiqua"/>
          <w:lang w:val="es-MX"/>
        </w:rPr>
        <w:t xml:space="preserve"> </w:t>
      </w:r>
      <w:r w:rsidR="00553CC8" w:rsidRPr="004E497F">
        <w:rPr>
          <w:rFonts w:ascii="Book Antiqua" w:hAnsi="Book Antiqua"/>
          <w:lang w:val="es-MX"/>
        </w:rPr>
        <w:t>[PMID:</w:t>
      </w:r>
      <w:r w:rsidR="005657FE" w:rsidRPr="004E497F">
        <w:rPr>
          <w:rFonts w:ascii="Book Antiqua" w:hAnsi="Book Antiqua"/>
          <w:lang w:val="es-MX"/>
        </w:rPr>
        <w:t xml:space="preserve"> </w:t>
      </w:r>
      <w:r w:rsidR="00553CC8" w:rsidRPr="004E497F">
        <w:rPr>
          <w:rFonts w:ascii="Book Antiqua" w:hAnsi="Book Antiqua"/>
          <w:lang w:val="es-MX"/>
        </w:rPr>
        <w:t>30327565</w:t>
      </w:r>
      <w:r w:rsidR="005657FE" w:rsidRPr="004E497F">
        <w:rPr>
          <w:rFonts w:ascii="Book Antiqua" w:hAnsi="Book Antiqua"/>
          <w:lang w:val="es-MX"/>
        </w:rPr>
        <w:t xml:space="preserve"> </w:t>
      </w:r>
      <w:r w:rsidR="00553CC8" w:rsidRPr="004E497F">
        <w:rPr>
          <w:rFonts w:ascii="Book Antiqua" w:hAnsi="Book Antiqua"/>
          <w:lang w:val="es-MX"/>
        </w:rPr>
        <w:t>DOI:</w:t>
      </w:r>
      <w:r w:rsidR="005657FE" w:rsidRPr="004E497F">
        <w:rPr>
          <w:rFonts w:ascii="Book Antiqua" w:hAnsi="Book Antiqua"/>
          <w:lang w:val="es-MX"/>
        </w:rPr>
        <w:t xml:space="preserve"> </w:t>
      </w:r>
      <w:r w:rsidR="00553CC8" w:rsidRPr="004E497F">
        <w:rPr>
          <w:rFonts w:ascii="Book Antiqua" w:hAnsi="Book Antiqua"/>
          <w:lang w:val="es-MX"/>
        </w:rPr>
        <w:t>10.1038/s41416-018-0291-7]</w:t>
      </w:r>
    </w:p>
    <w:p w14:paraId="00256FDE" w14:textId="1F8C0A20" w:rsidR="00553CC8" w:rsidRPr="004E497F" w:rsidRDefault="0059241A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  <w:lang w:val="es-MX"/>
        </w:rPr>
        <w:t xml:space="preserve">161 </w:t>
      </w:r>
      <w:r w:rsidR="00553CC8" w:rsidRPr="004E497F">
        <w:rPr>
          <w:rFonts w:ascii="Book Antiqua" w:hAnsi="Book Antiqua"/>
          <w:b/>
          <w:bCs/>
          <w:lang w:val="es-MX"/>
        </w:rPr>
        <w:t>Vázquez-Iglesias</w:t>
      </w:r>
      <w:r w:rsidR="005657FE" w:rsidRPr="004E497F">
        <w:rPr>
          <w:rFonts w:ascii="Book Antiqua" w:hAnsi="Book Antiqua"/>
          <w:b/>
          <w:bCs/>
          <w:lang w:val="es-MX"/>
        </w:rPr>
        <w:t xml:space="preserve"> </w:t>
      </w:r>
      <w:r w:rsidR="00553CC8" w:rsidRPr="004E497F">
        <w:rPr>
          <w:rFonts w:ascii="Book Antiqua" w:hAnsi="Book Antiqua"/>
          <w:b/>
          <w:bCs/>
          <w:lang w:val="es-MX"/>
        </w:rPr>
        <w:t>L</w:t>
      </w:r>
      <w:r w:rsidR="00553CC8" w:rsidRPr="004E497F">
        <w:rPr>
          <w:rFonts w:ascii="Book Antiqua" w:hAnsi="Book Antiqua"/>
          <w:lang w:val="es-MX"/>
        </w:rPr>
        <w:t>,</w:t>
      </w:r>
      <w:r w:rsidR="005657FE" w:rsidRPr="004E497F">
        <w:rPr>
          <w:rFonts w:ascii="Book Antiqua" w:hAnsi="Book Antiqua"/>
          <w:lang w:val="es-MX"/>
        </w:rPr>
        <w:t xml:space="preserve"> </w:t>
      </w:r>
      <w:r w:rsidR="00553CC8" w:rsidRPr="004E497F">
        <w:rPr>
          <w:rFonts w:ascii="Book Antiqua" w:hAnsi="Book Antiqua"/>
          <w:lang w:val="es-MX"/>
        </w:rPr>
        <w:t>Barcia-Castro</w:t>
      </w:r>
      <w:r w:rsidR="005657FE" w:rsidRPr="004E497F">
        <w:rPr>
          <w:rFonts w:ascii="Book Antiqua" w:hAnsi="Book Antiqua"/>
          <w:lang w:val="es-MX"/>
        </w:rPr>
        <w:t xml:space="preserve"> </w:t>
      </w:r>
      <w:r w:rsidR="00553CC8" w:rsidRPr="004E497F">
        <w:rPr>
          <w:rFonts w:ascii="Book Antiqua" w:hAnsi="Book Antiqua"/>
          <w:lang w:val="es-MX"/>
        </w:rPr>
        <w:t>L,</w:t>
      </w:r>
      <w:r w:rsidR="005657FE" w:rsidRPr="004E497F">
        <w:rPr>
          <w:rFonts w:ascii="Book Antiqua" w:hAnsi="Book Antiqua"/>
          <w:lang w:val="es-MX"/>
        </w:rPr>
        <w:t xml:space="preserve"> </w:t>
      </w:r>
      <w:r w:rsidR="00553CC8" w:rsidRPr="004E497F">
        <w:rPr>
          <w:rFonts w:ascii="Book Antiqua" w:hAnsi="Book Antiqua"/>
          <w:lang w:val="es-MX"/>
        </w:rPr>
        <w:t>Rodríguez-Quiroga</w:t>
      </w:r>
      <w:r w:rsidR="005657FE" w:rsidRPr="004E497F">
        <w:rPr>
          <w:rFonts w:ascii="Book Antiqua" w:hAnsi="Book Antiqua"/>
          <w:lang w:val="es-MX"/>
        </w:rPr>
        <w:t xml:space="preserve"> </w:t>
      </w:r>
      <w:r w:rsidR="00553CC8" w:rsidRPr="004E497F">
        <w:rPr>
          <w:rFonts w:ascii="Book Antiqua" w:hAnsi="Book Antiqua"/>
          <w:lang w:val="es-MX"/>
        </w:rPr>
        <w:t>M,</w:t>
      </w:r>
      <w:r w:rsidR="005657FE" w:rsidRPr="004E497F">
        <w:rPr>
          <w:rFonts w:ascii="Book Antiqua" w:hAnsi="Book Antiqua"/>
          <w:lang w:val="es-MX"/>
        </w:rPr>
        <w:t xml:space="preserve"> </w:t>
      </w:r>
      <w:r w:rsidR="00553CC8" w:rsidRPr="004E497F">
        <w:rPr>
          <w:rFonts w:ascii="Book Antiqua" w:hAnsi="Book Antiqua"/>
          <w:lang w:val="es-MX"/>
        </w:rPr>
        <w:t>Páez</w:t>
      </w:r>
      <w:r w:rsidR="005657FE" w:rsidRPr="004E497F">
        <w:rPr>
          <w:rFonts w:ascii="Book Antiqua" w:hAnsi="Book Antiqua"/>
          <w:lang w:val="es-MX"/>
        </w:rPr>
        <w:t xml:space="preserve"> </w:t>
      </w:r>
      <w:r w:rsidR="00553CC8" w:rsidRPr="004E497F">
        <w:rPr>
          <w:rFonts w:ascii="Book Antiqua" w:hAnsi="Book Antiqua"/>
          <w:lang w:val="es-MX"/>
        </w:rPr>
        <w:t>de</w:t>
      </w:r>
      <w:r w:rsidR="005657FE" w:rsidRPr="004E497F">
        <w:rPr>
          <w:rFonts w:ascii="Book Antiqua" w:hAnsi="Book Antiqua"/>
          <w:lang w:val="es-MX"/>
        </w:rPr>
        <w:t xml:space="preserve"> </w:t>
      </w:r>
      <w:r w:rsidR="00553CC8" w:rsidRPr="004E497F">
        <w:rPr>
          <w:rFonts w:ascii="Book Antiqua" w:hAnsi="Book Antiqua"/>
          <w:lang w:val="es-MX"/>
        </w:rPr>
        <w:t>la</w:t>
      </w:r>
      <w:r w:rsidR="005657FE" w:rsidRPr="004E497F">
        <w:rPr>
          <w:rFonts w:ascii="Book Antiqua" w:hAnsi="Book Antiqua"/>
          <w:lang w:val="es-MX"/>
        </w:rPr>
        <w:t xml:space="preserve"> </w:t>
      </w:r>
      <w:r w:rsidR="00553CC8" w:rsidRPr="004E497F">
        <w:rPr>
          <w:rFonts w:ascii="Book Antiqua" w:hAnsi="Book Antiqua"/>
          <w:lang w:val="es-MX"/>
        </w:rPr>
        <w:t>Cadena</w:t>
      </w:r>
      <w:r w:rsidR="005657FE" w:rsidRPr="004E497F">
        <w:rPr>
          <w:rFonts w:ascii="Book Antiqua" w:hAnsi="Book Antiqua"/>
          <w:lang w:val="es-MX"/>
        </w:rPr>
        <w:t xml:space="preserve"> </w:t>
      </w:r>
      <w:r w:rsidR="00553CC8" w:rsidRPr="004E497F">
        <w:rPr>
          <w:rFonts w:ascii="Book Antiqua" w:hAnsi="Book Antiqua"/>
          <w:lang w:val="es-MX"/>
        </w:rPr>
        <w:t>M,</w:t>
      </w:r>
      <w:r w:rsidR="005657FE" w:rsidRPr="004E497F">
        <w:rPr>
          <w:rFonts w:ascii="Book Antiqua" w:hAnsi="Book Antiqua"/>
          <w:lang w:val="es-MX"/>
        </w:rPr>
        <w:t xml:space="preserve"> </w:t>
      </w:r>
      <w:r w:rsidR="00553CC8" w:rsidRPr="004E497F">
        <w:rPr>
          <w:rFonts w:ascii="Book Antiqua" w:hAnsi="Book Antiqua"/>
          <w:lang w:val="es-MX"/>
        </w:rPr>
        <w:t>Rodríguez-Berrocal</w:t>
      </w:r>
      <w:r w:rsidR="005657FE" w:rsidRPr="004E497F">
        <w:rPr>
          <w:rFonts w:ascii="Book Antiqua" w:hAnsi="Book Antiqua"/>
          <w:lang w:val="es-MX"/>
        </w:rPr>
        <w:t xml:space="preserve"> </w:t>
      </w:r>
      <w:r w:rsidR="00553CC8" w:rsidRPr="004E497F">
        <w:rPr>
          <w:rFonts w:ascii="Book Antiqua" w:hAnsi="Book Antiqua"/>
          <w:lang w:val="es-MX"/>
        </w:rPr>
        <w:t>J,</w:t>
      </w:r>
      <w:r w:rsidR="005657FE" w:rsidRPr="004E497F">
        <w:rPr>
          <w:rFonts w:ascii="Book Antiqua" w:hAnsi="Book Antiqua"/>
          <w:lang w:val="es-MX"/>
        </w:rPr>
        <w:t xml:space="preserve"> </w:t>
      </w:r>
      <w:r w:rsidR="00553CC8" w:rsidRPr="004E497F">
        <w:rPr>
          <w:rFonts w:ascii="Book Antiqua" w:hAnsi="Book Antiqua"/>
          <w:lang w:val="es-MX"/>
        </w:rPr>
        <w:t>Cordero</w:t>
      </w:r>
      <w:r w:rsidR="005657FE" w:rsidRPr="004E497F">
        <w:rPr>
          <w:rFonts w:ascii="Book Antiqua" w:hAnsi="Book Antiqua"/>
          <w:lang w:val="es-MX"/>
        </w:rPr>
        <w:t xml:space="preserve"> </w:t>
      </w:r>
      <w:r w:rsidR="00553CC8" w:rsidRPr="004E497F">
        <w:rPr>
          <w:rFonts w:ascii="Book Antiqua" w:hAnsi="Book Antiqua"/>
          <w:lang w:val="es-MX"/>
        </w:rPr>
        <w:t>OJ.</w:t>
      </w:r>
      <w:r w:rsidR="005657FE" w:rsidRPr="004E497F">
        <w:rPr>
          <w:rFonts w:ascii="Book Antiqua" w:hAnsi="Book Antiqua"/>
          <w:lang w:val="es-MX"/>
        </w:rPr>
        <w:t xml:space="preserve"> </w:t>
      </w:r>
      <w:r w:rsidR="00553CC8" w:rsidRPr="004E497F">
        <w:rPr>
          <w:rFonts w:ascii="Book Antiqua" w:hAnsi="Book Antiqua"/>
        </w:rPr>
        <w:t>Surfac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xpress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ark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ofil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ol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ine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phere-derive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uggest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omplexity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D26(+)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ubsets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Bio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Ope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9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8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1285270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242/bio.041673]</w:t>
      </w:r>
    </w:p>
    <w:p w14:paraId="3741371F" w14:textId="34BDF5AB" w:rsidR="00553CC8" w:rsidRPr="004E497F" w:rsidRDefault="0059241A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62 </w:t>
      </w:r>
      <w:r w:rsidR="00553CC8" w:rsidRPr="004E497F">
        <w:rPr>
          <w:rFonts w:ascii="Book Antiqua" w:hAnsi="Book Antiqua"/>
          <w:b/>
          <w:bCs/>
        </w:rPr>
        <w:t>El-</w:t>
      </w:r>
      <w:proofErr w:type="spellStart"/>
      <w:r w:rsidR="00553CC8" w:rsidRPr="004E497F">
        <w:rPr>
          <w:rFonts w:ascii="Book Antiqua" w:hAnsi="Book Antiqua"/>
          <w:b/>
          <w:bCs/>
        </w:rPr>
        <w:t>Benhawy</w:t>
      </w:r>
      <w:proofErr w:type="spellEnd"/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SA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ors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I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ahmy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I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Soula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A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hali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AZF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rab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R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ol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esveratro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adiosensitiz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y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argeti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adioresistan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ostat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(PC-3)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Asian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Pac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J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Cancer</w:t>
      </w:r>
      <w:r w:rsidR="005657FE" w:rsidRPr="004E497F">
        <w:rPr>
          <w:rFonts w:ascii="Book Antiqua" w:hAnsi="Book Antiqua"/>
          <w:i/>
          <w:iCs/>
        </w:rPr>
        <w:t xml:space="preserve"> </w:t>
      </w:r>
      <w:proofErr w:type="spellStart"/>
      <w:r w:rsidR="00553CC8" w:rsidRPr="004E497F">
        <w:rPr>
          <w:rFonts w:ascii="Book Antiqua" w:hAnsi="Book Antiqua"/>
          <w:i/>
          <w:iCs/>
        </w:rPr>
        <w:t>Prev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21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22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823-3837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4967561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31557/APJCP.2021.22.12.3823]</w:t>
      </w:r>
    </w:p>
    <w:p w14:paraId="5BEC5ED4" w14:textId="18219C6C" w:rsidR="00553CC8" w:rsidRPr="004E497F" w:rsidRDefault="0059241A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63 </w:t>
      </w:r>
      <w:r w:rsidR="00553CC8" w:rsidRPr="004E497F">
        <w:rPr>
          <w:rFonts w:ascii="Book Antiqua" w:hAnsi="Book Antiqua"/>
          <w:b/>
          <w:bCs/>
        </w:rPr>
        <w:t>Zou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J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u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XF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a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J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oteom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um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ol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s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omparativ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alysis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World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J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Gastroentero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1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17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276-1285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1455326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3748/</w:t>
      </w:r>
      <w:proofErr w:type="gramStart"/>
      <w:r w:rsidR="00553CC8" w:rsidRPr="004E497F">
        <w:rPr>
          <w:rFonts w:ascii="Book Antiqua" w:hAnsi="Book Antiqua"/>
        </w:rPr>
        <w:t>wjg.v17.i</w:t>
      </w:r>
      <w:proofErr w:type="gramEnd"/>
      <w:r w:rsidR="00553CC8" w:rsidRPr="004E497F">
        <w:rPr>
          <w:rFonts w:ascii="Book Antiqua" w:hAnsi="Book Antiqua"/>
        </w:rPr>
        <w:t>10.1276]</w:t>
      </w:r>
    </w:p>
    <w:p w14:paraId="15FEC695" w14:textId="75341858" w:rsidR="00553CC8" w:rsidRPr="004E497F" w:rsidRDefault="0059241A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64 </w:t>
      </w:r>
      <w:proofErr w:type="spellStart"/>
      <w:r w:rsidR="00553CC8" w:rsidRPr="004E497F">
        <w:rPr>
          <w:rFonts w:ascii="Book Antiqua" w:hAnsi="Book Antiqua"/>
          <w:b/>
          <w:bCs/>
        </w:rPr>
        <w:t>Gardelli</w:t>
      </w:r>
      <w:proofErr w:type="spellEnd"/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C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uss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Cipolla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or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Andriani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ondinon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Nicotr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Sozzi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Bertolini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oz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ifferenti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lycosylat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ollage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odulate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u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ubset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hrough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β1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tegrin-mediate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teractions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Cancer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Sc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21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112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17-230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3068069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111/cas.14700]</w:t>
      </w:r>
    </w:p>
    <w:p w14:paraId="6A14F441" w14:textId="2E377B2F" w:rsidR="00553CC8" w:rsidRPr="004E497F" w:rsidRDefault="0059241A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65 </w:t>
      </w:r>
      <w:proofErr w:type="spellStart"/>
      <w:r w:rsidR="00553CC8" w:rsidRPr="004E497F">
        <w:rPr>
          <w:rFonts w:ascii="Book Antiqua" w:hAnsi="Book Antiqua"/>
          <w:b/>
          <w:bCs/>
        </w:rPr>
        <w:t>Senbanjo</w:t>
      </w:r>
      <w:proofErr w:type="spellEnd"/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LT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Chellaiah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A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D44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ultifunction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urfac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dhes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ecepto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egulato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ogress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etastasi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s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Front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Cel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Dev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Bio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7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5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8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8326306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3389/fcell.2017.00018]</w:t>
      </w:r>
    </w:p>
    <w:p w14:paraId="40EB4F4F" w14:textId="7C5F00A0" w:rsidR="00553CC8" w:rsidRPr="004E497F" w:rsidRDefault="007B6DFD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66 </w:t>
      </w:r>
      <w:r w:rsidR="00553CC8" w:rsidRPr="004E497F">
        <w:rPr>
          <w:rFonts w:ascii="Book Antiqua" w:hAnsi="Book Antiqua"/>
          <w:b/>
          <w:bCs/>
        </w:rPr>
        <w:t>Tan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W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i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X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u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h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u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X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Xie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X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Xie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X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etform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ediate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duct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iR-708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hibi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elf-renew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hemoresistanc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lastRenderedPageBreak/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reas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hrough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argeti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D47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J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Cel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Mo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Me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9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23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5994-6004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1273952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111/jcmm.14462]</w:t>
      </w:r>
    </w:p>
    <w:p w14:paraId="1E4E608B" w14:textId="06A6D70D" w:rsidR="00553CC8" w:rsidRPr="004E497F" w:rsidRDefault="007B6DFD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67 </w:t>
      </w:r>
      <w:r w:rsidR="00553CC8" w:rsidRPr="004E497F">
        <w:rPr>
          <w:rFonts w:ascii="Book Antiqua" w:hAnsi="Book Antiqua"/>
          <w:b/>
          <w:bCs/>
        </w:rPr>
        <w:t>Liu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L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h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u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e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u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Q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ha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Jin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E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e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X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ti-CD47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tibody</w:t>
      </w:r>
      <w:r w:rsidR="005657FE" w:rsidRPr="004E497F">
        <w:rPr>
          <w:rFonts w:ascii="Book Antiqua" w:hAnsi="Book Antiqua"/>
        </w:rPr>
        <w:t xml:space="preserve"> </w:t>
      </w:r>
      <w:proofErr w:type="gramStart"/>
      <w:r w:rsidR="00553CC8" w:rsidRPr="004E497F">
        <w:rPr>
          <w:rFonts w:ascii="Book Antiqua" w:hAnsi="Book Antiqua"/>
        </w:rPr>
        <w:t>As</w:t>
      </w:r>
      <w:proofErr w:type="gram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argete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herapeutic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gen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o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um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u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s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Front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Immuno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7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8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404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8484448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3389/fimmu.2017.00404]</w:t>
      </w:r>
    </w:p>
    <w:p w14:paraId="3FDA7BFA" w14:textId="6C31CFEF" w:rsidR="00553CC8" w:rsidRPr="004E497F" w:rsidRDefault="007B6DFD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68 </w:t>
      </w:r>
      <w:r w:rsidR="00553CC8" w:rsidRPr="004E497F">
        <w:rPr>
          <w:rFonts w:ascii="Book Antiqua" w:hAnsi="Book Antiqua"/>
          <w:b/>
          <w:bCs/>
        </w:rPr>
        <w:t>Hoogland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AM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Verhoe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I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Roobol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J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Schröder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H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Wildhagen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F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v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was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H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Jenster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van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Leenders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J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Validat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arker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linic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ostat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α6-integr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edictiv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o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non-aggressiv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isease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Prostat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4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74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488-496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4375374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002/pros.22768]</w:t>
      </w:r>
    </w:p>
    <w:p w14:paraId="3BD30A99" w14:textId="05E92078" w:rsidR="00553CC8" w:rsidRPr="004E497F" w:rsidRDefault="007B6DFD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69 </w:t>
      </w:r>
      <w:proofErr w:type="spellStart"/>
      <w:r w:rsidR="00553CC8" w:rsidRPr="004E497F">
        <w:rPr>
          <w:rFonts w:ascii="Book Antiqua" w:hAnsi="Book Antiqua"/>
          <w:b/>
          <w:bCs/>
        </w:rPr>
        <w:t>Botchkina</w:t>
      </w:r>
      <w:proofErr w:type="spellEnd"/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IL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Rowehl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A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Rivadeneira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E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Karpeh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r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rawfor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ufou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u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Leyfman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Botchkina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I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henotypic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ubpopulation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etastatic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ol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s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enomic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alysis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Cancer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Genomics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Proteomic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09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6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9-29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9451087]</w:t>
      </w:r>
    </w:p>
    <w:p w14:paraId="2A4A7530" w14:textId="0A54215C" w:rsidR="00553CC8" w:rsidRPr="004E497F" w:rsidRDefault="007B6DFD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70 </w:t>
      </w:r>
      <w:r w:rsidR="00553CC8" w:rsidRPr="004E497F">
        <w:rPr>
          <w:rFonts w:ascii="Book Antiqua" w:hAnsi="Book Antiqua"/>
          <w:b/>
          <w:bCs/>
        </w:rPr>
        <w:t>Martin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TA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i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G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valuat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xpress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arker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um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reas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eveal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orrelat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ith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linic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ogress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etastatic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iseas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uct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rcinoma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Onco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Rep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4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31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62-272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4173498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3892/or.2013.2813]</w:t>
      </w:r>
    </w:p>
    <w:p w14:paraId="057E719B" w14:textId="6223CE21" w:rsidR="00553CC8" w:rsidRPr="004E497F" w:rsidRDefault="007B6DFD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71 </w:t>
      </w:r>
      <w:r w:rsidR="00553CC8" w:rsidRPr="004E497F">
        <w:rPr>
          <w:rFonts w:ascii="Book Antiqua" w:hAnsi="Book Antiqua"/>
          <w:b/>
          <w:bCs/>
        </w:rPr>
        <w:t>Wang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P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a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Q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u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Munthe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olber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Westerdaal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NA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Kvalheim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Gaudernack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.</w:t>
      </w:r>
      <w:r w:rsidR="005657FE" w:rsidRPr="004E497F">
        <w:rPr>
          <w:rFonts w:ascii="Book Antiqua" w:hAnsi="Book Antiqua"/>
        </w:rPr>
        <w:t xml:space="preserve"> </w:t>
      </w:r>
      <w:proofErr w:type="gramStart"/>
      <w:r w:rsidR="00553CC8" w:rsidRPr="004E497F">
        <w:rPr>
          <w:rFonts w:ascii="Book Antiqua" w:hAnsi="Book Antiqua"/>
        </w:rPr>
        <w:t>Identification</w:t>
      </w:r>
      <w:proofErr w:type="gram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haracterizat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ith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opertie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um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imary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u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ines.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  <w:i/>
          <w:iCs/>
        </w:rPr>
        <w:t>PLoS</w:t>
      </w:r>
      <w:proofErr w:type="spellEnd"/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On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3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8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57020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3469181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371/journal.pone.0057020]</w:t>
      </w:r>
    </w:p>
    <w:p w14:paraId="5ED8FF81" w14:textId="02D4C306" w:rsidR="00553CC8" w:rsidRPr="004E497F" w:rsidRDefault="007B6DFD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72 </w:t>
      </w:r>
      <w:proofErr w:type="spellStart"/>
      <w:r w:rsidR="00553CC8" w:rsidRPr="004E497F">
        <w:rPr>
          <w:rFonts w:ascii="Book Antiqua" w:hAnsi="Book Antiqua"/>
          <w:b/>
          <w:bCs/>
        </w:rPr>
        <w:t>Marcinkiewicz</w:t>
      </w:r>
      <w:proofErr w:type="spellEnd"/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K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cotl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B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Boorjian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A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Nilss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M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erss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L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Abrahamsson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A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Allegrucci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ughe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A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uda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J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Mongan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NP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roge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ecepto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athway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ostat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ladd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(review)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Int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J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Onco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2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40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5-12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1956088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3892/ijo.2011.1212]</w:t>
      </w:r>
    </w:p>
    <w:p w14:paraId="2BA2E8CE" w14:textId="10DA6972" w:rsidR="00553CC8" w:rsidRPr="004E497F" w:rsidRDefault="007B6DFD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73 </w:t>
      </w:r>
      <w:r w:rsidR="00553CC8" w:rsidRPr="004E497F">
        <w:rPr>
          <w:rFonts w:ascii="Book Antiqua" w:hAnsi="Book Antiqua"/>
          <w:b/>
          <w:bCs/>
        </w:rPr>
        <w:t>Zhang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Y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Xu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u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h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e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H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o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X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X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u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ha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i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Ni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e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QY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u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X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u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NOTCH1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ignali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egulate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elf-Renew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latinu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hemoresistanc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-lik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um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Non-</w:t>
      </w:r>
      <w:r w:rsidR="00553CC8" w:rsidRPr="004E497F">
        <w:rPr>
          <w:rFonts w:ascii="Book Antiqua" w:hAnsi="Book Antiqua"/>
        </w:rPr>
        <w:lastRenderedPageBreak/>
        <w:t>Smal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u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Cancer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Re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7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77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082-3091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8416482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158/0008-5472.CAN-16-1633]</w:t>
      </w:r>
    </w:p>
    <w:p w14:paraId="23C9E64D" w14:textId="2FB692AC" w:rsidR="00553CC8" w:rsidRPr="004E497F" w:rsidRDefault="007B6DFD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74 </w:t>
      </w:r>
      <w:r w:rsidR="00553CC8" w:rsidRPr="004E497F">
        <w:rPr>
          <w:rFonts w:ascii="Book Antiqua" w:hAnsi="Book Antiqua"/>
          <w:b/>
          <w:bCs/>
        </w:rPr>
        <w:t>Sui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X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hou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he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h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h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Qiu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h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ha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u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he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u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Xia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as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hu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Q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53-dependen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D51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xpress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ontribute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haracteristic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ostat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Cel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Death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Di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8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9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523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9743605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038/s41419-018-0541-x]</w:t>
      </w:r>
    </w:p>
    <w:p w14:paraId="1394EC0C" w14:textId="7D6642EC" w:rsidR="00553CC8" w:rsidRPr="004E497F" w:rsidRDefault="007B6DFD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75 </w:t>
      </w:r>
      <w:proofErr w:type="spellStart"/>
      <w:r w:rsidR="00553CC8" w:rsidRPr="004E497F">
        <w:rPr>
          <w:rFonts w:ascii="Book Antiqua" w:hAnsi="Book Antiqua"/>
          <w:b/>
          <w:bCs/>
        </w:rPr>
        <w:t>Gemei</w:t>
      </w:r>
      <w:proofErr w:type="spellEnd"/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M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Mirabelli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Not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Corbo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Iaccarino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Zamboli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Troncone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Galizia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Lieto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e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Vecchi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alvator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D66c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nove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ark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o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olorect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solation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t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ilenci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alt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umo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rowth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in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vivo</w:t>
      </w:r>
      <w:r w:rsidR="00553CC8" w:rsidRPr="004E497F">
        <w:rPr>
          <w:rFonts w:ascii="Book Antiqua" w:hAnsi="Book Antiqua"/>
        </w:rPr>
        <w:t>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3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119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729-738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3027178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002/cncr.27794]</w:t>
      </w:r>
    </w:p>
    <w:p w14:paraId="7B4F1F9A" w14:textId="24FBA9A3" w:rsidR="00553CC8" w:rsidRPr="004E497F" w:rsidRDefault="00523150">
      <w:pPr>
        <w:spacing w:line="360" w:lineRule="auto"/>
        <w:jc w:val="both"/>
        <w:rPr>
          <w:rFonts w:ascii="Book Antiqua" w:hAnsi="Book Antiqua"/>
        </w:rPr>
      </w:pPr>
      <w:r w:rsidRPr="00372F70">
        <w:rPr>
          <w:rFonts w:ascii="Book Antiqua" w:hAnsi="Book Antiqua"/>
          <w:lang w:val="it-IT"/>
        </w:rPr>
        <w:t xml:space="preserve">176 </w:t>
      </w:r>
      <w:r w:rsidR="00553CC8" w:rsidRPr="00372F70">
        <w:rPr>
          <w:rFonts w:ascii="Book Antiqua" w:hAnsi="Book Antiqua"/>
          <w:b/>
          <w:bCs/>
          <w:lang w:val="it-IT"/>
        </w:rPr>
        <w:t>Dzobo</w:t>
      </w:r>
      <w:r w:rsidR="005657FE" w:rsidRPr="00372F70">
        <w:rPr>
          <w:rFonts w:ascii="Book Antiqua" w:hAnsi="Book Antiqua"/>
          <w:b/>
          <w:bCs/>
          <w:lang w:val="it-IT"/>
        </w:rPr>
        <w:t xml:space="preserve"> </w:t>
      </w:r>
      <w:r w:rsidR="00553CC8" w:rsidRPr="00372F70">
        <w:rPr>
          <w:rFonts w:ascii="Book Antiqua" w:hAnsi="Book Antiqua"/>
          <w:b/>
          <w:bCs/>
          <w:lang w:val="it-IT"/>
        </w:rPr>
        <w:t>K</w:t>
      </w:r>
      <w:r w:rsidR="00553CC8" w:rsidRPr="00372F70">
        <w:rPr>
          <w:rFonts w:ascii="Book Antiqua" w:hAnsi="Book Antiqua"/>
          <w:lang w:val="it-IT"/>
        </w:rPr>
        <w:t>,</w:t>
      </w:r>
      <w:r w:rsidR="005657FE" w:rsidRPr="00372F70">
        <w:rPr>
          <w:rFonts w:ascii="Book Antiqua" w:hAnsi="Book Antiqua"/>
          <w:lang w:val="it-IT"/>
        </w:rPr>
        <w:t xml:space="preserve"> </w:t>
      </w:r>
      <w:r w:rsidR="00553CC8" w:rsidRPr="00372F70">
        <w:rPr>
          <w:rFonts w:ascii="Book Antiqua" w:hAnsi="Book Antiqua"/>
          <w:lang w:val="it-IT"/>
        </w:rPr>
        <w:t>Ganz</w:t>
      </w:r>
      <w:r w:rsidR="005657FE" w:rsidRPr="00372F70">
        <w:rPr>
          <w:rFonts w:ascii="Book Antiqua" w:hAnsi="Book Antiqua"/>
          <w:lang w:val="it-IT"/>
        </w:rPr>
        <w:t xml:space="preserve"> </w:t>
      </w:r>
      <w:r w:rsidR="00553CC8" w:rsidRPr="00372F70">
        <w:rPr>
          <w:rFonts w:ascii="Book Antiqua" w:hAnsi="Book Antiqua"/>
          <w:lang w:val="it-IT"/>
        </w:rPr>
        <w:t>C,</w:t>
      </w:r>
      <w:r w:rsidR="005657FE" w:rsidRPr="00372F70">
        <w:rPr>
          <w:rFonts w:ascii="Book Antiqua" w:hAnsi="Book Antiqua"/>
          <w:lang w:val="it-IT"/>
        </w:rPr>
        <w:t xml:space="preserve"> </w:t>
      </w:r>
      <w:r w:rsidR="00553CC8" w:rsidRPr="00372F70">
        <w:rPr>
          <w:rFonts w:ascii="Book Antiqua" w:hAnsi="Book Antiqua"/>
          <w:lang w:val="it-IT"/>
        </w:rPr>
        <w:t>Thomford</w:t>
      </w:r>
      <w:r w:rsidR="005657FE" w:rsidRPr="00372F70">
        <w:rPr>
          <w:rFonts w:ascii="Book Antiqua" w:hAnsi="Book Antiqua"/>
          <w:lang w:val="it-IT"/>
        </w:rPr>
        <w:t xml:space="preserve"> </w:t>
      </w:r>
      <w:r w:rsidR="00553CC8" w:rsidRPr="00372F70">
        <w:rPr>
          <w:rFonts w:ascii="Book Antiqua" w:hAnsi="Book Antiqua"/>
          <w:lang w:val="it-IT"/>
        </w:rPr>
        <w:t>NE,</w:t>
      </w:r>
      <w:r w:rsidR="005657FE" w:rsidRPr="00372F70">
        <w:rPr>
          <w:rFonts w:ascii="Book Antiqua" w:hAnsi="Book Antiqua"/>
          <w:lang w:val="it-IT"/>
        </w:rPr>
        <w:t xml:space="preserve"> </w:t>
      </w:r>
      <w:r w:rsidR="00553CC8" w:rsidRPr="00372F70">
        <w:rPr>
          <w:rFonts w:ascii="Book Antiqua" w:hAnsi="Book Antiqua"/>
          <w:lang w:val="it-IT"/>
        </w:rPr>
        <w:t>Senthebane</w:t>
      </w:r>
      <w:r w:rsidR="005657FE" w:rsidRPr="00372F70">
        <w:rPr>
          <w:rFonts w:ascii="Book Antiqua" w:hAnsi="Book Antiqua"/>
          <w:lang w:val="it-IT"/>
        </w:rPr>
        <w:t xml:space="preserve"> </w:t>
      </w:r>
      <w:r w:rsidR="00553CC8" w:rsidRPr="00372F70">
        <w:rPr>
          <w:rFonts w:ascii="Book Antiqua" w:hAnsi="Book Antiqua"/>
          <w:lang w:val="it-IT"/>
        </w:rPr>
        <w:t>DA.</w:t>
      </w:r>
      <w:r w:rsidR="005657FE" w:rsidRPr="00372F70">
        <w:rPr>
          <w:rFonts w:ascii="Book Antiqua" w:hAnsi="Book Antiqua"/>
          <w:lang w:val="it-IT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arker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elat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atien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urviv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utcomes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esson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o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tegrativ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iagnostic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Next-Generat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ti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ru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evelopment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OMIC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21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25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81-92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3170084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089/omi.2020.0185]</w:t>
      </w:r>
    </w:p>
    <w:p w14:paraId="257C550D" w14:textId="37AC88A0" w:rsidR="00553CC8" w:rsidRPr="004E497F" w:rsidRDefault="00523150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77 </w:t>
      </w:r>
      <w:proofErr w:type="spellStart"/>
      <w:r w:rsidR="00553CC8" w:rsidRPr="004E497F">
        <w:rPr>
          <w:rFonts w:ascii="Book Antiqua" w:hAnsi="Book Antiqua"/>
          <w:b/>
          <w:bCs/>
        </w:rPr>
        <w:t>Abugomaa</w:t>
      </w:r>
      <w:proofErr w:type="spellEnd"/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A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Elbadawy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Yamawaki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Usu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asak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mergi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ole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ladd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ogression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umorigenesis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esistanc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hemotherapy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otenti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herapeutic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arge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o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ladd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20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9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1963556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3390/cells9010235]</w:t>
      </w:r>
    </w:p>
    <w:p w14:paraId="2DD7A22D" w14:textId="000624F0" w:rsidR="00553CC8" w:rsidRPr="004E497F" w:rsidRDefault="00523150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78 </w:t>
      </w:r>
      <w:r w:rsidR="00553CC8" w:rsidRPr="004E497F">
        <w:rPr>
          <w:rFonts w:ascii="Book Antiqua" w:hAnsi="Book Antiqua"/>
          <w:b/>
          <w:bCs/>
        </w:rPr>
        <w:t>Foster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BM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aid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ou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R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obley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E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er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A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D117/c-ki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-Mediate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ogress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herapeutic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esistance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Biomedicine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8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6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9518044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3390/biomedicines6010031]</w:t>
      </w:r>
    </w:p>
    <w:p w14:paraId="447552A4" w14:textId="606DA7DF" w:rsidR="00553CC8" w:rsidRPr="004E497F" w:rsidRDefault="00523150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79 </w:t>
      </w:r>
      <w:r w:rsidR="00553CC8" w:rsidRPr="004E497F">
        <w:rPr>
          <w:rFonts w:ascii="Book Antiqua" w:hAnsi="Book Antiqua"/>
          <w:b/>
          <w:bCs/>
        </w:rPr>
        <w:t>Ying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J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Tsujii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ond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ayash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at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kasak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ou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Shiraishi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ou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Hiyama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Tsujii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aekaw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awa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Fujinaga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rak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Shinzaki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Watabe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Nishid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Iijima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Takehara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ffectivenes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ti-hum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L-6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ecepto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onoclon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tibody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ombine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ith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hemotherapy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arge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ol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-lik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s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Int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J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Onco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5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46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551-1559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5625841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3892/ijo.2015.2851]</w:t>
      </w:r>
    </w:p>
    <w:p w14:paraId="63F0438E" w14:textId="55F60792" w:rsidR="00553CC8" w:rsidRPr="004E497F" w:rsidRDefault="00523150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lastRenderedPageBreak/>
        <w:t xml:space="preserve">180 </w:t>
      </w:r>
      <w:r w:rsidR="00553CC8" w:rsidRPr="004E497F">
        <w:rPr>
          <w:rFonts w:ascii="Book Antiqua" w:hAnsi="Book Antiqua"/>
          <w:b/>
          <w:bCs/>
        </w:rPr>
        <w:t>Sorrentino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C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Ciummo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L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D'Antonio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Fieni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Lanuti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Turdo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odar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rl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terleukin-30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eed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reas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vi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XCL10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L23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utocrin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oop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hape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mmun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ontextur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os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utcome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J</w:t>
      </w:r>
      <w:r w:rsidR="005657FE" w:rsidRPr="004E497F">
        <w:rPr>
          <w:rFonts w:ascii="Book Antiqua" w:hAnsi="Book Antiqua"/>
          <w:i/>
          <w:iCs/>
        </w:rPr>
        <w:t xml:space="preserve"> </w:t>
      </w:r>
      <w:proofErr w:type="spellStart"/>
      <w:r w:rsidR="00553CC8" w:rsidRPr="004E497F">
        <w:rPr>
          <w:rFonts w:ascii="Book Antiqua" w:hAnsi="Book Antiqua"/>
          <w:i/>
          <w:iCs/>
        </w:rPr>
        <w:t>Immunother</w:t>
      </w:r>
      <w:proofErr w:type="spellEnd"/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21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9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4663639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136/jitc-2021-002966]</w:t>
      </w:r>
    </w:p>
    <w:p w14:paraId="135C8098" w14:textId="2DE6C1A5" w:rsidR="00553CC8" w:rsidRPr="004E497F" w:rsidRDefault="00523150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81 </w:t>
      </w:r>
      <w:r w:rsidR="00553CC8" w:rsidRPr="004E497F">
        <w:rPr>
          <w:rFonts w:ascii="Book Antiqua" w:hAnsi="Book Antiqua"/>
          <w:b/>
          <w:bCs/>
        </w:rPr>
        <w:t>Zhang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S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X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h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terplay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etwee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flammatory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umo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icroenvironmen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s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Onco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Let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8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16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679-686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9963133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3892/ol.2018.8716]</w:t>
      </w:r>
    </w:p>
    <w:p w14:paraId="5EBE112C" w14:textId="606D819C" w:rsidR="00553CC8" w:rsidRPr="004E497F" w:rsidRDefault="00523150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82 </w:t>
      </w:r>
      <w:proofErr w:type="spellStart"/>
      <w:r w:rsidR="00553CC8" w:rsidRPr="004E497F">
        <w:rPr>
          <w:rFonts w:ascii="Book Antiqua" w:hAnsi="Book Antiqua"/>
          <w:b/>
          <w:bCs/>
        </w:rPr>
        <w:t>Mărgaritescu</w:t>
      </w:r>
      <w:proofErr w:type="spellEnd"/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C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Pirici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Cherciu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Bărbălan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Cârtână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Săftoiu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D133/CD166/Ki-67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ripl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mmunofluorescenc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ssessmen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o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utativ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ol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rcinoma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J</w:t>
      </w:r>
      <w:r w:rsidR="005657FE" w:rsidRPr="004E497F">
        <w:rPr>
          <w:rFonts w:ascii="Book Antiqua" w:hAnsi="Book Antiqua"/>
          <w:i/>
          <w:iCs/>
        </w:rPr>
        <w:t xml:space="preserve"> </w:t>
      </w:r>
      <w:proofErr w:type="spellStart"/>
      <w:r w:rsidR="00553CC8" w:rsidRPr="004E497F">
        <w:rPr>
          <w:rFonts w:ascii="Book Antiqua" w:hAnsi="Book Antiqua"/>
          <w:i/>
          <w:iCs/>
        </w:rPr>
        <w:t>Gastrointestin</w:t>
      </w:r>
      <w:proofErr w:type="spellEnd"/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Liver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Di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4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23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61-170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4949608]</w:t>
      </w:r>
    </w:p>
    <w:p w14:paraId="3CA5A98A" w14:textId="7435470B" w:rsidR="00553CC8" w:rsidRPr="004E497F" w:rsidRDefault="00523150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83 </w:t>
      </w:r>
      <w:r w:rsidR="00553CC8" w:rsidRPr="004E497F">
        <w:rPr>
          <w:rFonts w:ascii="Book Antiqua" w:hAnsi="Book Antiqua"/>
          <w:b/>
          <w:bCs/>
        </w:rPr>
        <w:t>Gao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X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QZ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dvanc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etabolis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arge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herapy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reas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s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World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J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Stem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20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12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295-1306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3312399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4252/</w:t>
      </w:r>
      <w:proofErr w:type="gramStart"/>
      <w:r w:rsidR="00553CC8" w:rsidRPr="004E497F">
        <w:rPr>
          <w:rFonts w:ascii="Book Antiqua" w:hAnsi="Book Antiqua"/>
        </w:rPr>
        <w:t>wjsc.v12.i</w:t>
      </w:r>
      <w:proofErr w:type="gramEnd"/>
      <w:r w:rsidR="00553CC8" w:rsidRPr="004E497F">
        <w:rPr>
          <w:rFonts w:ascii="Book Antiqua" w:hAnsi="Book Antiqua"/>
        </w:rPr>
        <w:t>11.1295]</w:t>
      </w:r>
    </w:p>
    <w:p w14:paraId="3A65E3D5" w14:textId="7F1CFD95" w:rsidR="00553CC8" w:rsidRPr="004E497F" w:rsidRDefault="00523150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84 </w:t>
      </w:r>
      <w:r w:rsidR="00553CC8" w:rsidRPr="004E497F">
        <w:rPr>
          <w:rFonts w:ascii="Book Antiqua" w:hAnsi="Book Antiqua"/>
          <w:b/>
          <w:bCs/>
        </w:rPr>
        <w:t>Bryan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RT</w:t>
      </w:r>
      <w:r w:rsidR="00553CC8" w:rsidRPr="004E497F">
        <w:rPr>
          <w:rFonts w:ascii="Book Antiqua" w:hAnsi="Book Antiqua"/>
        </w:rPr>
        <w:t>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dhes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urotheli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ladd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ol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dher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witchi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elate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henomena.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  <w:i/>
          <w:iCs/>
        </w:rPr>
        <w:t>Philos</w:t>
      </w:r>
      <w:proofErr w:type="spellEnd"/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Trans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R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Soc</w:t>
      </w:r>
      <w:r w:rsidR="005657FE" w:rsidRPr="004E497F">
        <w:rPr>
          <w:rFonts w:ascii="Book Antiqua" w:hAnsi="Book Antiqua"/>
          <w:i/>
          <w:iCs/>
        </w:rPr>
        <w:t xml:space="preserve"> </w:t>
      </w:r>
      <w:proofErr w:type="spellStart"/>
      <w:r w:rsidR="00553CC8" w:rsidRPr="004E497F">
        <w:rPr>
          <w:rFonts w:ascii="Book Antiqua" w:hAnsi="Book Antiqua"/>
          <w:i/>
          <w:iCs/>
        </w:rPr>
        <w:t>Lond</w:t>
      </w:r>
      <w:proofErr w:type="spellEnd"/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B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Bio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Sc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5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370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40042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5533099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098/rstb.2014.0042]</w:t>
      </w:r>
    </w:p>
    <w:p w14:paraId="71E22DE7" w14:textId="5EAA1146" w:rsidR="00553CC8" w:rsidRPr="004E497F" w:rsidRDefault="00523150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85 </w:t>
      </w:r>
      <w:r w:rsidR="00553CC8" w:rsidRPr="004E497F">
        <w:rPr>
          <w:rFonts w:ascii="Book Antiqua" w:hAnsi="Book Antiqua"/>
          <w:b/>
          <w:bCs/>
        </w:rPr>
        <w:t>Wang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R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iu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Q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ha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Q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X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Quercet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hibit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reas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vi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wnregulat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ldehyd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ehydrogenas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A1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(ALDH1A1)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hemokin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ecepto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yp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4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(CXCR4)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uc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(MUC1)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pitheli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dhes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olecul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(</w:t>
      </w:r>
      <w:proofErr w:type="spellStart"/>
      <w:r w:rsidR="00553CC8" w:rsidRPr="004E497F">
        <w:rPr>
          <w:rFonts w:ascii="Book Antiqua" w:hAnsi="Book Antiqua"/>
        </w:rPr>
        <w:t>EpCAM</w:t>
      </w:r>
      <w:proofErr w:type="spellEnd"/>
      <w:r w:rsidR="00553CC8" w:rsidRPr="004E497F">
        <w:rPr>
          <w:rFonts w:ascii="Book Antiqua" w:hAnsi="Book Antiqua"/>
        </w:rPr>
        <w:t>)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Med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Sci</w:t>
      </w:r>
      <w:r w:rsidR="005657FE" w:rsidRPr="004E497F">
        <w:rPr>
          <w:rFonts w:ascii="Book Antiqua" w:hAnsi="Book Antiqua"/>
          <w:i/>
          <w:iCs/>
        </w:rPr>
        <w:t xml:space="preserve"> </w:t>
      </w:r>
      <w:proofErr w:type="spellStart"/>
      <w:r w:rsidR="00553CC8" w:rsidRPr="004E497F">
        <w:rPr>
          <w:rFonts w:ascii="Book Antiqua" w:hAnsi="Book Antiqua"/>
          <w:i/>
          <w:iCs/>
        </w:rPr>
        <w:t>Monit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8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24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412-420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9353288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2659/MSM.908022]</w:t>
      </w:r>
    </w:p>
    <w:p w14:paraId="0D07FAB8" w14:textId="7D3775B7" w:rsidR="00553CC8" w:rsidRPr="004E497F" w:rsidRDefault="00523150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86 </w:t>
      </w:r>
      <w:r w:rsidR="00553CC8" w:rsidRPr="004E497F">
        <w:rPr>
          <w:rFonts w:ascii="Book Antiqua" w:hAnsi="Book Antiqua"/>
          <w:b/>
          <w:bCs/>
        </w:rPr>
        <w:t>Kirkland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SC</w:t>
      </w:r>
      <w:r w:rsidR="00553CC8" w:rsidRPr="004E497F">
        <w:rPr>
          <w:rFonts w:ascii="Book Antiqua" w:hAnsi="Book Antiqua"/>
        </w:rPr>
        <w:t>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yp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ollage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hibit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ifferentiat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omote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-lik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henotyp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um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olorect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rcinom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s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Br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J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09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101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20-326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9568234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038/sj.bjc.6605143]</w:t>
      </w:r>
    </w:p>
    <w:p w14:paraId="062A2BCE" w14:textId="70AD0DA5" w:rsidR="00553CC8" w:rsidRPr="004E497F" w:rsidRDefault="00523150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87 </w:t>
      </w:r>
      <w:proofErr w:type="spellStart"/>
      <w:r w:rsidR="00553CC8" w:rsidRPr="004E497F">
        <w:rPr>
          <w:rFonts w:ascii="Book Antiqua" w:hAnsi="Book Antiqua"/>
          <w:b/>
          <w:bCs/>
        </w:rPr>
        <w:t>Hirashima</w:t>
      </w:r>
      <w:proofErr w:type="spellEnd"/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K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u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obayash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Uchid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Nakamur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Tomotsune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atsumot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akizawa-</w:t>
      </w:r>
      <w:proofErr w:type="spellStart"/>
      <w:r w:rsidR="00553CC8" w:rsidRPr="004E497F">
        <w:rPr>
          <w:rFonts w:ascii="Book Antiqua" w:hAnsi="Book Antiqua"/>
        </w:rPr>
        <w:t>Shirasawa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okoyam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Kanno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asak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iologic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ofili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eprogramme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-lik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ol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aintaine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ulture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Cel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Tissue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Re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9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375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697-707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0284085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007/s00441-018-2933-8]</w:t>
      </w:r>
    </w:p>
    <w:p w14:paraId="1ADF31D7" w14:textId="75408A1E" w:rsidR="00553CC8" w:rsidRPr="004E497F" w:rsidRDefault="00523150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lastRenderedPageBreak/>
        <w:t xml:space="preserve">188 </w:t>
      </w:r>
      <w:r w:rsidR="00553CC8" w:rsidRPr="004E497F">
        <w:rPr>
          <w:rFonts w:ascii="Book Antiqua" w:hAnsi="Book Antiqua"/>
          <w:b/>
          <w:bCs/>
        </w:rPr>
        <w:t>Serna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N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Álamo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amesh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Vinokurova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ánchez-Garcí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Unzueta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U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allard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éspede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V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Vázquez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Villaverde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Mangues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Medema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P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Nanostructure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oxin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o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electiv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estruct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rug-resistan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um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XCR4(+)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olorect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s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J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Contro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Releas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20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320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96-104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1931052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016/j.jconrel.2020.01.019]</w:t>
      </w:r>
    </w:p>
    <w:p w14:paraId="7F87BAD3" w14:textId="2B509339" w:rsidR="00553CC8" w:rsidRPr="004E497F" w:rsidRDefault="00523150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89 </w:t>
      </w:r>
      <w:r w:rsidR="00553CC8" w:rsidRPr="004E497F">
        <w:rPr>
          <w:rFonts w:ascii="Book Antiqua" w:hAnsi="Book Antiqua"/>
          <w:b/>
          <w:bCs/>
        </w:rPr>
        <w:t>Yi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T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Zhai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u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Kiyotsugu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Raschle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Etzkorn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Seo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C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Nagiec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un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E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Reinherz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L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Blenis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Gygi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P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agn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Quantitative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phosphoproteomic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alysi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eveal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ystem-wid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ignali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athway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wnstrea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DF-1/CXCR4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reas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s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Proc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Natl</w:t>
      </w:r>
      <w:r w:rsidR="005657FE" w:rsidRPr="004E497F">
        <w:rPr>
          <w:rFonts w:ascii="Book Antiqua" w:hAnsi="Book Antiqua"/>
          <w:i/>
          <w:iCs/>
        </w:rPr>
        <w:t xml:space="preserve"> </w:t>
      </w:r>
      <w:proofErr w:type="spellStart"/>
      <w:r w:rsidR="00553CC8" w:rsidRPr="004E497F">
        <w:rPr>
          <w:rFonts w:ascii="Book Antiqua" w:hAnsi="Book Antiqua"/>
          <w:i/>
          <w:iCs/>
        </w:rPr>
        <w:t>Acad</w:t>
      </w:r>
      <w:proofErr w:type="spellEnd"/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Sci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U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S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4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111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2182-E2190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4782546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073/pnas.1404943111]</w:t>
      </w:r>
    </w:p>
    <w:p w14:paraId="151739ED" w14:textId="608C0A44" w:rsidR="00553CC8" w:rsidRPr="004E497F" w:rsidRDefault="00523150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90 </w:t>
      </w:r>
      <w:proofErr w:type="spellStart"/>
      <w:r w:rsidR="00553CC8" w:rsidRPr="004E497F">
        <w:rPr>
          <w:rFonts w:ascii="Book Antiqua" w:hAnsi="Book Antiqua"/>
          <w:b/>
          <w:bCs/>
        </w:rPr>
        <w:t>Xie</w:t>
      </w:r>
      <w:proofErr w:type="spellEnd"/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ZY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Lv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Xio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u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H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BCG2-meditate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ultidru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esistanc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umor-initiati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pacity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id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opulat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ro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ol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Onco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Res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Trea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4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37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666-668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670-672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5427584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159/000368842]</w:t>
      </w:r>
    </w:p>
    <w:p w14:paraId="3715E395" w14:textId="3B05058C" w:rsidR="00553CC8" w:rsidRPr="004E497F" w:rsidRDefault="00523150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91 </w:t>
      </w:r>
      <w:r w:rsidR="00553CC8" w:rsidRPr="004E497F">
        <w:rPr>
          <w:rFonts w:ascii="Book Antiqua" w:hAnsi="Book Antiqua"/>
          <w:b/>
          <w:bCs/>
        </w:rPr>
        <w:t>Das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S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ukherje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hatterje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am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Chatterji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U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nhanci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hemosensitivity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reas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y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wnregulati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OX2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BCG2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Usi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edelolactone-encapsulate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Nanoparticles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Mo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Cancer</w:t>
      </w:r>
      <w:r w:rsidR="005657FE" w:rsidRPr="004E497F">
        <w:rPr>
          <w:rFonts w:ascii="Book Antiqua" w:hAnsi="Book Antiqua"/>
          <w:i/>
          <w:iCs/>
        </w:rPr>
        <w:t xml:space="preserve"> </w:t>
      </w:r>
      <w:proofErr w:type="spellStart"/>
      <w:r w:rsidR="00553CC8" w:rsidRPr="004E497F">
        <w:rPr>
          <w:rFonts w:ascii="Book Antiqua" w:hAnsi="Book Antiqua"/>
          <w:i/>
          <w:iCs/>
        </w:rPr>
        <w:t>Ther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9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18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680-692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0587555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158/1535-7163.MCT-18-0409]</w:t>
      </w:r>
    </w:p>
    <w:p w14:paraId="5DC8A497" w14:textId="4F408AAC" w:rsidR="00553CC8" w:rsidRPr="004E497F" w:rsidRDefault="00523150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92 </w:t>
      </w:r>
      <w:r w:rsidR="00553CC8" w:rsidRPr="004E497F">
        <w:rPr>
          <w:rFonts w:ascii="Book Antiqua" w:hAnsi="Book Antiqua"/>
          <w:b/>
          <w:bCs/>
        </w:rPr>
        <w:t>Green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R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owel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hali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Nai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Foran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Katiri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anerje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ingh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haradwaj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ohapatr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S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ohapatr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ctinomyc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elmisart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ombinat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arget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u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hrough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Wnt</w:t>
      </w:r>
      <w:proofErr w:type="spellEnd"/>
      <w:r w:rsidR="00553CC8" w:rsidRPr="004E497F">
        <w:rPr>
          <w:rFonts w:ascii="Book Antiqua" w:hAnsi="Book Antiqua"/>
        </w:rPr>
        <w:t>/Bet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ten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athway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Sci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Rep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9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9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8177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1796785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038/s41598-019-54266-z]</w:t>
      </w:r>
    </w:p>
    <w:p w14:paraId="755F3069" w14:textId="7CCF6769" w:rsidR="00553CC8" w:rsidRPr="004E497F" w:rsidRDefault="00523150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93 </w:t>
      </w:r>
      <w:r w:rsidR="00553CC8" w:rsidRPr="004E497F">
        <w:rPr>
          <w:rFonts w:ascii="Book Antiqua" w:hAnsi="Book Antiqua"/>
          <w:b/>
          <w:bCs/>
        </w:rPr>
        <w:t>Lin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CJ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u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J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UG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a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L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e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ernandez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he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A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Saha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u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K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he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L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a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H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sieh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T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aracrin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duct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ostat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ogress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y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veolin-1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Cel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Death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Di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9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10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834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1685812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038/s41419-019-2066-3]</w:t>
      </w:r>
    </w:p>
    <w:p w14:paraId="5FD11A23" w14:textId="7A255AD8" w:rsidR="00553CC8" w:rsidRPr="004E497F" w:rsidRDefault="00523150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94 </w:t>
      </w:r>
      <w:r w:rsidR="00553CC8" w:rsidRPr="004E497F">
        <w:rPr>
          <w:rFonts w:ascii="Book Antiqua" w:hAnsi="Book Antiqua"/>
          <w:b/>
          <w:bCs/>
        </w:rPr>
        <w:t>Wong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N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ajo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apoo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e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ziz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he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ayaseker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Cutz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C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how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J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mplificat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UC1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ostat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etastasi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RPC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evelopment.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  <w:i/>
          <w:iCs/>
        </w:rPr>
        <w:t>Oncotarget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6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7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83115-83133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7825118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8632/oncotarget.13073]</w:t>
      </w:r>
    </w:p>
    <w:p w14:paraId="73E4A36D" w14:textId="26428292" w:rsidR="00553CC8" w:rsidRPr="004E497F" w:rsidRDefault="00523150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lastRenderedPageBreak/>
        <w:t xml:space="preserve">195 </w:t>
      </w:r>
      <w:r w:rsidR="00553CC8" w:rsidRPr="004E497F">
        <w:rPr>
          <w:rFonts w:ascii="Book Antiqua" w:hAnsi="Book Antiqua"/>
          <w:b/>
          <w:bCs/>
        </w:rPr>
        <w:t>Guo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M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u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an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M</w:t>
      </w:r>
      <w:proofErr w:type="spellEnd"/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ha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u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UC1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lay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ssenti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ol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umo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mmunity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olorect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vaccine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Int</w:t>
      </w:r>
      <w:r w:rsidR="005657FE" w:rsidRPr="004E497F">
        <w:rPr>
          <w:rFonts w:ascii="Book Antiqua" w:hAnsi="Book Antiqua"/>
          <w:i/>
          <w:iCs/>
        </w:rPr>
        <w:t xml:space="preserve"> </w:t>
      </w:r>
      <w:proofErr w:type="spellStart"/>
      <w:r w:rsidR="00553CC8" w:rsidRPr="004E497F">
        <w:rPr>
          <w:rFonts w:ascii="Book Antiqua" w:hAnsi="Book Antiqua"/>
          <w:i/>
          <w:iCs/>
        </w:rPr>
        <w:t>Immunopharmacol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20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85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6631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2470879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016/j.intimp.2020.106631]</w:t>
      </w:r>
    </w:p>
    <w:p w14:paraId="255E9053" w14:textId="06C9FDA0" w:rsidR="00553CC8" w:rsidRPr="004E497F" w:rsidRDefault="00523150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96 </w:t>
      </w:r>
      <w:r w:rsidR="00553CC8" w:rsidRPr="004E497F">
        <w:rPr>
          <w:rFonts w:ascii="Book Antiqua" w:hAnsi="Book Antiqua"/>
          <w:b/>
          <w:bCs/>
        </w:rPr>
        <w:t>Bae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KM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ark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NN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a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Vieweg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Siemann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W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-cadher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lasticity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ostat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vasion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Am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J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Cancer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Re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1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1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71-84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1968440]</w:t>
      </w:r>
    </w:p>
    <w:p w14:paraId="37D38038" w14:textId="09CF90F9" w:rsidR="00553CC8" w:rsidRPr="004E497F" w:rsidRDefault="00523150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97 </w:t>
      </w:r>
      <w:r w:rsidR="00553CC8" w:rsidRPr="004E497F">
        <w:rPr>
          <w:rFonts w:ascii="Book Antiqua" w:hAnsi="Book Antiqua"/>
          <w:b/>
          <w:bCs/>
        </w:rPr>
        <w:t>Tamura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S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Isobe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Ariyama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Nakan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Kikushige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akaish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Kusaba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Takenaka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Uek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Nakamur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kash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ab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</w:t>
      </w:r>
      <w:r w:rsidR="00553CC8" w:rsidRPr="004E497F">
        <w:rPr>
          <w:rFonts w:ascii="Book Antiqua" w:hAnsi="Book Antiqua"/>
        </w:rPr>
        <w:noBreakHyphen/>
        <w:t>cadher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egulate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oliferat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olorect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hrough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NANOG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Onco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Rep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8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40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693-703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9845283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3892/or.2018.6464]</w:t>
      </w:r>
    </w:p>
    <w:p w14:paraId="47EAA36F" w14:textId="6AEBCB49" w:rsidR="00553CC8" w:rsidRPr="004E497F" w:rsidRDefault="00523150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98 </w:t>
      </w:r>
      <w:r w:rsidR="00553CC8" w:rsidRPr="004E497F">
        <w:rPr>
          <w:rFonts w:ascii="Book Antiqua" w:hAnsi="Book Antiqua"/>
          <w:b/>
          <w:bCs/>
        </w:rPr>
        <w:t>Yun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EJ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aek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Xie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se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F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Dobin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ernandez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hou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h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u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Xia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Kittler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sieh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T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AB2IP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egulate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henotype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hrough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odulati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acto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ecepto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EB1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Oncogen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5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34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741-2752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5043300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038/onc.2014.215]</w:t>
      </w:r>
    </w:p>
    <w:p w14:paraId="0F8CB0EB" w14:textId="559637AC" w:rsidR="00553CC8" w:rsidRPr="004E497F" w:rsidRDefault="00523150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99 </w:t>
      </w:r>
      <w:r w:rsidR="00553CC8" w:rsidRPr="004E497F">
        <w:rPr>
          <w:rFonts w:ascii="Book Antiqua" w:hAnsi="Book Antiqua"/>
          <w:b/>
          <w:bCs/>
        </w:rPr>
        <w:t>Yuan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W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hu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he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iu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u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hou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iu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Q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h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X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hu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X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wnregulat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APK1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omote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nes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M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oces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y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ctivati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EB1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olorect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J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Mo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Med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(</w:t>
      </w:r>
      <w:proofErr w:type="spellStart"/>
      <w:r w:rsidR="00553CC8" w:rsidRPr="004E497F">
        <w:rPr>
          <w:rFonts w:ascii="Book Antiqua" w:hAnsi="Book Antiqua"/>
          <w:i/>
          <w:iCs/>
        </w:rPr>
        <w:t>Berl</w:t>
      </w:r>
      <w:proofErr w:type="spellEnd"/>
      <w:r w:rsidR="00553CC8" w:rsidRPr="004E497F">
        <w:rPr>
          <w:rFonts w:ascii="Book Antiqua" w:hAnsi="Book Antiqua"/>
          <w:i/>
          <w:iCs/>
        </w:rPr>
        <w:t>)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9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97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89-102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0460377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007/s00109-018-1716-8]</w:t>
      </w:r>
    </w:p>
    <w:p w14:paraId="236BE7D0" w14:textId="2588BADB" w:rsidR="00553CC8" w:rsidRPr="004E497F" w:rsidRDefault="00523150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200 </w:t>
      </w:r>
      <w:proofErr w:type="spellStart"/>
      <w:r w:rsidR="00553CC8" w:rsidRPr="004E497F">
        <w:rPr>
          <w:rFonts w:ascii="Book Antiqua" w:hAnsi="Book Antiqua"/>
          <w:b/>
          <w:bCs/>
        </w:rPr>
        <w:t>Preca</w:t>
      </w:r>
      <w:proofErr w:type="spellEnd"/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BT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Bajdak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ock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undararaj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V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Pfannstiel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aur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Wellner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U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Hopt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UT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rumm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Brabletz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Brabletz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Stemmler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P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elf-enforci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D44s/ZEB1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eedback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oop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aintain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M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nes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opertie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s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Int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J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5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137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566-2577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6077342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002/ijc.29642]</w:t>
      </w:r>
    </w:p>
    <w:p w14:paraId="7DA8D221" w14:textId="6E3F6757" w:rsidR="00553CC8" w:rsidRPr="004E497F" w:rsidRDefault="00523150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201 </w:t>
      </w:r>
      <w:r w:rsidR="00553CC8" w:rsidRPr="004E497F">
        <w:rPr>
          <w:rFonts w:ascii="Book Antiqua" w:hAnsi="Book Antiqua"/>
          <w:b/>
          <w:bCs/>
        </w:rPr>
        <w:t>Qin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J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iu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X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Laffin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he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X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hoy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et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R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lhoun-Davi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Palapattu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S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u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vanov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Suraneni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V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G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SA(-/lo)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ostat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opulat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arbor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elf-renewi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ong-ter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umor-propagati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ha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esis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stration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Cel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Stem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2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10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556-569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2560078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016/j.stem.2012.03.009]</w:t>
      </w:r>
    </w:p>
    <w:p w14:paraId="50922556" w14:textId="4CDA50FC" w:rsidR="00553CC8" w:rsidRPr="004E497F" w:rsidRDefault="00523150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202 </w:t>
      </w:r>
      <w:r w:rsidR="00553CC8" w:rsidRPr="004E497F">
        <w:rPr>
          <w:rFonts w:ascii="Book Antiqua" w:hAnsi="Book Antiqua"/>
          <w:b/>
          <w:bCs/>
        </w:rPr>
        <w:t>Garraway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IP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u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r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P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Perner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h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oldste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S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Hahm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A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aid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ea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S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eit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E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ub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A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itt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N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um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ostat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phere-formi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lastRenderedPageBreak/>
        <w:t>represen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ubse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as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pitheli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pabl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landula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egenerat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in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vivo</w:t>
      </w:r>
      <w:r w:rsidR="00553CC8" w:rsidRPr="004E497F">
        <w:rPr>
          <w:rFonts w:ascii="Book Antiqua" w:hAnsi="Book Antiqua"/>
        </w:rPr>
        <w:t>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Prostat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0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70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491-501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9938015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002/pros.21083]</w:t>
      </w:r>
    </w:p>
    <w:p w14:paraId="11AF3D12" w14:textId="61396E74" w:rsidR="00553CC8" w:rsidRPr="004E497F" w:rsidRDefault="00523150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203 </w:t>
      </w:r>
      <w:r w:rsidR="00553CC8" w:rsidRPr="004E497F">
        <w:rPr>
          <w:rFonts w:ascii="Book Antiqua" w:hAnsi="Book Antiqua"/>
          <w:b/>
          <w:bCs/>
        </w:rPr>
        <w:t>Chan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KS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Volkmer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P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eissm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ladd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evisite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volvi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oncept.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  <w:i/>
          <w:iCs/>
        </w:rPr>
        <w:t>Curr</w:t>
      </w:r>
      <w:proofErr w:type="spellEnd"/>
      <w:r w:rsidR="005657FE" w:rsidRPr="004E497F">
        <w:rPr>
          <w:rFonts w:ascii="Book Antiqua" w:hAnsi="Book Antiqua"/>
          <w:i/>
          <w:iCs/>
        </w:rPr>
        <w:t xml:space="preserve"> </w:t>
      </w:r>
      <w:proofErr w:type="spellStart"/>
      <w:r w:rsidR="00553CC8" w:rsidRPr="004E497F">
        <w:rPr>
          <w:rFonts w:ascii="Book Antiqua" w:hAnsi="Book Antiqua"/>
          <w:i/>
          <w:iCs/>
        </w:rPr>
        <w:t>Opin</w:t>
      </w:r>
      <w:proofErr w:type="spellEnd"/>
      <w:r w:rsidR="005657FE" w:rsidRPr="004E497F">
        <w:rPr>
          <w:rFonts w:ascii="Book Antiqua" w:hAnsi="Book Antiqua"/>
          <w:i/>
          <w:iCs/>
        </w:rPr>
        <w:t xml:space="preserve"> </w:t>
      </w:r>
      <w:proofErr w:type="spellStart"/>
      <w:r w:rsidR="00553CC8" w:rsidRPr="004E497F">
        <w:rPr>
          <w:rFonts w:ascii="Book Antiqua" w:hAnsi="Book Antiqua"/>
          <w:i/>
          <w:iCs/>
        </w:rPr>
        <w:t>Urol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0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20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93-397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657288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097/MOU.0b013e32833cc9df]</w:t>
      </w:r>
    </w:p>
    <w:p w14:paraId="0AC69370" w14:textId="78B90F94" w:rsidR="00553CC8" w:rsidRPr="004E497F" w:rsidRDefault="00523150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204 </w:t>
      </w:r>
      <w:r w:rsidR="00553CC8" w:rsidRPr="004E497F">
        <w:rPr>
          <w:rFonts w:ascii="Book Antiqua" w:hAnsi="Book Antiqua"/>
          <w:b/>
          <w:bCs/>
        </w:rPr>
        <w:t>Ricardo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S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Vieir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F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erhar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Leitão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int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Cameselle-Teijeiro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F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Milanezi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chmit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arede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reas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arker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D44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D24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LDH1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xpress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istribut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ith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trinsic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olecula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ubtype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J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Clin</w:t>
      </w:r>
      <w:r w:rsidR="005657FE" w:rsidRPr="004E497F">
        <w:rPr>
          <w:rFonts w:ascii="Book Antiqua" w:hAnsi="Book Antiqua"/>
          <w:i/>
          <w:iCs/>
        </w:rPr>
        <w:t xml:space="preserve"> </w:t>
      </w:r>
      <w:proofErr w:type="spellStart"/>
      <w:r w:rsidR="00553CC8" w:rsidRPr="004E497F">
        <w:rPr>
          <w:rFonts w:ascii="Book Antiqua" w:hAnsi="Book Antiqua"/>
          <w:i/>
          <w:iCs/>
        </w:rPr>
        <w:t>Pathol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1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64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937-946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1680574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136/jcp.2011.090456]</w:t>
      </w:r>
    </w:p>
    <w:p w14:paraId="7F12F67E" w14:textId="2A6CFFFE" w:rsidR="00553CC8" w:rsidRPr="004E497F" w:rsidRDefault="00523150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205 </w:t>
      </w:r>
      <w:r w:rsidR="00553CC8" w:rsidRPr="004E497F">
        <w:rPr>
          <w:rFonts w:ascii="Book Antiqua" w:hAnsi="Book Antiqua"/>
          <w:b/>
          <w:bCs/>
        </w:rPr>
        <w:t>Chen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X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Rycaj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iu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X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G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New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sight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t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ostat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s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Cel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Cycl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3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12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579-586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3370446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4161/cc.23721]</w:t>
      </w:r>
    </w:p>
    <w:p w14:paraId="15873291" w14:textId="50AFDC47" w:rsidR="00553CC8" w:rsidRPr="004E497F" w:rsidRDefault="00523150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206 </w:t>
      </w:r>
      <w:r w:rsidR="00553CC8" w:rsidRPr="004E497F">
        <w:rPr>
          <w:rFonts w:ascii="Book Antiqua" w:hAnsi="Book Antiqua"/>
          <w:b/>
          <w:bCs/>
        </w:rPr>
        <w:t>Shi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R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iu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Niu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h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X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h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X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h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he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wnregulat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ytokerat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8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duce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ula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arti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M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nes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hrough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creasing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</w:rPr>
        <w:t>EpCAM</w:t>
      </w:r>
      <w:proofErr w:type="spellEnd"/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xpress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reas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Cel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Sign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20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76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9810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3069797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016/j.cellsig.2020.109810]</w:t>
      </w:r>
    </w:p>
    <w:p w14:paraId="5E14B105" w14:textId="77777777" w:rsidR="00806569" w:rsidRPr="004E497F" w:rsidRDefault="00523150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207 </w:t>
      </w:r>
      <w:r w:rsidR="00553CC8" w:rsidRPr="004E497F">
        <w:rPr>
          <w:rFonts w:ascii="Book Antiqua" w:hAnsi="Book Antiqua"/>
          <w:b/>
          <w:bCs/>
        </w:rPr>
        <w:t>Chen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Y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olecula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rigin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xpress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egulation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iologic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unct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roge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ecepto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plici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Varian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7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ostat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.</w:t>
      </w:r>
      <w:r w:rsidR="005657FE" w:rsidRPr="004E497F">
        <w:rPr>
          <w:rFonts w:ascii="Book Antiqua" w:hAnsi="Book Antiqua"/>
        </w:rPr>
        <w:t xml:space="preserve"> </w:t>
      </w:r>
      <w:proofErr w:type="spellStart"/>
      <w:r w:rsidR="00553CC8" w:rsidRPr="004E497F">
        <w:rPr>
          <w:rFonts w:ascii="Book Antiqua" w:hAnsi="Book Antiqua"/>
          <w:i/>
          <w:iCs/>
        </w:rPr>
        <w:t>Urol</w:t>
      </w:r>
      <w:proofErr w:type="spellEnd"/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In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21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105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37-353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2957106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159/000510124]</w:t>
      </w:r>
    </w:p>
    <w:p w14:paraId="1DE418EB" w14:textId="529CA28C" w:rsidR="00806569" w:rsidRPr="004E497F" w:rsidRDefault="00806569">
      <w:pPr>
        <w:spacing w:line="360" w:lineRule="auto"/>
        <w:jc w:val="both"/>
        <w:rPr>
          <w:rFonts w:ascii="Book Antiqua" w:hAnsi="Book Antiqua"/>
        </w:rPr>
        <w:sectPr w:rsidR="00806569" w:rsidRPr="004E497F" w:rsidSect="00A27044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29D6CAEE" w14:textId="77777777" w:rsidR="00A77B3E" w:rsidRPr="004E497F" w:rsidRDefault="00F46AE0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b/>
          <w:color w:val="000000"/>
        </w:rPr>
        <w:lastRenderedPageBreak/>
        <w:t>Footnotes</w:t>
      </w:r>
    </w:p>
    <w:p w14:paraId="5E39B31B" w14:textId="77777777" w:rsidR="00303CEA" w:rsidRPr="004E497F" w:rsidRDefault="00F46AE0" w:rsidP="00303CEA">
      <w:pPr>
        <w:snapToGrid w:val="0"/>
        <w:spacing w:line="360" w:lineRule="auto"/>
        <w:rPr>
          <w:rFonts w:ascii="Book Antiqua" w:eastAsia="宋体" w:hAnsi="Book Antiqua" w:cs="宋体"/>
        </w:rPr>
      </w:pPr>
      <w:r w:rsidRPr="004E497F">
        <w:rPr>
          <w:rFonts w:ascii="Book Antiqua" w:eastAsia="Book Antiqua" w:hAnsi="Book Antiqua" w:cs="Book Antiqua"/>
          <w:b/>
          <w:bCs/>
        </w:rPr>
        <w:t>Conflict-of-interest</w:t>
      </w:r>
      <w:r w:rsidR="005657FE" w:rsidRPr="004E497F">
        <w:rPr>
          <w:rFonts w:ascii="Book Antiqua" w:eastAsia="Book Antiqua" w:hAnsi="Book Antiqua" w:cs="Book Antiqua"/>
          <w:b/>
          <w:bCs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</w:rPr>
        <w:t>statement:</w:t>
      </w:r>
      <w:r w:rsidR="005657FE" w:rsidRPr="004E497F">
        <w:rPr>
          <w:rFonts w:ascii="Book Antiqua" w:eastAsia="Book Antiqua" w:hAnsi="Book Antiqua" w:cs="Book Antiqua"/>
          <w:b/>
          <w:bCs/>
        </w:rPr>
        <w:t xml:space="preserve"> </w:t>
      </w:r>
      <w:bookmarkStart w:id="2" w:name="_Hlk130828251"/>
      <w:r w:rsidR="00303CEA" w:rsidRPr="004E497F">
        <w:rPr>
          <w:rFonts w:ascii="Book Antiqua" w:eastAsia="宋体" w:hAnsi="Book Antiqua" w:cs="宋体"/>
        </w:rPr>
        <w:t>All the authors report no relevant conflicts of interest for this article.</w:t>
      </w:r>
    </w:p>
    <w:bookmarkEnd w:id="2"/>
    <w:p w14:paraId="51B80DE9" w14:textId="77777777" w:rsidR="00A77B3E" w:rsidRPr="004E497F" w:rsidRDefault="00A77B3E" w:rsidP="00346CE5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1CFA91F1" w14:textId="658093BE" w:rsidR="00A77B3E" w:rsidRPr="004E497F" w:rsidRDefault="00F46AE0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b/>
          <w:bCs/>
        </w:rPr>
        <w:t>Open-Access:</w:t>
      </w:r>
      <w:r w:rsidR="005657FE" w:rsidRPr="004E497F">
        <w:rPr>
          <w:rFonts w:ascii="Book Antiqua" w:eastAsia="Book Antiqua" w:hAnsi="Book Antiqua" w:cs="Book Antiqua"/>
          <w:b/>
          <w:bCs/>
        </w:rPr>
        <w:t xml:space="preserve"> </w:t>
      </w:r>
      <w:r w:rsidRPr="004E497F">
        <w:rPr>
          <w:rFonts w:ascii="Book Antiqua" w:eastAsia="Book Antiqua" w:hAnsi="Book Antiqua" w:cs="Book Antiqua"/>
        </w:rPr>
        <w:t>This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article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is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an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open-access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article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that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was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selected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by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an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in-house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editor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and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fully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peer-reviewed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by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external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reviewers.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It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is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distributed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in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accordance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with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the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Creative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Commons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Attribution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proofErr w:type="spellStart"/>
      <w:r w:rsidRPr="004E497F">
        <w:rPr>
          <w:rFonts w:ascii="Book Antiqua" w:eastAsia="Book Antiqua" w:hAnsi="Book Antiqua" w:cs="Book Antiqua"/>
        </w:rPr>
        <w:t>NonCommercial</w:t>
      </w:r>
      <w:proofErr w:type="spellEnd"/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(CC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BY-NC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4.0)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license,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which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permits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others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to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distribute,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remix,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adapt,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build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upon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this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work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non-commercially,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and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license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their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derivative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works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on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different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terms,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provided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the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original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work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is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properly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cited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and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the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use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is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non-commercial.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See: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https://creativecommons.org/Licenses/by-nc/4.0/</w:t>
      </w:r>
    </w:p>
    <w:p w14:paraId="53BD8C69" w14:textId="77777777" w:rsidR="00A77B3E" w:rsidRPr="004E497F" w:rsidRDefault="00A77B3E" w:rsidP="00346CE5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29C08B63" w14:textId="7AE02296" w:rsidR="00A77B3E" w:rsidRPr="004E497F" w:rsidRDefault="00F46AE0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b/>
          <w:color w:val="000000"/>
        </w:rPr>
        <w:t>Provenance</w:t>
      </w:r>
      <w:r w:rsidR="005657FE" w:rsidRPr="004E497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color w:val="000000"/>
        </w:rPr>
        <w:t>peer</w:t>
      </w:r>
      <w:r w:rsidR="005657FE" w:rsidRPr="004E497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color w:val="000000"/>
        </w:rPr>
        <w:t>review:</w:t>
      </w:r>
      <w:r w:rsidR="005657FE" w:rsidRPr="004E497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</w:rPr>
        <w:t>Invited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article;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Externally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peer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reviewed.</w:t>
      </w:r>
    </w:p>
    <w:p w14:paraId="0C72A77B" w14:textId="77777777" w:rsidR="00AE15CE" w:rsidRPr="004E497F" w:rsidRDefault="00AE15CE" w:rsidP="00346CE5">
      <w:pPr>
        <w:snapToGrid w:val="0"/>
        <w:spacing w:line="360" w:lineRule="auto"/>
        <w:jc w:val="both"/>
        <w:rPr>
          <w:rFonts w:ascii="Book Antiqua" w:eastAsia="Book Antiqua" w:hAnsi="Book Antiqua" w:cs="Book Antiqua"/>
          <w:b/>
          <w:color w:val="000000"/>
        </w:rPr>
      </w:pPr>
    </w:p>
    <w:p w14:paraId="5AB01660" w14:textId="7B64281B" w:rsidR="00A77B3E" w:rsidRPr="004E497F" w:rsidRDefault="00F46AE0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b/>
          <w:color w:val="000000"/>
        </w:rPr>
        <w:t>Peer-review</w:t>
      </w:r>
      <w:r w:rsidR="005657FE" w:rsidRPr="004E497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color w:val="000000"/>
        </w:rPr>
        <w:t>model:</w:t>
      </w:r>
      <w:r w:rsidR="005657FE" w:rsidRPr="004E497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</w:rPr>
        <w:t>Single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blind</w:t>
      </w:r>
    </w:p>
    <w:p w14:paraId="305750AB" w14:textId="77777777" w:rsidR="00A77B3E" w:rsidRPr="004E497F" w:rsidRDefault="00A77B3E" w:rsidP="00346CE5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20BE8A43" w14:textId="18F48534" w:rsidR="00A77B3E" w:rsidRPr="004E497F" w:rsidRDefault="00F46AE0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b/>
          <w:color w:val="000000"/>
        </w:rPr>
        <w:t>Peer-review</w:t>
      </w:r>
      <w:r w:rsidR="005657FE" w:rsidRPr="004E497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color w:val="000000"/>
        </w:rPr>
        <w:t>started:</w:t>
      </w:r>
      <w:r w:rsidR="005657FE" w:rsidRPr="004E497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</w:rPr>
        <w:t>December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28,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2022</w:t>
      </w:r>
    </w:p>
    <w:p w14:paraId="48CAF386" w14:textId="14818D09" w:rsidR="00A77B3E" w:rsidRPr="004E497F" w:rsidRDefault="00F46AE0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b/>
          <w:color w:val="000000"/>
        </w:rPr>
        <w:t>First</w:t>
      </w:r>
      <w:r w:rsidR="005657FE" w:rsidRPr="004E497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color w:val="000000"/>
        </w:rPr>
        <w:t>decision:</w:t>
      </w:r>
      <w:r w:rsidR="005657FE" w:rsidRPr="004E497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</w:rPr>
        <w:t>January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31,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2023</w:t>
      </w:r>
    </w:p>
    <w:p w14:paraId="2CED2496" w14:textId="15F5E5A0" w:rsidR="00A77B3E" w:rsidRPr="004E497F" w:rsidRDefault="00F46AE0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b/>
          <w:color w:val="000000"/>
        </w:rPr>
        <w:t>Article</w:t>
      </w:r>
      <w:r w:rsidR="005657FE" w:rsidRPr="004E497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color w:val="000000"/>
        </w:rPr>
        <w:t>press:</w:t>
      </w:r>
      <w:r w:rsidR="005657FE" w:rsidRPr="004E497F">
        <w:rPr>
          <w:rFonts w:ascii="Book Antiqua" w:eastAsia="Book Antiqua" w:hAnsi="Book Antiqua" w:cs="Book Antiqua"/>
          <w:b/>
          <w:color w:val="000000"/>
        </w:rPr>
        <w:t xml:space="preserve"> </w:t>
      </w:r>
    </w:p>
    <w:p w14:paraId="20A15E38" w14:textId="77777777" w:rsidR="00A77B3E" w:rsidRPr="004E497F" w:rsidRDefault="00A77B3E" w:rsidP="00346CE5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69A84802" w14:textId="42CCED27" w:rsidR="00A77B3E" w:rsidRPr="004E497F" w:rsidRDefault="00F46AE0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b/>
          <w:color w:val="000000"/>
        </w:rPr>
        <w:t>Specialty</w:t>
      </w:r>
      <w:r w:rsidR="005657FE" w:rsidRPr="004E497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color w:val="000000"/>
        </w:rPr>
        <w:t>type:</w:t>
      </w:r>
      <w:r w:rsidR="005657FE" w:rsidRPr="004E497F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9B151F" w:rsidRPr="004E497F">
        <w:rPr>
          <w:rFonts w:ascii="Book Antiqua" w:eastAsia="微软雅黑" w:hAnsi="Book Antiqua" w:cs="宋体"/>
        </w:rPr>
        <w:t>Cell</w:t>
      </w:r>
      <w:r w:rsidR="005657FE" w:rsidRPr="004E497F">
        <w:rPr>
          <w:rFonts w:ascii="Book Antiqua" w:eastAsia="微软雅黑" w:hAnsi="Book Antiqua" w:cs="宋体"/>
        </w:rPr>
        <w:t xml:space="preserve"> </w:t>
      </w:r>
      <w:r w:rsidR="009B151F" w:rsidRPr="004E497F">
        <w:rPr>
          <w:rFonts w:ascii="Book Antiqua" w:eastAsia="微软雅黑" w:hAnsi="Book Antiqua" w:cs="宋体"/>
        </w:rPr>
        <w:t>and</w:t>
      </w:r>
      <w:r w:rsidR="005657FE" w:rsidRPr="004E497F">
        <w:rPr>
          <w:rFonts w:ascii="Book Antiqua" w:eastAsia="微软雅黑" w:hAnsi="Book Antiqua" w:cs="宋体"/>
        </w:rPr>
        <w:t xml:space="preserve"> </w:t>
      </w:r>
      <w:r w:rsidR="009B151F" w:rsidRPr="004E497F">
        <w:rPr>
          <w:rFonts w:ascii="Book Antiqua" w:eastAsia="微软雅黑" w:hAnsi="Book Antiqua" w:cs="宋体"/>
        </w:rPr>
        <w:t>tissue</w:t>
      </w:r>
      <w:r w:rsidR="005657FE" w:rsidRPr="004E497F">
        <w:rPr>
          <w:rFonts w:ascii="Book Antiqua" w:eastAsia="微软雅黑" w:hAnsi="Book Antiqua" w:cs="宋体"/>
        </w:rPr>
        <w:t xml:space="preserve"> </w:t>
      </w:r>
      <w:r w:rsidR="009B151F" w:rsidRPr="004E497F">
        <w:rPr>
          <w:rFonts w:ascii="Book Antiqua" w:eastAsia="微软雅黑" w:hAnsi="Book Antiqua" w:cs="宋体"/>
        </w:rPr>
        <w:t>engineering</w:t>
      </w:r>
    </w:p>
    <w:p w14:paraId="77DF615F" w14:textId="0AF143C3" w:rsidR="00A77B3E" w:rsidRPr="004E497F" w:rsidRDefault="00F46AE0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b/>
          <w:color w:val="000000"/>
        </w:rPr>
        <w:t>Country/Territory</w:t>
      </w:r>
      <w:r w:rsidR="005657FE" w:rsidRPr="004E497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color w:val="000000"/>
        </w:rPr>
        <w:t>origin:</w:t>
      </w:r>
      <w:r w:rsidR="005657FE" w:rsidRPr="004E497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</w:rPr>
        <w:t>Lebanon</w:t>
      </w:r>
    </w:p>
    <w:p w14:paraId="4FA761E3" w14:textId="55BA69EA" w:rsidR="00A77B3E" w:rsidRPr="004E497F" w:rsidRDefault="00F46AE0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b/>
          <w:color w:val="000000"/>
        </w:rPr>
        <w:t>Peer-review</w:t>
      </w:r>
      <w:r w:rsidR="005657FE" w:rsidRPr="004E497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color w:val="000000"/>
        </w:rPr>
        <w:t>report’s</w:t>
      </w:r>
      <w:r w:rsidR="005657FE" w:rsidRPr="004E497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color w:val="000000"/>
        </w:rPr>
        <w:t>scientific</w:t>
      </w:r>
      <w:r w:rsidR="005657FE" w:rsidRPr="004E497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color w:val="000000"/>
        </w:rPr>
        <w:t>quality</w:t>
      </w:r>
      <w:r w:rsidR="005657FE" w:rsidRPr="004E497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color w:val="000000"/>
        </w:rPr>
        <w:t>classification</w:t>
      </w:r>
    </w:p>
    <w:p w14:paraId="63631C5A" w14:textId="1CD0569F" w:rsidR="00A77B3E" w:rsidRPr="004E497F" w:rsidRDefault="00F46AE0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</w:rPr>
        <w:t>Grade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A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(Excellent):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A</w:t>
      </w:r>
    </w:p>
    <w:p w14:paraId="6C438F32" w14:textId="573BA6A1" w:rsidR="00A77B3E" w:rsidRPr="004E497F" w:rsidRDefault="00F46AE0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</w:rPr>
        <w:t>Grade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B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(Very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good):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B</w:t>
      </w:r>
    </w:p>
    <w:p w14:paraId="76D95D95" w14:textId="6140EC62" w:rsidR="00A77B3E" w:rsidRPr="004E497F" w:rsidRDefault="00F46AE0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</w:rPr>
        <w:t>Grade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C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(Good):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0</w:t>
      </w:r>
    </w:p>
    <w:p w14:paraId="0BE8170A" w14:textId="699C3474" w:rsidR="00A77B3E" w:rsidRPr="004E497F" w:rsidRDefault="00F46AE0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</w:rPr>
        <w:t>Grade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D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(Fair):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0</w:t>
      </w:r>
    </w:p>
    <w:p w14:paraId="61C8A27D" w14:textId="456E64D1" w:rsidR="00A77B3E" w:rsidRPr="004E497F" w:rsidRDefault="00F46AE0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</w:rPr>
        <w:t>Grade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E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(Poor):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0</w:t>
      </w:r>
    </w:p>
    <w:p w14:paraId="690E76AA" w14:textId="77777777" w:rsidR="00A77B3E" w:rsidRPr="004E497F" w:rsidRDefault="00A77B3E" w:rsidP="00346CE5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5733EEAE" w14:textId="58B72C01" w:rsidR="00AE15CE" w:rsidRPr="004E497F" w:rsidRDefault="00F46AE0" w:rsidP="00346CE5">
      <w:pPr>
        <w:snapToGrid w:val="0"/>
        <w:spacing w:line="360" w:lineRule="auto"/>
        <w:jc w:val="both"/>
        <w:rPr>
          <w:rFonts w:ascii="Book Antiqua" w:eastAsia="Book Antiqua" w:hAnsi="Book Antiqua" w:cs="Book Antiqua"/>
          <w:b/>
          <w:color w:val="000000"/>
        </w:rPr>
      </w:pPr>
      <w:r w:rsidRPr="004E497F">
        <w:rPr>
          <w:rFonts w:ascii="Book Antiqua" w:eastAsia="Book Antiqua" w:hAnsi="Book Antiqua" w:cs="Book Antiqua"/>
          <w:b/>
          <w:color w:val="000000"/>
        </w:rPr>
        <w:lastRenderedPageBreak/>
        <w:t>P-Reviewer:</w:t>
      </w:r>
      <w:r w:rsidR="005657FE" w:rsidRPr="004E497F">
        <w:rPr>
          <w:rFonts w:ascii="Book Antiqua" w:eastAsia="Book Antiqua" w:hAnsi="Book Antiqua" w:cs="Book Antiqua"/>
          <w:b/>
          <w:color w:val="000000"/>
        </w:rPr>
        <w:t xml:space="preserve"> </w:t>
      </w:r>
      <w:proofErr w:type="spellStart"/>
      <w:r w:rsidRPr="004E497F">
        <w:rPr>
          <w:rFonts w:ascii="Book Antiqua" w:eastAsia="Book Antiqua" w:hAnsi="Book Antiqua" w:cs="Book Antiqua"/>
        </w:rPr>
        <w:t>Crocé</w:t>
      </w:r>
      <w:proofErr w:type="spellEnd"/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LS,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Italy;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proofErr w:type="spellStart"/>
      <w:r w:rsidRPr="004E497F">
        <w:rPr>
          <w:rFonts w:ascii="Book Antiqua" w:eastAsia="Book Antiqua" w:hAnsi="Book Antiqua" w:cs="Book Antiqua"/>
        </w:rPr>
        <w:t>Elbadawy</w:t>
      </w:r>
      <w:proofErr w:type="spellEnd"/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M,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Egypt</w:t>
      </w:r>
      <w:r w:rsidR="005657FE" w:rsidRPr="004E497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color w:val="000000"/>
        </w:rPr>
        <w:t>S-Editor:</w:t>
      </w:r>
      <w:r w:rsidR="005657FE" w:rsidRPr="004E497F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B219D5" w:rsidRPr="004E497F">
        <w:rPr>
          <w:rFonts w:ascii="Book Antiqua" w:eastAsia="Book Antiqua" w:hAnsi="Book Antiqua" w:cs="Book Antiqua"/>
          <w:bCs/>
          <w:color w:val="000000"/>
        </w:rPr>
        <w:t>Li L</w:t>
      </w:r>
      <w:r w:rsidR="005657FE" w:rsidRPr="004E497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color w:val="000000"/>
        </w:rPr>
        <w:t>L-Editor:</w:t>
      </w:r>
      <w:r w:rsidR="005657FE" w:rsidRPr="004E497F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CF239F" w:rsidRPr="00CF239F">
        <w:rPr>
          <w:rFonts w:ascii="Book Antiqua" w:eastAsia="Book Antiqua" w:hAnsi="Book Antiqua" w:cs="Book Antiqua"/>
          <w:bCs/>
          <w:color w:val="000000"/>
        </w:rPr>
        <w:t xml:space="preserve">A </w:t>
      </w:r>
      <w:r w:rsidRPr="004E497F">
        <w:rPr>
          <w:rFonts w:ascii="Book Antiqua" w:eastAsia="Book Antiqua" w:hAnsi="Book Antiqua" w:cs="Book Antiqua"/>
          <w:b/>
          <w:color w:val="000000"/>
        </w:rPr>
        <w:t>P-Editor:</w:t>
      </w:r>
    </w:p>
    <w:p w14:paraId="4CD4A47E" w14:textId="14B74DE4" w:rsidR="00AE15CE" w:rsidRPr="004E497F" w:rsidRDefault="00AE15CE" w:rsidP="00346CE5">
      <w:pPr>
        <w:snapToGrid w:val="0"/>
        <w:spacing w:line="360" w:lineRule="auto"/>
        <w:jc w:val="both"/>
        <w:rPr>
          <w:rFonts w:ascii="Book Antiqua" w:eastAsia="Book Antiqua" w:hAnsi="Book Antiqua" w:cs="Book Antiqua"/>
          <w:b/>
          <w:color w:val="000000"/>
        </w:rPr>
        <w:sectPr w:rsidR="00AE15CE" w:rsidRPr="004E497F" w:rsidSect="00806569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6047194C" w14:textId="727E9020" w:rsidR="00A77B3E" w:rsidRPr="004E497F" w:rsidRDefault="00F46AE0" w:rsidP="00346CE5">
      <w:pPr>
        <w:snapToGrid w:val="0"/>
        <w:spacing w:line="360" w:lineRule="auto"/>
        <w:jc w:val="both"/>
        <w:rPr>
          <w:rFonts w:ascii="Book Antiqua" w:eastAsia="Book Antiqua" w:hAnsi="Book Antiqua" w:cs="Book Antiqua"/>
          <w:b/>
          <w:color w:val="000000"/>
        </w:rPr>
      </w:pPr>
      <w:r w:rsidRPr="004E497F">
        <w:rPr>
          <w:rFonts w:ascii="Book Antiqua" w:eastAsia="Book Antiqua" w:hAnsi="Book Antiqua" w:cs="Book Antiqua"/>
          <w:b/>
          <w:color w:val="000000"/>
        </w:rPr>
        <w:lastRenderedPageBreak/>
        <w:t>Figure</w:t>
      </w:r>
      <w:r w:rsidR="005657FE" w:rsidRPr="004E497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color w:val="000000"/>
        </w:rPr>
        <w:t>Legends</w:t>
      </w:r>
    </w:p>
    <w:p w14:paraId="18838238" w14:textId="4913303F" w:rsidR="00AE15CE" w:rsidRPr="004E497F" w:rsidRDefault="00DC4052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  <w:noProof/>
        </w:rPr>
        <w:drawing>
          <wp:inline distT="0" distB="0" distL="0" distR="0" wp14:anchorId="002EB483" wp14:editId="12F15AE5">
            <wp:extent cx="5943600" cy="4796790"/>
            <wp:effectExtent l="0" t="0" r="0" b="0"/>
            <wp:docPr id="1" name="图片 1" descr="图示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 descr="图示&#10;&#10;描述已自动生成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7967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A26BED" w14:textId="4A34BDF6" w:rsidR="00A77B3E" w:rsidRPr="004E497F" w:rsidRDefault="00F46AE0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1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Schematic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presentation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stem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cell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markers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their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contribution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development,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progression,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resistance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therapy.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ever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e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CSC)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gulator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ignal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athway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volv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stenan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ctiv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elf-renewal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mmun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vasio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tastasi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ntribu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-growt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rap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sistance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er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otenti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rapeut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arget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reatment.</w:t>
      </w:r>
      <w:r w:rsidR="001B419C" w:rsidRPr="004E497F">
        <w:rPr>
          <w:rFonts w:ascii="Book Antiqua" w:eastAsia="Book Antiqua" w:hAnsi="Book Antiqua" w:cs="Book Antiqua"/>
          <w:color w:val="000000"/>
        </w:rPr>
        <w:t xml:space="preserve"> CSCs: Cancer stem cells.</w:t>
      </w:r>
    </w:p>
    <w:p w14:paraId="4C132B7A" w14:textId="6E66F222" w:rsidR="00A77B3E" w:rsidRPr="004E497F" w:rsidRDefault="00DC4052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  <w:noProof/>
        </w:rPr>
        <w:lastRenderedPageBreak/>
        <w:drawing>
          <wp:inline distT="0" distB="0" distL="0" distR="0" wp14:anchorId="7E63ECD2" wp14:editId="22F61599">
            <wp:extent cx="5943600" cy="3698875"/>
            <wp:effectExtent l="0" t="0" r="0" b="0"/>
            <wp:docPr id="2" name="图片 2" descr="图示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2" descr="图示&#10;&#10;描述已自动生成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6988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77D2FF" w14:textId="734839EB" w:rsidR="00A77B3E" w:rsidRPr="004E497F" w:rsidRDefault="00F46AE0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2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Schematic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presentation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patient-derived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organoid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applications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research.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atient-deriv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rganoi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PDO)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de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utiliz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ultip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ield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searc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clud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undament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search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ru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evelopment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linic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pplication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DO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a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e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u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imula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issu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vitro</w:t>
      </w:r>
      <w:r w:rsidRPr="004E497F">
        <w:rPr>
          <w:rFonts w:ascii="Book Antiqua" w:eastAsia="Book Antiqua" w:hAnsi="Book Antiqua" w:cs="Book Antiqua"/>
          <w:color w:val="000000"/>
        </w:rPr>
        <w:t>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ud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seas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chanism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en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xpress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attern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xpos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ffere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rug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fficac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creening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ru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scover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validations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rganoid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urth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u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vitro</w:t>
      </w:r>
      <w:r w:rsidR="005657FE" w:rsidRPr="004E497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e-clinic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de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ersonaliz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dicin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ener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‘living’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rganoi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iobanks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D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ultur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yste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erv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dvanc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o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mplement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evelopme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ecis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dicine.</w:t>
      </w:r>
    </w:p>
    <w:p w14:paraId="0A74DDCE" w14:textId="77777777" w:rsidR="002A0C53" w:rsidRPr="004E497F" w:rsidRDefault="002A0C53" w:rsidP="00346CE5">
      <w:pPr>
        <w:snapToGrid w:val="0"/>
        <w:spacing w:line="360" w:lineRule="auto"/>
        <w:jc w:val="both"/>
        <w:rPr>
          <w:rFonts w:ascii="Book Antiqua" w:hAnsi="Book Antiqua"/>
        </w:rPr>
        <w:sectPr w:rsidR="002A0C53" w:rsidRPr="004E497F" w:rsidSect="00AE15CE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0DE634CA" w14:textId="77777777" w:rsidR="00A77B3E" w:rsidRPr="004E497F" w:rsidRDefault="00A77B3E" w:rsidP="00346CE5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072999AA" w14:textId="27326C61" w:rsidR="00A77B3E" w:rsidRPr="004E497F" w:rsidRDefault="00F46AE0" w:rsidP="00346CE5">
      <w:pPr>
        <w:snapToGrid w:val="0"/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4E497F">
        <w:rPr>
          <w:rFonts w:ascii="Book Antiqua" w:eastAsia="Book Antiqua" w:hAnsi="Book Antiqua" w:cs="Book Antiqua"/>
          <w:b/>
          <w:bCs/>
          <w:color w:val="000000"/>
        </w:rPr>
        <w:t>Table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1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Summary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most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prominent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biomarkers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required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identify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isolate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tissue-specific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stem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prostate,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colon,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bladder,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breast,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lung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tumors</w:t>
      </w:r>
    </w:p>
    <w:tbl>
      <w:tblPr>
        <w:tblStyle w:val="21"/>
        <w:tblW w:w="9509" w:type="dxa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1583"/>
        <w:gridCol w:w="1141"/>
        <w:gridCol w:w="1141"/>
        <w:gridCol w:w="1141"/>
        <w:gridCol w:w="1141"/>
        <w:gridCol w:w="1141"/>
        <w:gridCol w:w="2221"/>
      </w:tblGrid>
      <w:tr w:rsidR="00C12A08" w:rsidRPr="004E497F" w14:paraId="6D8FF119" w14:textId="77777777" w:rsidTr="00F46AE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1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3" w:type="dxa"/>
            <w:tcBorders>
              <w:top w:val="single" w:sz="4" w:space="0" w:color="auto"/>
              <w:bottom w:val="single" w:sz="4" w:space="0" w:color="auto"/>
            </w:tcBorders>
          </w:tcPr>
          <w:p w14:paraId="2653C042" w14:textId="6689D8AB" w:rsidR="00C12A08" w:rsidRPr="004E497F" w:rsidRDefault="00C12A08" w:rsidP="00F46AE0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TSCSCs</w:t>
            </w:r>
            <w:r w:rsidR="005657FE" w:rsidRPr="004E497F">
              <w:rPr>
                <w:rFonts w:ascii="Book Antiqua" w:hAnsi="Book Antiqua" w:cstheme="majorBidi"/>
              </w:rPr>
              <w:t xml:space="preserve"> </w:t>
            </w:r>
            <w:r w:rsidRPr="004E497F">
              <w:rPr>
                <w:rFonts w:ascii="Book Antiqua" w:hAnsi="Book Antiqua" w:cstheme="majorBidi"/>
              </w:rPr>
              <w:t>markers</w:t>
            </w:r>
          </w:p>
        </w:tc>
        <w:tc>
          <w:tcPr>
            <w:tcW w:w="1141" w:type="dxa"/>
            <w:tcBorders>
              <w:top w:val="single" w:sz="4" w:space="0" w:color="auto"/>
              <w:bottom w:val="single" w:sz="4" w:space="0" w:color="auto"/>
            </w:tcBorders>
          </w:tcPr>
          <w:p w14:paraId="760366BC" w14:textId="77777777" w:rsidR="00C12A08" w:rsidRPr="004E497F" w:rsidRDefault="00C12A08" w:rsidP="00F46AE0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PCSCs</w:t>
            </w:r>
          </w:p>
        </w:tc>
        <w:tc>
          <w:tcPr>
            <w:tcW w:w="1141" w:type="dxa"/>
            <w:tcBorders>
              <w:top w:val="single" w:sz="4" w:space="0" w:color="auto"/>
              <w:bottom w:val="single" w:sz="4" w:space="0" w:color="auto"/>
            </w:tcBorders>
          </w:tcPr>
          <w:p w14:paraId="7B89346D" w14:textId="77777777" w:rsidR="00C12A08" w:rsidRPr="004E497F" w:rsidRDefault="00C12A08" w:rsidP="00F46AE0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CCSCs</w:t>
            </w:r>
          </w:p>
        </w:tc>
        <w:tc>
          <w:tcPr>
            <w:tcW w:w="1141" w:type="dxa"/>
            <w:tcBorders>
              <w:top w:val="single" w:sz="4" w:space="0" w:color="auto"/>
              <w:bottom w:val="single" w:sz="4" w:space="0" w:color="auto"/>
            </w:tcBorders>
          </w:tcPr>
          <w:p w14:paraId="59AD3CCC" w14:textId="77777777" w:rsidR="00C12A08" w:rsidRPr="004E497F" w:rsidRDefault="00C12A08" w:rsidP="00F46AE0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BCSCs</w:t>
            </w:r>
          </w:p>
        </w:tc>
        <w:tc>
          <w:tcPr>
            <w:tcW w:w="1141" w:type="dxa"/>
            <w:tcBorders>
              <w:top w:val="single" w:sz="4" w:space="0" w:color="auto"/>
              <w:bottom w:val="single" w:sz="4" w:space="0" w:color="auto"/>
            </w:tcBorders>
          </w:tcPr>
          <w:p w14:paraId="66023A0B" w14:textId="77777777" w:rsidR="00C12A08" w:rsidRPr="004E497F" w:rsidRDefault="00C12A08" w:rsidP="00F46AE0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proofErr w:type="spellStart"/>
            <w:r w:rsidRPr="004E497F">
              <w:rPr>
                <w:rFonts w:ascii="Book Antiqua" w:hAnsi="Book Antiqua" w:cstheme="majorBidi"/>
              </w:rPr>
              <w:t>BrCSCs</w:t>
            </w:r>
            <w:proofErr w:type="spellEnd"/>
          </w:p>
        </w:tc>
        <w:tc>
          <w:tcPr>
            <w:tcW w:w="1141" w:type="dxa"/>
            <w:tcBorders>
              <w:top w:val="single" w:sz="4" w:space="0" w:color="auto"/>
              <w:bottom w:val="single" w:sz="4" w:space="0" w:color="auto"/>
            </w:tcBorders>
          </w:tcPr>
          <w:p w14:paraId="7E79B353" w14:textId="77777777" w:rsidR="00C12A08" w:rsidRPr="004E497F" w:rsidRDefault="00C12A08" w:rsidP="00F46AE0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LCSCs</w:t>
            </w:r>
          </w:p>
        </w:tc>
        <w:tc>
          <w:tcPr>
            <w:tcW w:w="2221" w:type="dxa"/>
            <w:tcBorders>
              <w:top w:val="single" w:sz="4" w:space="0" w:color="auto"/>
              <w:bottom w:val="single" w:sz="4" w:space="0" w:color="auto"/>
            </w:tcBorders>
          </w:tcPr>
          <w:p w14:paraId="1DE1769C" w14:textId="77777777" w:rsidR="00C12A08" w:rsidRPr="004E497F" w:rsidRDefault="00C12A08" w:rsidP="00F46AE0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Ref.</w:t>
            </w:r>
          </w:p>
        </w:tc>
      </w:tr>
      <w:tr w:rsidR="00C12A08" w:rsidRPr="004E497F" w14:paraId="3287BB67" w14:textId="77777777" w:rsidTr="00F46AE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3" w:type="dxa"/>
            <w:tcBorders>
              <w:top w:val="single" w:sz="4" w:space="0" w:color="auto"/>
              <w:bottom w:val="none" w:sz="0" w:space="0" w:color="auto"/>
            </w:tcBorders>
          </w:tcPr>
          <w:p w14:paraId="46212F49" w14:textId="77777777" w:rsidR="00C12A08" w:rsidRPr="004E497F" w:rsidRDefault="00C12A08" w:rsidP="00F46AE0">
            <w:pPr>
              <w:spacing w:line="360" w:lineRule="auto"/>
              <w:jc w:val="both"/>
              <w:rPr>
                <w:rFonts w:ascii="Book Antiqua" w:hAnsi="Book Antiqua" w:cstheme="majorBidi"/>
                <w:b w:val="0"/>
                <w:bCs w:val="0"/>
              </w:rPr>
            </w:pPr>
            <w:r w:rsidRPr="004E497F">
              <w:rPr>
                <w:rFonts w:ascii="Book Antiqua" w:hAnsi="Book Antiqua" w:cstheme="majorBidi"/>
                <w:b w:val="0"/>
                <w:bCs w:val="0"/>
              </w:rPr>
              <w:t>CD24</w:t>
            </w:r>
          </w:p>
        </w:tc>
        <w:tc>
          <w:tcPr>
            <w:tcW w:w="1141" w:type="dxa"/>
            <w:tcBorders>
              <w:top w:val="single" w:sz="4" w:space="0" w:color="auto"/>
              <w:bottom w:val="none" w:sz="0" w:space="0" w:color="auto"/>
            </w:tcBorders>
          </w:tcPr>
          <w:p w14:paraId="021FF03F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-</w:t>
            </w:r>
          </w:p>
        </w:tc>
        <w:tc>
          <w:tcPr>
            <w:tcW w:w="1141" w:type="dxa"/>
            <w:tcBorders>
              <w:top w:val="single" w:sz="4" w:space="0" w:color="auto"/>
              <w:bottom w:val="none" w:sz="0" w:space="0" w:color="auto"/>
            </w:tcBorders>
          </w:tcPr>
          <w:p w14:paraId="1E504382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  <w:tcBorders>
              <w:top w:val="single" w:sz="4" w:space="0" w:color="auto"/>
              <w:bottom w:val="none" w:sz="0" w:space="0" w:color="auto"/>
            </w:tcBorders>
          </w:tcPr>
          <w:p w14:paraId="083A8290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  <w:tcBorders>
              <w:top w:val="single" w:sz="4" w:space="0" w:color="auto"/>
              <w:bottom w:val="none" w:sz="0" w:space="0" w:color="auto"/>
            </w:tcBorders>
          </w:tcPr>
          <w:p w14:paraId="47AF787F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-</w:t>
            </w:r>
          </w:p>
        </w:tc>
        <w:tc>
          <w:tcPr>
            <w:tcW w:w="1141" w:type="dxa"/>
            <w:tcBorders>
              <w:top w:val="single" w:sz="4" w:space="0" w:color="auto"/>
              <w:bottom w:val="none" w:sz="0" w:space="0" w:color="auto"/>
            </w:tcBorders>
          </w:tcPr>
          <w:p w14:paraId="31AE8418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2221" w:type="dxa"/>
            <w:tcBorders>
              <w:top w:val="single" w:sz="4" w:space="0" w:color="auto"/>
              <w:bottom w:val="none" w:sz="0" w:space="0" w:color="auto"/>
            </w:tcBorders>
          </w:tcPr>
          <w:p w14:paraId="0F0E4C09" w14:textId="2377B43E" w:rsidR="00C12A08" w:rsidRPr="004E497F" w:rsidRDefault="00C83DE5" w:rsidP="007A0B8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  <w:shd w:val="clear" w:color="auto" w:fill="BFBFBF" w:themeFill="background1" w:themeFillShade="BF"/>
                <w:vertAlign w:val="superscript"/>
              </w:rPr>
            </w:pPr>
            <w:r w:rsidRPr="004E497F">
              <w:rPr>
                <w:rFonts w:ascii="Book Antiqua" w:hAnsi="Book Antiqua" w:cstheme="majorBidi"/>
                <w:vertAlign w:val="superscript"/>
              </w:rPr>
              <w:t>[64,90,159,160]</w:t>
            </w:r>
          </w:p>
        </w:tc>
      </w:tr>
      <w:tr w:rsidR="00C12A08" w:rsidRPr="004E497F" w14:paraId="297F9035" w14:textId="77777777" w:rsidTr="00F46AE0">
        <w:trPr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3" w:type="dxa"/>
          </w:tcPr>
          <w:p w14:paraId="1C2D38DC" w14:textId="77777777" w:rsidR="00C12A08" w:rsidRPr="004E497F" w:rsidRDefault="00C12A08" w:rsidP="00F46AE0">
            <w:pPr>
              <w:spacing w:line="360" w:lineRule="auto"/>
              <w:jc w:val="both"/>
              <w:rPr>
                <w:rFonts w:ascii="Book Antiqua" w:hAnsi="Book Antiqua" w:cstheme="majorBidi"/>
                <w:b w:val="0"/>
                <w:bCs w:val="0"/>
              </w:rPr>
            </w:pPr>
            <w:r w:rsidRPr="004E497F">
              <w:rPr>
                <w:rFonts w:ascii="Book Antiqua" w:hAnsi="Book Antiqua" w:cstheme="majorBidi"/>
                <w:b w:val="0"/>
                <w:bCs w:val="0"/>
              </w:rPr>
              <w:t>CD26</w:t>
            </w:r>
          </w:p>
        </w:tc>
        <w:tc>
          <w:tcPr>
            <w:tcW w:w="1141" w:type="dxa"/>
          </w:tcPr>
          <w:p w14:paraId="0DEB0C9E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</w:tcPr>
          <w:p w14:paraId="0D4FC1D3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</w:tcPr>
          <w:p w14:paraId="47CB6683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</w:tcPr>
          <w:p w14:paraId="61288588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</w:tcPr>
          <w:p w14:paraId="6A97995B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2221" w:type="dxa"/>
          </w:tcPr>
          <w:p w14:paraId="54E327ED" w14:textId="3F39B8BE" w:rsidR="00C12A08" w:rsidRPr="004E497F" w:rsidRDefault="00C12A0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  <w:vertAlign w:val="superscript"/>
              </w:rPr>
            </w:pPr>
            <w:r w:rsidRPr="004E497F">
              <w:rPr>
                <w:rFonts w:ascii="Book Antiqua" w:hAnsi="Book Antiqua" w:cstheme="majorBidi"/>
                <w:vertAlign w:val="superscript"/>
              </w:rPr>
              <w:t>[</w:t>
            </w:r>
            <w:r w:rsidR="00FA63C8" w:rsidRPr="004E497F">
              <w:rPr>
                <w:rFonts w:ascii="Book Antiqua" w:hAnsi="Book Antiqua" w:cstheme="majorBidi"/>
                <w:vertAlign w:val="superscript"/>
              </w:rPr>
              <w:t>161</w:t>
            </w:r>
            <w:r w:rsidRPr="004E497F">
              <w:rPr>
                <w:rFonts w:ascii="Book Antiqua" w:hAnsi="Book Antiqua" w:cstheme="majorBidi"/>
                <w:vertAlign w:val="superscript"/>
              </w:rPr>
              <w:t>]</w:t>
            </w:r>
          </w:p>
        </w:tc>
      </w:tr>
      <w:tr w:rsidR="00C12A08" w:rsidRPr="004E497F" w14:paraId="096D75C1" w14:textId="77777777" w:rsidTr="00F46AE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3" w:type="dxa"/>
            <w:tcBorders>
              <w:top w:val="none" w:sz="0" w:space="0" w:color="auto"/>
              <w:bottom w:val="none" w:sz="0" w:space="0" w:color="auto"/>
            </w:tcBorders>
          </w:tcPr>
          <w:p w14:paraId="1DCC0451" w14:textId="77777777" w:rsidR="00C12A08" w:rsidRPr="004E497F" w:rsidRDefault="00C12A08" w:rsidP="00F46AE0">
            <w:pPr>
              <w:spacing w:line="360" w:lineRule="auto"/>
              <w:jc w:val="both"/>
              <w:rPr>
                <w:rFonts w:ascii="Book Antiqua" w:hAnsi="Book Antiqua" w:cstheme="majorBidi"/>
                <w:b w:val="0"/>
                <w:bCs w:val="0"/>
              </w:rPr>
            </w:pPr>
            <w:r w:rsidRPr="004E497F">
              <w:rPr>
                <w:rFonts w:ascii="Book Antiqua" w:hAnsi="Book Antiqua" w:cstheme="majorBidi"/>
                <w:b w:val="0"/>
                <w:bCs w:val="0"/>
              </w:rPr>
              <w:t>CD29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36CE60B5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2660CBF5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6A7D456D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62DD551D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601736AA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2221" w:type="dxa"/>
            <w:tcBorders>
              <w:top w:val="none" w:sz="0" w:space="0" w:color="auto"/>
              <w:bottom w:val="none" w:sz="0" w:space="0" w:color="auto"/>
            </w:tcBorders>
          </w:tcPr>
          <w:p w14:paraId="7598FEA2" w14:textId="31E2D0A6" w:rsidR="00C12A08" w:rsidRPr="004E497F" w:rsidRDefault="00C83DE5" w:rsidP="008C2E34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  <w:vertAlign w:val="superscript"/>
              </w:rPr>
            </w:pPr>
            <w:r w:rsidRPr="004E497F">
              <w:rPr>
                <w:rFonts w:ascii="Book Antiqua" w:hAnsi="Book Antiqua" w:cstheme="majorBidi"/>
                <w:vertAlign w:val="superscript"/>
              </w:rPr>
              <w:t>[99,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>
                <w:fldData xml:space="preserve">PEVuZE5vdGU+PENpdGU+PEF1dGhvcj5FbC1CZW5oYXd5PC9BdXRob3I+PFllYXI+MjAyMTwvWWVh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</w:fldData>
              </w:fldChar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>
                <w:fldData xml:space="preserve">PEVuZE5vdGU+PENpdGU+PEF1dGhvcj5FbC1CZW5oYXd5PC9BdXRob3I+PFllYXI+MjAyMTwvWWVh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</w:fldData>
              </w:fldChar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.DATA </w:instrText>
            </w:r>
            <w:r w:rsidRPr="004E497F">
              <w:rPr>
                <w:rFonts w:ascii="Book Antiqua" w:hAnsi="Book Antiqua" w:cstheme="majorBidi"/>
                <w:vertAlign w:val="superscript"/>
              </w:rPr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162</w:t>
            </w:r>
            <w:r w:rsidR="008A0E22" w:rsidRPr="004E497F">
              <w:rPr>
                <w:rFonts w:ascii="Book Antiqua" w:hAnsi="Book Antiqua" w:cstheme="majorBidi"/>
                <w:noProof/>
                <w:vertAlign w:val="superscript"/>
              </w:rPr>
              <w:t>-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Gardelli&lt;/Author&gt;&lt;Year&gt;2021&lt;/Year&gt;&lt;RecNum&gt;529&lt;/RecNum&gt;&lt;DisplayText&gt;&lt;style face="superscript"&gt;[166]&lt;/style&gt;&lt;/DisplayText&gt;&lt;record&gt;&lt;rec-number&gt;529&lt;/rec-number&gt;&lt;foreign-keys&gt;&lt;key app="EN" db-id="pfw0tfzzf0w90aeptdrvdxeiv95vwd5dpv2v" timestamp="1672149212" guid="63eeeb75-e420-4674-af20-734628831720"&gt;529&lt;/key&gt;&lt;/foreign-keys&gt;&lt;ref-type name="Journal Article"&gt;17&lt;/ref-type&gt;&lt;contributors&gt;&lt;authors&gt;&lt;author&gt;Gardelli, Cecilia&lt;/author&gt;&lt;author&gt;Russo, Laura&lt;/author&gt;&lt;author&gt;Cipolla, Laura&lt;/author&gt;&lt;author&gt;Moro, Massimo&lt;/author&gt;&lt;author&gt;Andriani, Francesca&lt;/author&gt;&lt;author&gt;Rondinone, Ornella&lt;/author&gt;&lt;author&gt;Nicotra, Francesco&lt;/author&gt;&lt;author&gt;Sozzi, Gabriella&lt;/author&gt;&lt;author&gt;Bertolini, Giulia&lt;/author&gt;&lt;author&gt;Roz, Luca&lt;/author&gt;&lt;/authors&gt;&lt;/contributors&gt;&lt;titles&gt;&lt;title&gt;Differential glycosylation of collagen modulates lung cancer stem cell subsets through β1 integrin</w:instrText>
            </w:r>
            <w:r w:rsidRPr="004E497F">
              <w:rPr>
                <w:rFonts w:ascii="宋体" w:eastAsia="宋体" w:hAnsi="宋体" w:cs="宋体" w:hint="eastAsia"/>
                <w:vertAlign w:val="superscript"/>
              </w:rPr>
              <w:instrText>‐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instrText>mediated interactions&lt;/title&gt;&lt;secondary-title&gt;Cancer Science&lt;/secondary-title&gt;&lt;/titles&gt;&lt;periodical&gt;&lt;full-title&gt;Cancer Science&lt;/full-title&gt;&lt;/periodical&gt;&lt;pages&gt;217-230&lt;/pages&gt;&lt;volume&gt;112&lt;/volume&gt;&lt;number&gt;1&lt;/number&gt;&lt;dates&gt;&lt;year&gt;2021&lt;/year&gt;&lt;/dates&gt;&lt;publisher&gt;Wiley&lt;/publisher&gt;&lt;isbn&gt;1347-9032&lt;/isbn&gt;&lt;urls&gt;&lt;related-urls&gt;&lt;url&gt;https://dx.doi.org/10.1111/cas.14700&lt;/url&gt;&lt;/related-urls&gt;&lt;/urls&gt;&lt;electronic-resource-num&gt;10.1111/cas.14700&lt;/electronic-resource-num&gt;&lt;/record&gt;&lt;/Cite&gt;&lt;/EndNote&gt;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164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t>]</w:t>
            </w:r>
          </w:p>
        </w:tc>
      </w:tr>
      <w:tr w:rsidR="00C12A08" w:rsidRPr="004E497F" w14:paraId="6DF71F1A" w14:textId="77777777" w:rsidTr="00F46AE0">
        <w:trPr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3" w:type="dxa"/>
          </w:tcPr>
          <w:p w14:paraId="474B2BFA" w14:textId="77777777" w:rsidR="00C12A08" w:rsidRPr="004E497F" w:rsidRDefault="00C12A08" w:rsidP="00F46AE0">
            <w:pPr>
              <w:spacing w:line="360" w:lineRule="auto"/>
              <w:jc w:val="both"/>
              <w:rPr>
                <w:rFonts w:ascii="Book Antiqua" w:hAnsi="Book Antiqua" w:cstheme="majorBidi"/>
                <w:b w:val="0"/>
                <w:bCs w:val="0"/>
              </w:rPr>
            </w:pPr>
            <w:r w:rsidRPr="004E497F">
              <w:rPr>
                <w:rFonts w:ascii="Book Antiqua" w:hAnsi="Book Antiqua" w:cstheme="majorBidi"/>
                <w:b w:val="0"/>
                <w:bCs w:val="0"/>
              </w:rPr>
              <w:t>CD44</w:t>
            </w:r>
          </w:p>
        </w:tc>
        <w:tc>
          <w:tcPr>
            <w:tcW w:w="1141" w:type="dxa"/>
          </w:tcPr>
          <w:p w14:paraId="29E2FEDF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</w:tcPr>
          <w:p w14:paraId="04587DD1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</w:tcPr>
          <w:p w14:paraId="51DF755E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</w:tcPr>
          <w:p w14:paraId="04A68B11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</w:tcPr>
          <w:p w14:paraId="0431BE95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2221" w:type="dxa"/>
          </w:tcPr>
          <w:p w14:paraId="0368FE79" w14:textId="56ECE181" w:rsidR="00C12A08" w:rsidRPr="004E497F" w:rsidRDefault="00F73BB2" w:rsidP="008C2E3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  <w:vertAlign w:val="superscript"/>
              </w:rPr>
            </w:pPr>
            <w:r w:rsidRPr="004E497F">
              <w:rPr>
                <w:rFonts w:ascii="Book Antiqua" w:hAnsi="Book Antiqua" w:cstheme="majorBidi"/>
                <w:vertAlign w:val="superscript"/>
              </w:rPr>
              <w:t>[31,63,74,108,165]</w:t>
            </w:r>
          </w:p>
        </w:tc>
      </w:tr>
      <w:tr w:rsidR="00C12A08" w:rsidRPr="004E497F" w14:paraId="3858B9C2" w14:textId="77777777" w:rsidTr="00F46AE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3" w:type="dxa"/>
            <w:tcBorders>
              <w:top w:val="none" w:sz="0" w:space="0" w:color="auto"/>
              <w:bottom w:val="none" w:sz="0" w:space="0" w:color="auto"/>
            </w:tcBorders>
          </w:tcPr>
          <w:p w14:paraId="3C711CA9" w14:textId="77777777" w:rsidR="00C12A08" w:rsidRPr="004E497F" w:rsidRDefault="00C12A08" w:rsidP="00F46AE0">
            <w:pPr>
              <w:spacing w:line="360" w:lineRule="auto"/>
              <w:jc w:val="both"/>
              <w:rPr>
                <w:rFonts w:ascii="Book Antiqua" w:hAnsi="Book Antiqua" w:cstheme="majorBidi"/>
                <w:b w:val="0"/>
                <w:bCs w:val="0"/>
              </w:rPr>
            </w:pPr>
            <w:r w:rsidRPr="004E497F">
              <w:rPr>
                <w:rFonts w:ascii="Book Antiqua" w:hAnsi="Book Antiqua" w:cstheme="majorBidi"/>
                <w:b w:val="0"/>
                <w:bCs w:val="0"/>
              </w:rPr>
              <w:t>CD47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5A654EBE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7B8AB692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138B004B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5696FD75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798664E4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2221" w:type="dxa"/>
            <w:tcBorders>
              <w:top w:val="none" w:sz="0" w:space="0" w:color="auto"/>
              <w:bottom w:val="none" w:sz="0" w:space="0" w:color="auto"/>
            </w:tcBorders>
          </w:tcPr>
          <w:p w14:paraId="33D9748B" w14:textId="7FECA6B1" w:rsidR="00C12A08" w:rsidRPr="004E497F" w:rsidRDefault="00C12A0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  <w:vertAlign w:val="superscript"/>
              </w:rPr>
            </w:pPr>
            <w:r w:rsidRPr="004E497F">
              <w:rPr>
                <w:rFonts w:ascii="Book Antiqua" w:hAnsi="Book Antiqua" w:cstheme="majorBidi"/>
                <w:vertAlign w:val="superscript"/>
              </w:rPr>
              <w:t>[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>
                <w:fldData xml:space="preserve">PEVuZE5vdGU+PENpdGU+PEF1dGhvcj5GZXJyZWlyYS1UZWl4ZWlyYTwvQXV0aG9yPjxZZWFyPjIw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</w:fldData>
              </w:fldChar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>
                <w:fldData xml:space="preserve">PEVuZE5vdGU+PENpdGU+PEF1dGhvcj5GZXJyZWlyYS1UZWl4ZWlyYTwvQXV0aG9yPjxZZWFyPjIw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</w:fldData>
              </w:fldChar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.DATA </w:instrText>
            </w:r>
            <w:r w:rsidRPr="004E497F">
              <w:rPr>
                <w:rFonts w:ascii="Book Antiqua" w:hAnsi="Book Antiqua" w:cstheme="majorBidi"/>
                <w:vertAlign w:val="superscript"/>
              </w:rPr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78,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="008303F0"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="008303F0"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Tan&lt;/Author&gt;&lt;Year&gt;2019&lt;/Year&gt;&lt;RecNum&gt;531&lt;/RecNum&gt;&lt;DisplayText&gt;&lt;style face="superscript"&gt;[168]&lt;/style&gt;&lt;/DisplayText&gt;&lt;record&gt;&lt;rec-number&gt;531&lt;/rec-number&gt;&lt;foreign-keys&gt;&lt;key app="EN" db-id="pfw0tfzzf0w90aeptdrvdxeiv95vwd5dpv2v" timestamp="1672149212" guid="433d92f0-291d-4d2b-9f77-17f35fb9d0ce"&gt;531&lt;/key&gt;&lt;/foreign-keys&gt;&lt;ref-type name="Journal Article"&gt;17&lt;/ref-type&gt;&lt;contributors&gt;&lt;authors&gt;&lt;author&gt;Tan, Weige&lt;/author&gt;&lt;author&gt;Tang, Hailin&lt;/author&gt;&lt;author&gt;Jiang, Xinhua&lt;/author&gt;&lt;author&gt;Ye, Feng&lt;/author&gt;&lt;author&gt;Huang, Lili&lt;/author&gt;&lt;author&gt;Shi, Dingbo&lt;/author&gt;&lt;author&gt;Li, Laisheng&lt;/author&gt;&lt;author&gt;Huang, Xiaojia&lt;/author&gt;&lt;author&gt;Li, Li&lt;/author&gt;&lt;author&gt;Xie, Xiaoming&lt;/author&gt;&lt;/authors&gt;&lt;/contributors&gt;&lt;titles&gt;&lt;title&gt;Metformin mediates induction of miR</w:instrText>
            </w:r>
            <w:r w:rsidR="008303F0" w:rsidRPr="004E497F">
              <w:rPr>
                <w:rFonts w:ascii="宋体" w:eastAsia="宋体" w:hAnsi="宋体" w:cs="宋体" w:hint="eastAsia"/>
                <w:vertAlign w:val="superscript"/>
              </w:rPr>
              <w:instrText>‐</w:instrText>
            </w:r>
            <w:r w:rsidR="008303F0" w:rsidRPr="004E497F">
              <w:rPr>
                <w:rFonts w:ascii="Book Antiqua" w:hAnsi="Book Antiqua" w:cstheme="majorBidi"/>
                <w:vertAlign w:val="superscript"/>
              </w:rPr>
              <w:instrText>708 to inhibit self</w:instrText>
            </w:r>
            <w:r w:rsidR="008303F0" w:rsidRPr="004E497F">
              <w:rPr>
                <w:rFonts w:ascii="宋体" w:eastAsia="宋体" w:hAnsi="宋体" w:cs="宋体" w:hint="eastAsia"/>
                <w:vertAlign w:val="superscript"/>
              </w:rPr>
              <w:instrText>‐</w:instrText>
            </w:r>
            <w:r w:rsidR="008303F0" w:rsidRPr="004E497F">
              <w:rPr>
                <w:rFonts w:ascii="Book Antiqua" w:hAnsi="Book Antiqua" w:cstheme="majorBidi"/>
                <w:vertAlign w:val="superscript"/>
              </w:rPr>
              <w:instrText>renewal and chemoresistance of breast cancer stem cells through targeting CD47&lt;/title&gt;&lt;secondary-title&gt;Journal of Cellular and Molecular Medicine&lt;/secondary-title&gt;&lt;/titles&gt;&lt;periodical&gt;&lt;full-title&gt;Journal of Cellular and Molecular Medicine&lt;/full-title&gt;&lt;/periodical&gt;&lt;pages&gt;5994-6004&lt;/pages&gt;&lt;volume&gt;23&lt;/volume&gt;&lt;number&gt;9&lt;/number&gt;&lt;dates&gt;&lt;year&gt;2019&lt;/year&gt;&lt;/dates&gt;&lt;isbn&gt;1582-1838&lt;/isbn&gt;&lt;urls&gt;&lt;/urls&gt;&lt;/record&gt;&lt;/Cite&gt;&lt;/EndNote&gt;</w:instrText>
            </w:r>
            <w:r w:rsidR="008303F0"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="008303F0" w:rsidRPr="004E497F">
              <w:rPr>
                <w:rFonts w:ascii="Book Antiqua" w:hAnsi="Book Antiqua" w:cstheme="majorBidi"/>
                <w:noProof/>
                <w:vertAlign w:val="superscript"/>
              </w:rPr>
              <w:t>166,</w:t>
            </w:r>
            <w:r w:rsidR="008303F0"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="008303F0"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="008303F0"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Liu&lt;/Author&gt;&lt;Year&gt;2017&lt;/Year&gt;&lt;RecNum&gt;532&lt;/RecNum&gt;&lt;DisplayText&gt;&lt;style face="superscript"&gt;[169]&lt;/style&gt;&lt;/DisplayText&gt;&lt;record&gt;&lt;rec-number&gt;532&lt;/rec-number&gt;&lt;foreign-keys&gt;&lt;key app="EN" db-id="pfw0tfzzf0w90aeptdrvdxeiv95vwd5dpv2v" timestamp="1672149212" guid="38c1528a-b165-4527-92f5-73d995e30a9b"&gt;532&lt;/key&gt;&lt;/foreign-keys&gt;&lt;ref-type name="Journal Article"&gt;17&lt;/ref-type&gt;&lt;contributors&gt;&lt;authors&gt;&lt;author&gt;Liu, Liang&lt;/author&gt;&lt;author&gt;Zhang, Lin&lt;/author&gt;&lt;author&gt;Yang, Lin&lt;/author&gt;&lt;author&gt;Li, Hui&lt;/author&gt;&lt;author&gt;Li, Runmei&lt;/author&gt;&lt;author&gt;Yu, Jinpu&lt;/author&gt;&lt;author&gt;Yang, Lili&lt;/author&gt;&lt;author&gt;Wei, Feng&lt;/author&gt;&lt;author&gt;Yan, Cihui&lt;/author&gt;&lt;author&gt;Sun, Qian&lt;/author&gt;&lt;/authors&gt;&lt;/contributors&gt;&lt;titles&gt;&lt;title&gt;Anti-CD47 antibody as a targeted therapeutic agent for human lung cancer and cancer stem cells&lt;/title&gt;&lt;secondary-title&gt;Frontiers in immunology&lt;/secondary-title&gt;&lt;/titles&gt;&lt;periodical&gt;&lt;full-title&gt;Frontiers in immunology&lt;/full-title&gt;&lt;/periodical&gt;&lt;pages&gt;404&lt;/pages&gt;&lt;volume&gt;8&lt;/volume&gt;&lt;dates&gt;&lt;year&gt;2017&lt;/year&gt;&lt;/dates&gt;&lt;isbn&gt;1664-3224&lt;/isbn&gt;&lt;urls&gt;&lt;/urls&gt;&lt;/record&gt;&lt;/Cite&gt;&lt;/EndNote&gt;</w:instrText>
            </w:r>
            <w:r w:rsidR="008303F0"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="008303F0" w:rsidRPr="004E497F">
              <w:rPr>
                <w:rFonts w:ascii="Book Antiqua" w:hAnsi="Book Antiqua" w:cstheme="majorBidi"/>
                <w:noProof/>
                <w:vertAlign w:val="superscript"/>
              </w:rPr>
              <w:t>167</w:t>
            </w:r>
            <w:r w:rsidR="008303F0"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t>]</w:t>
            </w:r>
          </w:p>
        </w:tc>
      </w:tr>
      <w:tr w:rsidR="00C12A08" w:rsidRPr="004E497F" w14:paraId="258B7F1A" w14:textId="77777777" w:rsidTr="00F46AE0">
        <w:trPr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3" w:type="dxa"/>
          </w:tcPr>
          <w:p w14:paraId="3EDB2955" w14:textId="0D97DC4B" w:rsidR="00C12A08" w:rsidRPr="004E497F" w:rsidRDefault="00C12A08" w:rsidP="00F46AE0">
            <w:pPr>
              <w:spacing w:line="360" w:lineRule="auto"/>
              <w:jc w:val="both"/>
              <w:rPr>
                <w:rFonts w:ascii="Book Antiqua" w:hAnsi="Book Antiqua" w:cstheme="majorBidi"/>
                <w:b w:val="0"/>
                <w:bCs w:val="0"/>
              </w:rPr>
            </w:pPr>
            <w:r w:rsidRPr="004E497F">
              <w:rPr>
                <w:rFonts w:ascii="Book Antiqua" w:hAnsi="Book Antiqua" w:cstheme="majorBidi"/>
                <w:b w:val="0"/>
                <w:bCs w:val="0"/>
              </w:rPr>
              <w:t>CD49b</w:t>
            </w:r>
            <w:r w:rsidR="005657FE" w:rsidRPr="004E497F">
              <w:rPr>
                <w:rFonts w:ascii="Book Antiqua" w:hAnsi="Book Antiqua" w:cstheme="majorBidi"/>
                <w:b w:val="0"/>
                <w:bCs w:val="0"/>
              </w:rPr>
              <w:t xml:space="preserve"> </w:t>
            </w:r>
            <w:r w:rsidRPr="004E497F">
              <w:rPr>
                <w:rFonts w:ascii="Book Antiqua" w:hAnsi="Book Antiqua" w:cstheme="majorBidi"/>
                <w:b w:val="0"/>
                <w:bCs w:val="0"/>
              </w:rPr>
              <w:t>(integrin</w:t>
            </w:r>
            <w:r w:rsidR="005657FE" w:rsidRPr="004E497F">
              <w:rPr>
                <w:rFonts w:ascii="Book Antiqua" w:hAnsi="Book Antiqua" w:cstheme="majorBidi"/>
                <w:b w:val="0"/>
                <w:bCs w:val="0"/>
              </w:rPr>
              <w:t xml:space="preserve"> </w:t>
            </w:r>
            <w:r w:rsidRPr="004E497F">
              <w:rPr>
                <w:rFonts w:ascii="Book Antiqua" w:eastAsia="Times New Roman" w:hAnsi="Book Antiqua" w:cstheme="majorBidi"/>
                <w:b w:val="0"/>
                <w:bCs w:val="0"/>
                <w:color w:val="000000"/>
              </w:rPr>
              <w:t>α</w:t>
            </w:r>
            <w:r w:rsidRPr="004E497F">
              <w:rPr>
                <w:rFonts w:ascii="Book Antiqua" w:eastAsia="Times New Roman" w:hAnsi="Book Antiqua" w:cstheme="majorBidi"/>
                <w:b w:val="0"/>
                <w:bCs w:val="0"/>
                <w:color w:val="000000"/>
                <w:vertAlign w:val="subscript"/>
              </w:rPr>
              <w:t>2</w:t>
            </w:r>
            <w:r w:rsidR="005657FE" w:rsidRPr="004E497F">
              <w:rPr>
                <w:rFonts w:ascii="Book Antiqua" w:eastAsia="Times New Roman" w:hAnsi="Book Antiqua" w:cstheme="majorBidi"/>
                <w:b w:val="0"/>
                <w:bCs w:val="0"/>
                <w:color w:val="000000"/>
              </w:rPr>
              <w:t xml:space="preserve"> </w:t>
            </w:r>
            <w:r w:rsidRPr="004E497F">
              <w:rPr>
                <w:rFonts w:ascii="Book Antiqua" w:eastAsia="Times New Roman" w:hAnsi="Book Antiqua" w:cstheme="majorBidi"/>
                <w:b w:val="0"/>
                <w:bCs w:val="0"/>
                <w:color w:val="000000"/>
              </w:rPr>
              <w:t>or</w:t>
            </w:r>
            <w:r w:rsidR="005657FE" w:rsidRPr="004E497F">
              <w:rPr>
                <w:rFonts w:ascii="Book Antiqua" w:eastAsia="Times New Roman" w:hAnsi="Book Antiqua" w:cstheme="majorBidi"/>
                <w:b w:val="0"/>
                <w:bCs w:val="0"/>
                <w:color w:val="000000"/>
              </w:rPr>
              <w:t xml:space="preserve"> </w:t>
            </w:r>
            <w:r w:rsidRPr="004E497F">
              <w:rPr>
                <w:rFonts w:ascii="Book Antiqua" w:eastAsia="Times New Roman" w:hAnsi="Book Antiqua" w:cstheme="majorBidi"/>
                <w:b w:val="0"/>
                <w:bCs w:val="0"/>
                <w:color w:val="000000"/>
              </w:rPr>
              <w:t>ITGA2)</w:t>
            </w:r>
          </w:p>
        </w:tc>
        <w:tc>
          <w:tcPr>
            <w:tcW w:w="1141" w:type="dxa"/>
          </w:tcPr>
          <w:p w14:paraId="78CD8442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</w:tcPr>
          <w:p w14:paraId="7F57C4C5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</w:tcPr>
          <w:p w14:paraId="6524AFE0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-</w:t>
            </w:r>
          </w:p>
        </w:tc>
        <w:tc>
          <w:tcPr>
            <w:tcW w:w="1141" w:type="dxa"/>
          </w:tcPr>
          <w:p w14:paraId="4B7C1D62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</w:tcPr>
          <w:p w14:paraId="73801FDA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2221" w:type="dxa"/>
          </w:tcPr>
          <w:p w14:paraId="1552D394" w14:textId="13BE70FB" w:rsidR="00C12A08" w:rsidRPr="004E497F" w:rsidRDefault="00C12A0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  <w:vertAlign w:val="superscript"/>
              </w:rPr>
            </w:pPr>
            <w:r w:rsidRPr="004E497F">
              <w:rPr>
                <w:rFonts w:ascii="Book Antiqua" w:hAnsi="Book Antiqua" w:cstheme="majorBidi"/>
                <w:vertAlign w:val="superscript"/>
              </w:rPr>
              <w:t>[</w:t>
            </w:r>
            <w:r w:rsidR="008303F0" w:rsidRPr="004E497F">
              <w:rPr>
                <w:rFonts w:ascii="Book Antiqua" w:hAnsi="Book Antiqua" w:cstheme="majorBidi"/>
                <w:vertAlign w:val="superscript"/>
              </w:rPr>
              <w:fldChar w:fldCharType="begin">
                <w:fldData xml:space="preserve">PEVuZE5vdGU+PENpdGU+PEF1dGhvcj5Ib29nbGFuZDwvQXV0aG9yPjxZZWFyPjIwMTQ8L1llYXI+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</w:fldData>
              </w:fldChar>
            </w:r>
            <w:r w:rsidR="008303F0" w:rsidRPr="004E497F">
              <w:rPr>
                <w:rFonts w:ascii="Book Antiqua" w:hAnsi="Book Antiqua" w:cstheme="majorBidi"/>
                <w:vertAlign w:val="superscript"/>
              </w:rPr>
              <w:instrText xml:space="preserve"> ADDIN EN.CITE </w:instrText>
            </w:r>
            <w:r w:rsidR="008303F0" w:rsidRPr="004E497F">
              <w:rPr>
                <w:rFonts w:ascii="Book Antiqua" w:hAnsi="Book Antiqua" w:cstheme="majorBidi"/>
                <w:vertAlign w:val="superscript"/>
              </w:rPr>
              <w:fldChar w:fldCharType="begin">
                <w:fldData xml:space="preserve">PEVuZE5vdGU+PENpdGU+PEF1dGhvcj5Ib29nbGFuZDwvQXV0aG9yPjxZZWFyPjIwMTQ8L1llYXI+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</w:fldData>
              </w:fldChar>
            </w:r>
            <w:r w:rsidR="008303F0" w:rsidRPr="004E497F">
              <w:rPr>
                <w:rFonts w:ascii="Book Antiqua" w:hAnsi="Book Antiqua" w:cstheme="majorBidi"/>
                <w:vertAlign w:val="superscript"/>
              </w:rPr>
              <w:instrText xml:space="preserve"> ADDIN EN.CITE.DATA </w:instrText>
            </w:r>
            <w:r w:rsidR="008303F0" w:rsidRPr="004E497F">
              <w:rPr>
                <w:rFonts w:ascii="Book Antiqua" w:hAnsi="Book Antiqua" w:cstheme="majorBidi"/>
                <w:vertAlign w:val="superscript"/>
              </w:rPr>
            </w:r>
            <w:r w:rsidR="008303F0"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="008303F0" w:rsidRPr="004E497F">
              <w:rPr>
                <w:rFonts w:ascii="Book Antiqua" w:hAnsi="Book Antiqua" w:cstheme="majorBidi"/>
                <w:vertAlign w:val="superscript"/>
              </w:rPr>
            </w:r>
            <w:r w:rsidR="008303F0"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="008303F0" w:rsidRPr="004E497F">
              <w:rPr>
                <w:rFonts w:ascii="Book Antiqua" w:hAnsi="Book Antiqua" w:cstheme="majorBidi"/>
                <w:noProof/>
                <w:vertAlign w:val="superscript"/>
              </w:rPr>
              <w:t>168</w:t>
            </w:r>
            <w:r w:rsidR="008A0E22" w:rsidRPr="004E497F">
              <w:rPr>
                <w:rFonts w:ascii="Book Antiqua" w:hAnsi="Book Antiqua" w:cstheme="majorBidi"/>
                <w:noProof/>
                <w:vertAlign w:val="superscript"/>
              </w:rPr>
              <w:t>-</w:t>
            </w:r>
            <w:r w:rsidR="008303F0"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="008303F0"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="008303F0"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Wang&lt;/Author&gt;&lt;Year&gt;2013&lt;/Year&gt;&lt;RecNum&gt;536&lt;/RecNum&gt;&lt;DisplayText&gt;&lt;style face="superscript"&gt;[173]&lt;/style&gt;&lt;/DisplayText&gt;&lt;record&gt;&lt;rec-number&gt;536&lt;/rec-number&gt;&lt;foreign-keys&gt;&lt;key app="EN" db-id="pfw0tfzzf0w90aeptdrvdxeiv95vwd5dpv2v" timestamp="1672149213" guid="f57d8455-374c-46bf-b986-0f3a1b9d6c6d"&gt;536&lt;/key&gt;&lt;/foreign-keys&gt;&lt;ref-type name="Journal Article"&gt;17&lt;/ref-type&gt;&lt;contributors&gt;&lt;authors&gt;&lt;author&gt;Wang, Ping&lt;/author&gt;&lt;author&gt;Gao, Quanli&lt;/author&gt;&lt;author&gt;Suo, Zhenhe&lt;/author&gt;&lt;author&gt;Munthe, Else&lt;/author&gt;&lt;author&gt;Solberg, Steinar&lt;/author&gt;&lt;author&gt;Ma, Liwei&lt;/author&gt;&lt;author&gt;Wang, Mengyu&lt;/author&gt;&lt;author&gt;Westerdaal, Nomdo Anton Christiaan&lt;/author&gt;&lt;author&gt;Kvalheim, Gunnar&lt;/author&gt;&lt;author&gt;Gaudernack, Gustav&lt;/author&gt;&lt;/authors&gt;&lt;/contributors&gt;&lt;titles&gt;&lt;title&gt;Identification and characterization of cells with cancer stem cell properties in human primary lung cancer cell lines&lt;/title&gt;&lt;secondary-title&gt;PLoS one&lt;/secondary-title&gt;&lt;/titles&gt;&lt;periodical&gt;&lt;full-title&gt;PloS one&lt;/full-title&gt;&lt;/periodical&gt;&lt;pages&gt;e57020&lt;/pages&gt;&lt;volume&gt;8&lt;/volume&gt;&lt;number&gt;3&lt;/number&gt;&lt;dates&gt;&lt;year&gt;2013&lt;/year&gt;&lt;/dates&gt;&lt;isbn&gt;1932-6203&lt;/isbn&gt;&lt;urls&gt;&lt;/urls&gt;&lt;/record&gt;&lt;/Cite&gt;&lt;/EndNote&gt;</w:instrText>
            </w:r>
            <w:r w:rsidR="008303F0"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="008303F0" w:rsidRPr="004E497F">
              <w:rPr>
                <w:rFonts w:ascii="Book Antiqua" w:hAnsi="Book Antiqua" w:cstheme="majorBidi"/>
                <w:noProof/>
                <w:vertAlign w:val="superscript"/>
              </w:rPr>
              <w:t>171</w:t>
            </w:r>
            <w:r w:rsidR="008303F0"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t>]</w:t>
            </w:r>
          </w:p>
        </w:tc>
      </w:tr>
      <w:tr w:rsidR="00C12A08" w:rsidRPr="004E497F" w14:paraId="516E82FD" w14:textId="77777777" w:rsidTr="00F46AE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3" w:type="dxa"/>
            <w:tcBorders>
              <w:top w:val="none" w:sz="0" w:space="0" w:color="auto"/>
              <w:bottom w:val="none" w:sz="0" w:space="0" w:color="auto"/>
            </w:tcBorders>
          </w:tcPr>
          <w:p w14:paraId="7397D3F8" w14:textId="1248EFE1" w:rsidR="00C12A08" w:rsidRPr="004E497F" w:rsidRDefault="00C12A08" w:rsidP="00F46AE0">
            <w:pPr>
              <w:spacing w:line="360" w:lineRule="auto"/>
              <w:jc w:val="both"/>
              <w:rPr>
                <w:rFonts w:ascii="Book Antiqua" w:hAnsi="Book Antiqua" w:cstheme="majorBidi"/>
                <w:b w:val="0"/>
                <w:bCs w:val="0"/>
                <w:color w:val="000000"/>
              </w:rPr>
            </w:pPr>
            <w:r w:rsidRPr="004E497F">
              <w:rPr>
                <w:rFonts w:ascii="Book Antiqua" w:hAnsi="Book Antiqua" w:cstheme="majorBidi"/>
                <w:b w:val="0"/>
                <w:bCs w:val="0"/>
              </w:rPr>
              <w:t>CD49f</w:t>
            </w:r>
            <w:r w:rsidR="005657FE" w:rsidRPr="004E497F">
              <w:rPr>
                <w:rFonts w:ascii="Book Antiqua" w:hAnsi="Book Antiqua" w:cstheme="majorBidi"/>
                <w:b w:val="0"/>
                <w:bCs w:val="0"/>
              </w:rPr>
              <w:t xml:space="preserve"> </w:t>
            </w:r>
            <w:r w:rsidRPr="004E497F">
              <w:rPr>
                <w:rFonts w:ascii="Book Antiqua" w:hAnsi="Book Antiqua" w:cstheme="majorBidi"/>
                <w:b w:val="0"/>
                <w:bCs w:val="0"/>
              </w:rPr>
              <w:t>(integrin</w:t>
            </w:r>
            <w:r w:rsidR="005657FE" w:rsidRPr="004E497F">
              <w:rPr>
                <w:rFonts w:ascii="Book Antiqua" w:hAnsi="Book Antiqua" w:cstheme="majorBidi"/>
                <w:b w:val="0"/>
                <w:bCs w:val="0"/>
              </w:rPr>
              <w:t xml:space="preserve"> </w:t>
            </w:r>
            <w:r w:rsidRPr="004E497F">
              <w:rPr>
                <w:rFonts w:ascii="Book Antiqua" w:eastAsia="Times New Roman" w:hAnsi="Book Antiqua" w:cstheme="majorBidi"/>
                <w:b w:val="0"/>
                <w:bCs w:val="0"/>
                <w:color w:val="000000"/>
              </w:rPr>
              <w:t>α</w:t>
            </w:r>
            <w:r w:rsidRPr="004E497F">
              <w:rPr>
                <w:rFonts w:ascii="Book Antiqua" w:eastAsia="Times New Roman" w:hAnsi="Book Antiqua" w:cstheme="majorBidi"/>
                <w:b w:val="0"/>
                <w:bCs w:val="0"/>
                <w:color w:val="000000"/>
                <w:vertAlign w:val="subscript"/>
              </w:rPr>
              <w:t>6</w:t>
            </w:r>
            <w:r w:rsidR="005657FE" w:rsidRPr="004E497F">
              <w:rPr>
                <w:rFonts w:ascii="Book Antiqua" w:eastAsia="Times New Roman" w:hAnsi="Book Antiqua" w:cstheme="majorBidi"/>
                <w:b w:val="0"/>
                <w:bCs w:val="0"/>
                <w:color w:val="000000"/>
              </w:rPr>
              <w:t xml:space="preserve"> </w:t>
            </w:r>
            <w:r w:rsidRPr="004E497F">
              <w:rPr>
                <w:rFonts w:ascii="Book Antiqua" w:eastAsia="Times New Roman" w:hAnsi="Book Antiqua" w:cstheme="majorBidi"/>
                <w:b w:val="0"/>
                <w:bCs w:val="0"/>
                <w:color w:val="000000"/>
              </w:rPr>
              <w:t>or</w:t>
            </w:r>
            <w:r w:rsidR="005657FE" w:rsidRPr="004E497F">
              <w:rPr>
                <w:rFonts w:ascii="Book Antiqua" w:eastAsia="Times New Roman" w:hAnsi="Book Antiqua" w:cstheme="majorBidi"/>
                <w:b w:val="0"/>
                <w:bCs w:val="0"/>
                <w:color w:val="000000"/>
              </w:rPr>
              <w:t xml:space="preserve"> </w:t>
            </w:r>
            <w:r w:rsidRPr="004E497F">
              <w:rPr>
                <w:rFonts w:ascii="Book Antiqua" w:eastAsia="Times New Roman" w:hAnsi="Book Antiqua" w:cstheme="majorBidi"/>
                <w:b w:val="0"/>
                <w:bCs w:val="0"/>
                <w:color w:val="000000"/>
              </w:rPr>
              <w:t>ITGA6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22ABD4E5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35131C26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392BB82B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5D4525B5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40C473A9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2221" w:type="dxa"/>
            <w:tcBorders>
              <w:top w:val="none" w:sz="0" w:space="0" w:color="auto"/>
              <w:bottom w:val="none" w:sz="0" w:space="0" w:color="auto"/>
            </w:tcBorders>
          </w:tcPr>
          <w:p w14:paraId="4B95EB3E" w14:textId="742BAA3C" w:rsidR="00C12A08" w:rsidRPr="004E497F" w:rsidRDefault="00F73BB2" w:rsidP="008C2E34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  <w:vertAlign w:val="superscript"/>
              </w:rPr>
            </w:pPr>
            <w:r w:rsidRPr="004E497F">
              <w:rPr>
                <w:rFonts w:ascii="Book Antiqua" w:hAnsi="Book Antiqua" w:cstheme="majorBidi"/>
                <w:vertAlign w:val="superscript"/>
              </w:rPr>
              <w:t>[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Marcinkiewicz&lt;/Author&gt;&lt;Year&gt;2012&lt;/Year&gt;&lt;RecNum&gt;537&lt;/RecNum&gt;&lt;DisplayText&gt;&lt;style face="superscript"&gt;[174]&lt;/style&gt;&lt;/DisplayText&gt;&lt;record&gt;&lt;rec-number&gt;537&lt;/rec-number&gt;&lt;foreign-keys&gt;&lt;key app="EN" db-id="pfw0tfzzf0w90aeptdrvdxeiv95vwd5dpv2v" timestamp="1672149213" guid="f7b8b915-e006-403b-9d12-fbe2c706c031"&gt;537&lt;/key&gt;&lt;/foreign-keys&gt;&lt;ref-type name="Journal Article"&gt;17&lt;/ref-type&gt;&lt;contributors&gt;&lt;authors&gt;&lt;author&gt;Marcinkiewicz, K.&lt;/author&gt;&lt;author&gt;Scotland, K. B.&lt;/author&gt;&lt;author&gt;Boorjian, S. A.&lt;/author&gt;&lt;author&gt;Nilsson, E. M.&lt;/author&gt;&lt;author&gt;Persson, J. L.&lt;/author&gt;&lt;author&gt;Abrahamsson, P. A.&lt;/author&gt;&lt;author&gt;Allegrucci, C.&lt;/author&gt;&lt;author&gt;Hughes, I. A.&lt;/author&gt;&lt;author&gt;Gudas, L. J.&lt;/author&gt;&lt;author&gt;Mongan, N. P.&lt;/author&gt;&lt;/authors&gt;&lt;/contributors&gt;&lt;auth-address&gt;Department of Pharmacology, Weill Cornell Medical College, New York, NY 10065, USA.&lt;/auth-address&gt;&lt;titles&gt;&lt;title&gt;The androgen receptor and stem cell pathways in prostate and bladder cancers (review)&lt;/title&gt;&lt;secondary-title&gt;Int J Oncol&lt;/secondary-title&gt;&lt;/titles&gt;&lt;periodical&gt;&lt;full-title&gt;Int J Oncol&lt;/full-title&gt;&lt;/periodical&gt;&lt;pages&gt;5-12&lt;/pages&gt;&lt;volume&gt;40&lt;/volume&gt;&lt;number&gt;1&lt;/number&gt;&lt;edition&gt;20110928&lt;/edition&gt;&lt;keywords&gt;&lt;keyword&gt;Female&lt;/keyword&gt;&lt;keyword&gt;Humans&lt;/keyword&gt;&lt;keyword&gt;Male&lt;/keyword&gt;&lt;keyword&gt;Neoplastic Stem Cells/*pathology&lt;/keyword&gt;&lt;keyword&gt;Prostatic Neoplasms/*metabolism/*pathology&lt;/keyword&gt;&lt;keyword&gt;Receptors, Androgen/*metabolism&lt;/keyword&gt;&lt;keyword&gt;Signal Transduction&lt;/keyword&gt;&lt;keyword&gt;Urinary Bladder Neoplasms/*metabolism/*pathology&lt;/keyword&gt;&lt;/keywords&gt;&lt;dates&gt;&lt;year&gt;2012&lt;/year&gt;&lt;pub-dates&gt;&lt;date&gt;Jan&lt;/date&gt;&lt;/pub-dates&gt;&lt;/dates&gt;&lt;isbn&gt;1019-6439 (Print)&amp;#xD;1019-6439&lt;/isbn&gt;&lt;accession-num&gt;21956088&lt;/accession-num&gt;&lt;urls&gt;&lt;/urls&gt;&lt;custom2&gt;PMC4371775&lt;/custom2&gt;&lt;custom6&gt;NIHMS633240&lt;/custom6&gt;&lt;electronic-resource-num&gt;10.3892/ijo.2011.1212&lt;/electronic-resource-num&gt;&lt;remote-database-provider&gt;NLM&lt;/remote-database-provider&gt;&lt;language&gt;eng&lt;/language&gt;&lt;/record&gt;&lt;/Cite&gt;&lt;/EndNote&gt;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99,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Botchkina&lt;/Author&gt;&lt;Year&gt;2009&lt;/Year&gt;&lt;RecNum&gt;534&lt;/RecNum&gt;&lt;DisplayText&gt;&lt;style face="superscript"&gt;[171]&lt;/style&gt;&lt;/DisplayText&gt;&lt;record&gt;&lt;rec-number&gt;534&lt;/rec-number&gt;&lt;foreign-keys&gt;&lt;key app="EN" db-id="pfw0tfzzf0w90aeptdrvdxeiv95vwd5dpv2v" timestamp="1672149212" guid="a07e3083-617c-42a8-9ecb-051ff69ed41f"&gt;534&lt;/key&gt;&lt;/foreign-keys&gt;&lt;ref-type name="Journal Article"&gt;17&lt;/ref-type&gt;&lt;contributors&gt;&lt;authors&gt;&lt;author&gt;Botchkina, Inna L&lt;/author&gt;&lt;author&gt;Rowehl, Rebecca A&lt;/author&gt;&lt;author&gt;Rivadeneira, David E&lt;/author&gt;&lt;author&gt;Karpeh, Martin S&lt;/author&gt;&lt;author&gt;Crawford, Howard&lt;/author&gt;&lt;author&gt;Dufour, Antoine&lt;/author&gt;&lt;author&gt;Ju, Jingfang&lt;/author&gt;&lt;author&gt;Wang, Yuan&lt;/author&gt;&lt;author&gt;Leyfman, Yan&lt;/author&gt;&lt;author&gt;Botchkina, Galina I&lt;/author&gt;&lt;/authors&gt;&lt;/contributors&gt;&lt;titles&gt;&lt;title&gt;Phenotypic subpopulations of metastatic colon cancer stem cells: genomic analysis&lt;/title&gt;&lt;secondary-title&gt;Cancer genomics &amp;amp; proteomics&lt;/secondary-title&gt;&lt;/titles&gt;&lt;periodical&gt;&lt;full-title&gt;Cancer genomics &amp;amp; proteomics&lt;/full-title&gt;&lt;/periodical&gt;&lt;pages&gt;19-29&lt;/pages&gt;&lt;volume&gt;6&lt;/volume&gt;&lt;number&gt;1&lt;/number&gt;&lt;dates&gt;&lt;year&gt;2009&lt;/year&gt;&lt;/dates&gt;&lt;isbn&gt;1109-6535&lt;/isbn&gt;&lt;urls&gt;&lt;/urls&gt;&lt;/record&gt;&lt;/Cite&gt;&lt;/EndNote&gt;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169,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Marcinkiewicz&lt;/Author&gt;&lt;Year&gt;2012&lt;/Year&gt;&lt;RecNum&gt;538&lt;/RecNum&gt;&lt;DisplayText&gt;&lt;style face="superscript"&gt;[175]&lt;/style&gt;&lt;/DisplayText&gt;&lt;record&gt;&lt;rec-number&gt;538&lt;/rec-number&gt;&lt;foreign-keys&gt;&lt;key app="EN" db-id="pfw0tfzzf0w90aeptdrvdxeiv95vwd5dpv2v" timestamp="1672149213" guid="a09e2cdd-2974-4805-b47b-e4c2a3a9d5c4"&gt;538&lt;/key&gt;&lt;/foreign-keys&gt;&lt;ref-type name="Journal Article"&gt;17&lt;/ref-type&gt;&lt;contributors&gt;&lt;authors&gt;&lt;author&gt;Marcinkiewicz, Katarzyna&lt;/author&gt;&lt;author&gt;Scotland, Kymora B&lt;/author&gt;&lt;author&gt;Boorjian, Stephen A&lt;/author&gt;&lt;author&gt;Nilsson, Emeli M&lt;/author&gt;&lt;author&gt;Persson, Jenny Liao&lt;/author&gt;&lt;author&gt;Abrahamsson, Per Anders&lt;/author&gt;&lt;author&gt;Allegrucci, Cinzia&lt;/author&gt;&lt;author&gt;Hughes, Ieuan A&lt;/author&gt;&lt;author&gt;Gudas, Lorraine J&lt;/author&gt;&lt;author&gt;Mongan, Nigel P&lt;/author&gt;&lt;/authors&gt;&lt;/contributors&gt;&lt;titles&gt;&lt;title&gt;The androgen receptor and stem cell pathways in prostate and bladder cancers&lt;/title&gt;&lt;secondary-title&gt;International journal of oncology&lt;/secondary-title&gt;&lt;/titles&gt;&lt;periodical&gt;&lt;full-title&gt;International journal of oncology&lt;/full-title&gt;&lt;/periodical&gt;&lt;pages&gt;5-12&lt;/pages&gt;&lt;volume&gt;40&lt;/volume&gt;&lt;number&gt;1&lt;/number&gt;&lt;dates&gt;&lt;year&gt;2012&lt;/year&gt;&lt;/dates&gt;&lt;isbn&gt;1019-6439&lt;/isbn&gt;&lt;urls&gt;&lt;/urls&gt;&lt;/record&gt;&lt;/Cite&gt;&lt;/EndNote&gt;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Zhang&lt;/Author&gt;&lt;Year&gt;2020&lt;/Year&gt;&lt;RecNum&gt;504&lt;/RecNum&gt;&lt;DisplayText&gt;&lt;style face="superscript"&gt;[99]&lt;/style&gt;&lt;/DisplayText&gt;&lt;record&gt;&lt;rec-number&gt;504&lt;/rec-number&gt;&lt;foreign-keys&gt;&lt;key app="EN" db-id="pfw0tfzzf0w90aeptdrvdxeiv95vwd5dpv2v" timestamp="1672149210" guid="00737e4c-5f8b-42f2-867c-a017b4ee3267"&gt;504&lt;/key&gt;&lt;/foreign-keys&gt;&lt;ref-type name="Journal Article"&gt;17&lt;/ref-type&gt;&lt;contributors&gt;&lt;authors&gt;&lt;author&gt;Zhang, Xiaoli&lt;/author&gt;&lt;author&gt;Powell, Kimerly&lt;/author&gt;&lt;author&gt;Li, Lang&lt;/author&gt;&lt;/authors&gt;&lt;/contributors&gt;&lt;titles&gt;&lt;title&gt;Breast Cancer Stem Cells: Biomarkers, Identification and Isolation Methods, Regulating Mechanisms, Cellular Origin, and Beyond&lt;/title&gt;&lt;secondary-title&gt;Cancers&lt;/secondary-title&gt;&lt;/titles&gt;&lt;periodical&gt;&lt;full-title&gt;Cancers&lt;/full-title&gt;&lt;/periodical&gt;&lt;pages&gt;3765&lt;/pages&gt;&lt;volume&gt;12&lt;/volume&gt;&lt;number&gt;12&lt;/number&gt;&lt;dates&gt;&lt;year&gt;2020&lt;/year&gt;&lt;/dates&gt;&lt;publisher&gt;MDPI AG&lt;/publisher&gt;&lt;isbn&gt;2072-6694&lt;/isbn&gt;&lt;urls&gt;&lt;related-urls&gt;&lt;url&gt;https://dx.doi.org/10.3390/cancers12123765&lt;/url&gt;&lt;/related-urls&gt;&lt;/urls&gt;&lt;electronic-resource-num&gt;10.3390/cancers12123765&lt;/electronic-resource-num&gt;&lt;/record&gt;&lt;/Cite&gt;&lt;/EndNote&gt;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172,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Zhang&lt;/Author&gt;&lt;Year&gt;2017&lt;/Year&gt;&lt;RecNum&gt;539&lt;/RecNum&gt;&lt;DisplayText&gt;&lt;style face="superscript"&gt;[176]&lt;/style&gt;&lt;/DisplayText&gt;&lt;record&gt;&lt;rec-number&gt;539&lt;/rec-number&gt;&lt;foreign-keys&gt;&lt;key app="EN" db-id="pfw0tfzzf0w90aeptdrvdxeiv95vwd5dpv2v" timestamp="1672149213" guid="e01d3775-df8c-4dd4-a706-0ccf021db14c"&gt;539&lt;/key&gt;&lt;/foreign-keys&gt;&lt;ref-type name="Journal Article"&gt;17&lt;/ref-type&gt;&lt;contributors&gt;&lt;authors&gt;&lt;author&gt;Zhang, Yun&lt;/author&gt;&lt;author&gt;Xu, Wei&lt;/author&gt;&lt;author&gt;Guo, Huiqin&lt;/author&gt;&lt;author&gt;Zhang, Yanmei&lt;/author&gt;&lt;author&gt;He, Yuexi&lt;/author&gt;&lt;author&gt;Lee, Sau Har&lt;/author&gt;&lt;author&gt;Song, Xin&lt;/author&gt;&lt;author&gt;Li, Xiaoyan&lt;/author&gt;&lt;author&gt;Guo, Yongqing&lt;/author&gt;&lt;author&gt;Zhao, Yunlong&lt;/author&gt;&lt;/authors&gt;&lt;/contributors&gt;&lt;titles&gt;&lt;title&gt;NOTCH1 Signaling Regulates Self-Renewal and Platinum Chemoresistance of Cancer Stem–like Cells in Human Non–Small Cell Lung CancerNOTCH1 Regulates Novel Lung Cancer Stem Cells&lt;/title&gt;&lt;secondary-title&gt;Cancer research&lt;/secondary-title&gt;&lt;/titles&gt;&lt;periodical&gt;&lt;full-title&gt;Cancer research&lt;/full-title&gt;&lt;/periodical&gt;&lt;pages&gt;3082-3091&lt;/pages&gt;&lt;volume&gt;77&lt;/volume&gt;&lt;number&gt;11&lt;/number&gt;&lt;dates&gt;&lt;year&gt;2017&lt;/year&gt;&lt;/dates&gt;&lt;isbn&gt;0008-5472&lt;/isbn&gt;&lt;urls&gt;&lt;/urls&gt;&lt;/record&gt;&lt;/Cite&gt;&lt;/EndNote&gt;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173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t>]</w:t>
            </w:r>
          </w:p>
        </w:tc>
      </w:tr>
      <w:tr w:rsidR="00C12A08" w:rsidRPr="004E497F" w14:paraId="57E65CEC" w14:textId="77777777" w:rsidTr="00F46AE0">
        <w:trPr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3" w:type="dxa"/>
          </w:tcPr>
          <w:p w14:paraId="17A3F91B" w14:textId="77777777" w:rsidR="00C12A08" w:rsidRPr="004E497F" w:rsidRDefault="00C12A08" w:rsidP="00F46AE0">
            <w:pPr>
              <w:spacing w:line="360" w:lineRule="auto"/>
              <w:jc w:val="both"/>
              <w:rPr>
                <w:rFonts w:ascii="Book Antiqua" w:hAnsi="Book Antiqua" w:cstheme="majorBidi"/>
                <w:b w:val="0"/>
                <w:bCs w:val="0"/>
              </w:rPr>
            </w:pPr>
            <w:r w:rsidRPr="004E497F">
              <w:rPr>
                <w:rFonts w:ascii="Book Antiqua" w:hAnsi="Book Antiqua" w:cstheme="majorBidi"/>
                <w:b w:val="0"/>
                <w:bCs w:val="0"/>
              </w:rPr>
              <w:t>CD51</w:t>
            </w:r>
          </w:p>
        </w:tc>
        <w:tc>
          <w:tcPr>
            <w:tcW w:w="1141" w:type="dxa"/>
          </w:tcPr>
          <w:p w14:paraId="08984872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</w:tcPr>
          <w:p w14:paraId="551FE367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</w:tcPr>
          <w:p w14:paraId="4363C3C7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</w:tcPr>
          <w:p w14:paraId="655A8F91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</w:tcPr>
          <w:p w14:paraId="5E42AB8E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2221" w:type="dxa"/>
          </w:tcPr>
          <w:p w14:paraId="3EBC466B" w14:textId="09796F4E" w:rsidR="00C12A08" w:rsidRPr="004E497F" w:rsidRDefault="00A8133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  <w:vertAlign w:val="superscript"/>
              </w:rPr>
            </w:pPr>
            <w:r w:rsidRPr="004E497F">
              <w:rPr>
                <w:rFonts w:ascii="Book Antiqua" w:hAnsi="Book Antiqua" w:cstheme="majorBidi"/>
                <w:vertAlign w:val="superscript"/>
              </w:rPr>
              <w:t>[69,174]</w:t>
            </w:r>
          </w:p>
        </w:tc>
      </w:tr>
      <w:tr w:rsidR="00C12A08" w:rsidRPr="004E497F" w14:paraId="266967EF" w14:textId="77777777" w:rsidTr="00F46AE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3" w:type="dxa"/>
            <w:tcBorders>
              <w:top w:val="none" w:sz="0" w:space="0" w:color="auto"/>
              <w:bottom w:val="none" w:sz="0" w:space="0" w:color="auto"/>
            </w:tcBorders>
          </w:tcPr>
          <w:p w14:paraId="3B87B2B6" w14:textId="77777777" w:rsidR="00C12A08" w:rsidRPr="004E497F" w:rsidRDefault="00C12A08" w:rsidP="00F46AE0">
            <w:pPr>
              <w:spacing w:line="360" w:lineRule="auto"/>
              <w:jc w:val="both"/>
              <w:rPr>
                <w:rFonts w:ascii="Book Antiqua" w:hAnsi="Book Antiqua" w:cstheme="majorBidi"/>
                <w:b w:val="0"/>
                <w:bCs w:val="0"/>
              </w:rPr>
            </w:pPr>
            <w:r w:rsidRPr="004E497F">
              <w:rPr>
                <w:rFonts w:ascii="Book Antiqua" w:hAnsi="Book Antiqua" w:cstheme="majorBidi"/>
                <w:b w:val="0"/>
                <w:bCs w:val="0"/>
              </w:rPr>
              <w:t>CD61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5FDFB5F3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24541035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47FE8E6E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0BAAEF40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37A92332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2221" w:type="dxa"/>
            <w:tcBorders>
              <w:top w:val="none" w:sz="0" w:space="0" w:color="auto"/>
              <w:bottom w:val="none" w:sz="0" w:space="0" w:color="auto"/>
            </w:tcBorders>
          </w:tcPr>
          <w:p w14:paraId="6EB810CD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  <w:vertAlign w:val="superscript"/>
              </w:rPr>
            </w:pPr>
            <w:r w:rsidRPr="004E497F">
              <w:rPr>
                <w:rFonts w:ascii="Book Antiqua" w:hAnsi="Book Antiqua" w:cstheme="majorBidi"/>
                <w:vertAlign w:val="superscript"/>
              </w:rPr>
              <w:t>[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Zhang&lt;/Author&gt;&lt;Year&gt;2020&lt;/Year&gt;&lt;RecNum&gt;504&lt;/RecNum&gt;&lt;DisplayText&gt;&lt;style face="superscript"&gt;[99]&lt;/style&gt;&lt;/DisplayText&gt;&lt;record&gt;&lt;rec-number&gt;504&lt;/rec-number&gt;&lt;foreign-keys&gt;&lt;key app="EN" db-id="pfw0tfzzf0w90aeptdrvdxeiv95vwd5dpv2v" timestamp="1672149210" guid="00737e4c-5f8b-42f2-867c-a017b4ee3267"&gt;504&lt;/key&gt;&lt;/foreign-keys&gt;&lt;ref-type name="Journal Article"&gt;17&lt;/ref-type&gt;&lt;contributors&gt;&lt;authors&gt;&lt;author&gt;Zhang, Xiaoli&lt;/author&gt;&lt;author&gt;Powell, Kimerly&lt;/author&gt;&lt;author&gt;Li, Lang&lt;/author&gt;&lt;/authors&gt;&lt;/contributors&gt;&lt;titles&gt;&lt;title&gt;Breast Cancer Stem Cells: Biomarkers, Identification and Isolation Methods, Regulating Mechanisms, Cellular Origin, and Beyond&lt;/title&gt;&lt;secondary-title&gt;Cancers&lt;/secondary-title&gt;&lt;/titles&gt;&lt;periodical&gt;&lt;full-title&gt;Cancers&lt;/full-title&gt;&lt;/periodical&gt;&lt;pages&gt;3765&lt;/pages&gt;&lt;volume&gt;12&lt;/volume&gt;&lt;number&gt;12&lt;/number&gt;&lt;dates&gt;&lt;year&gt;2020&lt;/year&gt;&lt;/dates&gt;&lt;publisher&gt;MDPI AG&lt;/publisher&gt;&lt;isbn&gt;2072-6694&lt;/isbn&gt;&lt;urls&gt;&lt;related-urls&gt;&lt;url&gt;https://dx.doi.org/10.3390/cancers12123765&lt;/url&gt;&lt;/related-urls&gt;&lt;/urls&gt;&lt;electronic-resource-num&gt;10.3390/cancers12123765&lt;/electronic-resource-num&gt;&lt;/record&gt;&lt;/Cite&gt;&lt;/EndNote&gt;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99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t>]</w:t>
            </w:r>
          </w:p>
        </w:tc>
      </w:tr>
      <w:tr w:rsidR="00C12A08" w:rsidRPr="004E497F" w14:paraId="186BC57F" w14:textId="77777777" w:rsidTr="00F46AE0">
        <w:trPr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3" w:type="dxa"/>
          </w:tcPr>
          <w:p w14:paraId="34C4FF30" w14:textId="77777777" w:rsidR="00C12A08" w:rsidRPr="004E497F" w:rsidRDefault="00C12A08" w:rsidP="00F46AE0">
            <w:pPr>
              <w:spacing w:line="360" w:lineRule="auto"/>
              <w:jc w:val="both"/>
              <w:rPr>
                <w:rFonts w:ascii="Book Antiqua" w:hAnsi="Book Antiqua" w:cstheme="majorBidi"/>
                <w:b w:val="0"/>
                <w:bCs w:val="0"/>
              </w:rPr>
            </w:pPr>
            <w:r w:rsidRPr="004E497F">
              <w:rPr>
                <w:rFonts w:ascii="Book Antiqua" w:hAnsi="Book Antiqua" w:cstheme="majorBidi"/>
                <w:b w:val="0"/>
                <w:bCs w:val="0"/>
              </w:rPr>
              <w:t>CD66c</w:t>
            </w:r>
          </w:p>
        </w:tc>
        <w:tc>
          <w:tcPr>
            <w:tcW w:w="1141" w:type="dxa"/>
          </w:tcPr>
          <w:p w14:paraId="047E933B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</w:tcPr>
          <w:p w14:paraId="06E2FA28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</w:tcPr>
          <w:p w14:paraId="4CA37B17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-</w:t>
            </w:r>
          </w:p>
        </w:tc>
        <w:tc>
          <w:tcPr>
            <w:tcW w:w="1141" w:type="dxa"/>
          </w:tcPr>
          <w:p w14:paraId="36B601CA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</w:tcPr>
          <w:p w14:paraId="7F6F7374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2221" w:type="dxa"/>
          </w:tcPr>
          <w:p w14:paraId="71AD1782" w14:textId="5DF3583B" w:rsidR="00C12A08" w:rsidRPr="004E497F" w:rsidRDefault="00A8133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  <w:vertAlign w:val="superscript"/>
              </w:rPr>
            </w:pPr>
            <w:r w:rsidRPr="004E497F">
              <w:rPr>
                <w:rFonts w:ascii="Book Antiqua" w:hAnsi="Book Antiqua" w:cstheme="majorBidi"/>
                <w:vertAlign w:val="superscript"/>
              </w:rPr>
              <w:t>[84,175]</w:t>
            </w:r>
          </w:p>
        </w:tc>
      </w:tr>
      <w:tr w:rsidR="00C12A08" w:rsidRPr="004E497F" w14:paraId="62F62862" w14:textId="77777777" w:rsidTr="00F46AE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3" w:type="dxa"/>
            <w:tcBorders>
              <w:top w:val="none" w:sz="0" w:space="0" w:color="auto"/>
              <w:bottom w:val="none" w:sz="0" w:space="0" w:color="auto"/>
            </w:tcBorders>
          </w:tcPr>
          <w:p w14:paraId="798468EF" w14:textId="77777777" w:rsidR="00C12A08" w:rsidRPr="004E497F" w:rsidRDefault="00C12A08" w:rsidP="00F46AE0">
            <w:pPr>
              <w:spacing w:line="360" w:lineRule="auto"/>
              <w:jc w:val="both"/>
              <w:rPr>
                <w:rFonts w:ascii="Book Antiqua" w:hAnsi="Book Antiqua" w:cstheme="majorBidi"/>
                <w:b w:val="0"/>
                <w:bCs w:val="0"/>
              </w:rPr>
            </w:pPr>
            <w:r w:rsidRPr="004E497F">
              <w:rPr>
                <w:rFonts w:ascii="Book Antiqua" w:hAnsi="Book Antiqua" w:cstheme="majorBidi"/>
                <w:b w:val="0"/>
                <w:bCs w:val="0"/>
              </w:rPr>
              <w:t>CD67LR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67BA83D2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795FF7D0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71B2CF4F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73C80780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5BD4B8CD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2221" w:type="dxa"/>
            <w:tcBorders>
              <w:top w:val="none" w:sz="0" w:space="0" w:color="auto"/>
              <w:bottom w:val="none" w:sz="0" w:space="0" w:color="auto"/>
            </w:tcBorders>
          </w:tcPr>
          <w:p w14:paraId="0AC281B1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  <w:vertAlign w:val="superscript"/>
              </w:rPr>
            </w:pPr>
            <w:r w:rsidRPr="004E497F">
              <w:rPr>
                <w:rFonts w:ascii="Book Antiqua" w:hAnsi="Book Antiqua" w:cstheme="majorBidi"/>
                <w:vertAlign w:val="superscript"/>
              </w:rPr>
              <w:t>[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Brandt&lt;/Author&gt;&lt;Year&gt;2009&lt;/Year&gt;&lt;RecNum&gt;489&lt;/RecNum&gt;&lt;DisplayText&gt;&lt;style face="superscript"&gt;[84]&lt;/style&gt;&lt;/DisplayText&gt;&lt;record&gt;&lt;rec-number&gt;489&lt;/rec-number&gt;&lt;foreign-keys&gt;&lt;key app="EN" db-id="pfw0tfzzf0w90aeptdrvdxeiv95vwd5dpv2v" timestamp="1672149209" guid="272c3921-db1e-4cb2-ac28-5d118087f9cb"&gt;489&lt;/key&gt;&lt;/foreign-keys&gt;&lt;ref-type name="Journal Article"&gt;17&lt;/ref-type&gt;&lt;contributors&gt;&lt;authors&gt;&lt;author&gt;Brandt, William D.&lt;/author&gt;&lt;author&gt;Matsui, William&lt;/author&gt;&lt;author&gt;Rosenberg, Jonathan E.&lt;/author&gt;&lt;author&gt;He, Xiaobing&lt;/author&gt;&lt;author&gt;Ling, Shizhang&lt;/author&gt;&lt;author&gt;Schaeffer, Edward M.&lt;/author&gt;&lt;author&gt;Berman, David M.&lt;/author&gt;&lt;/authors&gt;&lt;/contributors&gt;&lt;titles&gt;&lt;title&gt;Urothelial carcinoma: Stem cells on the edge&lt;/title&gt;&lt;secondary-title&gt;Cancer and Metastasis Reviews&lt;/secondary-title&gt;&lt;/titles&gt;&lt;periodical&gt;&lt;full-title&gt;Cancer and Metastasis Reviews&lt;/full-title&gt;&lt;/periodical&gt;&lt;pages&gt;291-304&lt;/pages&gt;&lt;volume&gt;28&lt;/volume&gt;&lt;number&gt;3-4&lt;/number&gt;&lt;dates&gt;&lt;year&gt;2009&lt;/year&gt;&lt;/dates&gt;&lt;publisher&gt;Springer Science and Business Media LLC&lt;/publisher&gt;&lt;isbn&gt;0167-7659&lt;/isbn&gt;&lt;urls&gt;&lt;related-urls&gt;&lt;url&gt;https://dx.doi.org/10.1007/s10555-009-9187-6&lt;/url&gt;&lt;/related-urls&gt;&lt;/urls&gt;&lt;electronic-resource-num&gt;10.1007/s10555-009-9187-6&lt;/electronic-resource-num&gt;&lt;/record&gt;&lt;/Cite&gt;&lt;/EndNote&gt;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84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t>]</w:t>
            </w:r>
          </w:p>
        </w:tc>
      </w:tr>
      <w:tr w:rsidR="00C12A08" w:rsidRPr="004E497F" w14:paraId="2F7CF211" w14:textId="77777777" w:rsidTr="00F46AE0">
        <w:trPr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3" w:type="dxa"/>
          </w:tcPr>
          <w:p w14:paraId="18782393" w14:textId="77777777" w:rsidR="00C12A08" w:rsidRPr="004E497F" w:rsidRDefault="00C12A08" w:rsidP="00F46AE0">
            <w:pPr>
              <w:spacing w:line="360" w:lineRule="auto"/>
              <w:jc w:val="both"/>
              <w:rPr>
                <w:rFonts w:ascii="Book Antiqua" w:hAnsi="Book Antiqua" w:cstheme="majorBidi"/>
                <w:b w:val="0"/>
                <w:bCs w:val="0"/>
              </w:rPr>
            </w:pPr>
            <w:r w:rsidRPr="004E497F">
              <w:rPr>
                <w:rFonts w:ascii="Book Antiqua" w:hAnsi="Book Antiqua" w:cstheme="majorBidi"/>
                <w:b w:val="0"/>
                <w:bCs w:val="0"/>
              </w:rPr>
              <w:t>CD87</w:t>
            </w:r>
          </w:p>
        </w:tc>
        <w:tc>
          <w:tcPr>
            <w:tcW w:w="1141" w:type="dxa"/>
          </w:tcPr>
          <w:p w14:paraId="53F98E6D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</w:tcPr>
          <w:p w14:paraId="27D9C524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</w:tcPr>
          <w:p w14:paraId="686CABE0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</w:tcPr>
          <w:p w14:paraId="2C0A9A40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</w:tcPr>
          <w:p w14:paraId="2DCC55FA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2221" w:type="dxa"/>
          </w:tcPr>
          <w:p w14:paraId="130B31AA" w14:textId="6530CAEA" w:rsidR="00C12A08" w:rsidRPr="004E497F" w:rsidRDefault="00C12A0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  <w:vertAlign w:val="superscript"/>
              </w:rPr>
            </w:pPr>
            <w:r w:rsidRPr="004E497F">
              <w:rPr>
                <w:rFonts w:ascii="Book Antiqua" w:hAnsi="Book Antiqua" w:cstheme="majorBidi"/>
                <w:vertAlign w:val="superscript"/>
              </w:rPr>
              <w:t>[</w:t>
            </w:r>
            <w:r w:rsidR="00351D3F" w:rsidRPr="004E497F">
              <w:rPr>
                <w:rFonts w:ascii="Book Antiqua" w:hAnsi="Book Antiqua" w:cstheme="majorBidi"/>
                <w:vertAlign w:val="superscript"/>
              </w:rPr>
              <w:t>116</w:t>
            </w:r>
            <w:r w:rsidRPr="004E497F">
              <w:rPr>
                <w:rFonts w:ascii="Book Antiqua" w:hAnsi="Book Antiqua" w:cstheme="majorBidi"/>
                <w:vertAlign w:val="superscript"/>
              </w:rPr>
              <w:t>]</w:t>
            </w:r>
          </w:p>
        </w:tc>
      </w:tr>
      <w:tr w:rsidR="00C12A08" w:rsidRPr="004E497F" w14:paraId="2214EC33" w14:textId="77777777" w:rsidTr="00F46AE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3" w:type="dxa"/>
            <w:tcBorders>
              <w:top w:val="none" w:sz="0" w:space="0" w:color="auto"/>
              <w:bottom w:val="none" w:sz="0" w:space="0" w:color="auto"/>
            </w:tcBorders>
          </w:tcPr>
          <w:p w14:paraId="675F4F90" w14:textId="77777777" w:rsidR="00C12A08" w:rsidRPr="004E497F" w:rsidRDefault="00C12A08" w:rsidP="00F46AE0">
            <w:pPr>
              <w:spacing w:line="360" w:lineRule="auto"/>
              <w:jc w:val="both"/>
              <w:rPr>
                <w:rFonts w:ascii="Book Antiqua" w:hAnsi="Book Antiqua" w:cstheme="majorBidi"/>
                <w:b w:val="0"/>
                <w:bCs w:val="0"/>
              </w:rPr>
            </w:pPr>
            <w:r w:rsidRPr="004E497F">
              <w:rPr>
                <w:rFonts w:ascii="Book Antiqua" w:hAnsi="Book Antiqua" w:cstheme="majorBidi"/>
                <w:b w:val="0"/>
                <w:bCs w:val="0"/>
              </w:rPr>
              <w:t>CD90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4E7C3BE6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0F12D8AC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610F0A76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191131C1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43AE6745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2221" w:type="dxa"/>
            <w:tcBorders>
              <w:top w:val="none" w:sz="0" w:space="0" w:color="auto"/>
              <w:bottom w:val="none" w:sz="0" w:space="0" w:color="auto"/>
            </w:tcBorders>
          </w:tcPr>
          <w:p w14:paraId="14BC97B6" w14:textId="2EAE6BD0" w:rsidR="00C12A08" w:rsidRPr="004E497F" w:rsidRDefault="006C4534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  <w:vertAlign w:val="superscript"/>
              </w:rPr>
            </w:pPr>
            <w:r w:rsidRPr="004E497F">
              <w:rPr>
                <w:rFonts w:ascii="Book Antiqua" w:hAnsi="Book Antiqua" w:cstheme="majorBidi"/>
                <w:vertAlign w:val="superscript"/>
              </w:rPr>
              <w:t>[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Zhang&lt;/Author&gt;&lt;Year&gt;2020&lt;/Year&gt;&lt;RecNum&gt;504&lt;/RecNum&gt;&lt;DisplayText&gt;&lt;style face="superscript"&gt;[99]&lt;/style&gt;&lt;/DisplayText&gt;&lt;record&gt;&lt;rec-number&gt;504&lt;/rec-number&gt;&lt;foreign-keys&gt;&lt;key app="EN" db-id="pfw0tfzzf0w90aeptdrvdxeiv95vwd5dpv2v" timestamp="1672149210" guid="00737e4c-5f8b-42f2-867c-a017b4ee3267"&gt;504&lt;/key&gt;&lt;/foreign-keys&gt;&lt;ref-type name="Journal Article"&gt;17&lt;/ref-type&gt;&lt;contributors&gt;&lt;authors&gt;&lt;author&gt;Zhang, Xiaoli&lt;/author&gt;&lt;author&gt;Powell, Kimerly&lt;/author&gt;&lt;author&gt;Li, Lang&lt;/author&gt;&lt;/authors&gt;&lt;/contributors&gt;&lt;titles&gt;&lt;title&gt;Breast Cancer Stem Cells: Biomarkers, Identification and Isolation Methods, Regulating Mechanisms, Cellular Origin, and Beyond&lt;/title&gt;&lt;secondary-title&gt;Cancers&lt;/secondary-title&gt;&lt;/titles&gt;&lt;periodical&gt;&lt;full-title&gt;Cancers&lt;/full-title&gt;&lt;/periodical&gt;&lt;pages&gt;3765&lt;/pages&gt;&lt;volume&gt;12&lt;/volume&gt;&lt;number&gt;12&lt;/number&gt;&lt;dates&gt;&lt;year&gt;2020&lt;/year&gt;&lt;/dates&gt;&lt;publisher&gt;MDPI AG&lt;/publisher&gt;&lt;isbn&gt;2072-6694&lt;/isbn&gt;&lt;urls&gt;&lt;related-urls&gt;&lt;url&gt;https://dx.doi.org/10.3390/cancers12123765&lt;/url&gt;&lt;/related-urls&gt;&lt;/urls&gt;&lt;electronic-resource-num&gt;10.3390/cancers12123765&lt;/electronic-resource-num&gt;&lt;/record&gt;&lt;/Cite&gt;&lt;/EndNote&gt;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99,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Yan&lt;/Author&gt;&lt;Year&gt;2013&lt;/Year&gt;&lt;RecNum&gt;545&lt;/RecNum&gt;&lt;DisplayText&gt;&lt;style face="superscript"&gt;[110]&lt;/style&gt;&lt;/DisplayText&gt;&lt;record&gt;&lt;rec-number&gt;545&lt;/rec-number&gt;&lt;foreign-keys&gt;&lt;key app="EN" db-id="pfw0tfzzf0w90aeptdrvdxeiv95vwd5dpv2v" timestamp="1672149213" guid="a0407e06-3f12-477f-96b1-3148b28f0fc9"&gt;545&lt;/key&gt;&lt;/foreign-keys&gt;&lt;ref-type name="Journal Article"&gt;17&lt;/ref-type&gt;&lt;contributors&gt;&lt;authors&gt;&lt;author&gt;Yan, Xiuping&lt;/author&gt;&lt;author&gt;Luo, Hu&lt;/author&gt;&lt;author&gt;Zhou, Xiangdong&lt;/author&gt;&lt;author&gt;Zhu, Bingjing&lt;/author&gt;&lt;author&gt;Wang, Yuliang&lt;/author&gt;&lt;author&gt;Bian, Xiuwu&lt;/author&gt;&lt;/authors&gt;&lt;/contributors&gt;&lt;titles&gt;&lt;title&gt;Identification of CD90 as a marker for lung cancer stem cells in A549 and H446 cell lines&lt;/title&gt;&lt;secondary-title&gt;Oncology Reports&lt;/secondary-title&gt;&lt;/titles&gt;&lt;periodical&gt;&lt;full-title&gt;Oncology reports&lt;/full-title&gt;&lt;/periodical&gt;&lt;pages&gt;2733-2740&lt;/pages&gt;&lt;volume&gt;30&lt;/volume&gt;&lt;number&gt;6&lt;/number&gt;&lt;dates&gt;&lt;year&gt;2013&lt;/year&gt;&lt;/dates&gt;&lt;publisher&gt;Spandidos Publications&lt;/publisher&gt;&lt;isbn&gt;1021-335X&lt;/isbn&gt;&lt;urls&gt;&lt;related-urls&gt;&lt;url&gt;https://dx.doi.org/10.3892/or.2013.2784&lt;/url&gt;&lt;/related-urls&gt;&lt;/urls&gt;&lt;electronic-resource-num&gt;10.3892/or.2013.2784&lt;/electronic-resource-num&gt;&lt;/record&gt;&lt;/Cite&gt;&lt;/EndNote&gt;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110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t>,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>
                <w:fldData xml:space="preserve">PEVuZE5vdGU+PENpdGU+PEF1dGhvcj5Eem9ibzwvQXV0aG9yPjxZZWFyPjIwMjE8L1llYXI+PFJl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=
</w:fldData>
              </w:fldChar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>
                <w:fldData xml:space="preserve">PEVuZE5vdGU+PENpdGU+PEF1dGhvcj5Eem9ibzwvQXV0aG9yPjxZZWFyPjIwMjE8L1llYXI+PFJl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=
</w:fldData>
              </w:fldChar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.DATA </w:instrText>
            </w:r>
            <w:r w:rsidRPr="004E497F">
              <w:rPr>
                <w:rFonts w:ascii="Book Antiqua" w:hAnsi="Book Antiqua" w:cstheme="majorBidi"/>
                <w:vertAlign w:val="superscript"/>
              </w:rPr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176,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Abugomaa&lt;/Author&gt;&lt;Year&gt;2020&lt;/Year&gt;&lt;RecNum&gt;544&lt;/RecNum&gt;&lt;DisplayText&gt;&lt;style face="superscript"&gt;[181]&lt;/style&gt;&lt;/DisplayText&gt;&lt;record&gt;&lt;rec-number&gt;544&lt;/rec-number&gt;&lt;foreign-keys&gt;&lt;key app="EN" db-id="pfw0tfzzf0w90aeptdrvdxeiv95vwd5dpv2v" timestamp="1672149213" guid="af367187-d804-4f85-bfb4-8ba46552e2e6"&gt;544&lt;/key&gt;&lt;/foreign-keys&gt;&lt;ref-type name="Journal Article"&gt;17&lt;/ref-type&gt;&lt;contributors&gt;&lt;authors&gt;&lt;author&gt;Abugomaa, Amira&lt;/author&gt;&lt;author&gt;Elbadawy, Mohamed&lt;/author&gt;&lt;author&gt;Yamawaki, Hideyuki&lt;/author&gt;&lt;author&gt;Usui, Tatsuya&lt;/author&gt;&lt;author&gt;Sasaki, Kazuaki&lt;/author&gt;&lt;/authors&gt;&lt;/contributors&gt;&lt;titles&gt;&lt;title&gt;Emerging Roles of Cancer Stem Cells in Bladder Cancer Progression, Tumorigenesis, and Resistance to Chemotherapy: A Potential Therapeutic Target for Bladder Cancer&lt;/title&gt;&lt;secondary-title&gt;Cells&lt;/secondary-title&gt;&lt;/titles&gt;&lt;periodical&gt;&lt;full-title&gt;Cells&lt;/full-title&gt;&lt;/periodical&gt;&lt;pages&gt;235&lt;/pages&gt;&lt;volume&gt;9&lt;/volume&gt;&lt;number&gt;1&lt;/number&gt;&lt;dates&gt;&lt;year&gt;2020&lt;/year&gt;&lt;/dates&gt;&lt;publisher&gt;MDPI AG&lt;/publisher&gt;&lt;isbn&gt;2073-4409&lt;/isbn&gt;&lt;urls&gt;&lt;related-urls&gt;&lt;url&gt;https://dx.doi.org/10.3390/cells9010235&lt;/url&gt;&lt;/related-urls&gt;&lt;/urls&gt;&lt;electronic-resource-num&gt;10.3390/cells9010235&lt;/electronic-resource-num&gt;&lt;/record&gt;&lt;/Cite&gt;&lt;/EndNote&gt;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177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t>]</w:t>
            </w:r>
          </w:p>
        </w:tc>
      </w:tr>
      <w:tr w:rsidR="00C12A08" w:rsidRPr="004E497F" w14:paraId="3BAB7A69" w14:textId="77777777" w:rsidTr="00F46AE0">
        <w:trPr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3" w:type="dxa"/>
          </w:tcPr>
          <w:p w14:paraId="17B61428" w14:textId="77777777" w:rsidR="00C12A08" w:rsidRPr="004E497F" w:rsidRDefault="00C12A08" w:rsidP="00F46AE0">
            <w:pPr>
              <w:spacing w:line="360" w:lineRule="auto"/>
              <w:jc w:val="both"/>
              <w:rPr>
                <w:rFonts w:ascii="Book Antiqua" w:hAnsi="Book Antiqua" w:cstheme="majorBidi"/>
                <w:b w:val="0"/>
                <w:bCs w:val="0"/>
              </w:rPr>
            </w:pPr>
            <w:r w:rsidRPr="004E497F">
              <w:rPr>
                <w:rFonts w:ascii="Book Antiqua" w:hAnsi="Book Antiqua" w:cstheme="majorBidi"/>
                <w:b w:val="0"/>
                <w:bCs w:val="0"/>
              </w:rPr>
              <w:t>CD117</w:t>
            </w:r>
          </w:p>
        </w:tc>
        <w:tc>
          <w:tcPr>
            <w:tcW w:w="1141" w:type="dxa"/>
          </w:tcPr>
          <w:p w14:paraId="3F2FFBC7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</w:tcPr>
          <w:p w14:paraId="2EDAD271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</w:tcPr>
          <w:p w14:paraId="1BC80807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</w:tcPr>
          <w:p w14:paraId="63E8B940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</w:tcPr>
          <w:p w14:paraId="7217BBBE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2221" w:type="dxa"/>
          </w:tcPr>
          <w:p w14:paraId="138A4CA8" w14:textId="4D41CD1C" w:rsidR="00C12A08" w:rsidRPr="004E497F" w:rsidRDefault="006C453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  <w:vertAlign w:val="superscript"/>
              </w:rPr>
            </w:pPr>
            <w:r w:rsidRPr="004E497F">
              <w:rPr>
                <w:rFonts w:ascii="Book Antiqua" w:hAnsi="Book Antiqua" w:cstheme="majorBidi"/>
                <w:vertAlign w:val="superscript"/>
              </w:rPr>
              <w:t>[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>
                <w:fldData xml:space="preserve">PEVuZE5vdGU+PENpdGU+PEF1dGhvcj5IYXJyaXM8L0F1dGhvcj48WWVhcj4yMDIxPC9ZZWFyPjxS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</w:fldData>
              </w:fldChar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>
                <w:fldData xml:space="preserve">PEVuZE5vdGU+PENpdGU+PEF1dGhvcj5IYXJyaXM8L0F1dGhvcj48WWVhcj4yMDIxPC9ZZWFyPjxS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</w:fldData>
              </w:fldChar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.DATA </w:instrText>
            </w:r>
            <w:r w:rsidRPr="004E497F">
              <w:rPr>
                <w:rFonts w:ascii="Book Antiqua" w:hAnsi="Book Antiqua" w:cstheme="majorBidi"/>
                <w:vertAlign w:val="superscript"/>
              </w:rPr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38,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Foster&lt;/Author&gt;&lt;Year&gt;2018&lt;/Year&gt;&lt;RecNum&gt;546&lt;/RecNum&gt;&lt;DisplayText&gt;&lt;style face="superscript"&gt;[182]&lt;/style&gt;&lt;/DisplayText&gt;&lt;record&gt;&lt;rec-number&gt;546&lt;/rec-number&gt;&lt;foreign-keys&gt;&lt;key app="EN" db-id="pfw0tfzzf0w90aeptdrvdxeiv95vwd5dpv2v" timestamp="1672149213" guid="4126f5a4-922e-4aaa-a696-aef8187b7f4b"&gt;546&lt;/key&gt;&lt;/foreign-keys&gt;&lt;ref-type name="Journal Article"&gt;17&lt;/ref-type&gt;&lt;contributors&gt;&lt;authors&gt;&lt;author&gt;Foster, Brittni M&lt;/author&gt;&lt;author&gt;Zaidi, Danish&lt;/author&gt;&lt;author&gt;Young, Tyler R&lt;/author&gt;&lt;author&gt;Mobley, Mary E&lt;/author&gt;&lt;author&gt;Kerr, Bethany A&lt;/author&gt;&lt;/authors&gt;&lt;/contributors&gt;&lt;titles&gt;&lt;title&gt;CD117/c-kit in cancer stem cell-mediated progression and therapeutic resistance&lt;/title&gt;&lt;secondary-title&gt;Biomedicines&lt;/secondary-title&gt;&lt;/titles&gt;&lt;periodical&gt;&lt;full-title&gt;Biomedicines&lt;/full-title&gt;&lt;/periodical&gt;&lt;pages&gt;31&lt;/pages&gt;&lt;volume&gt;6&lt;/volume&gt;&lt;number&gt;1&lt;/number&gt;&lt;dates&gt;&lt;year&gt;2018&lt;/year&gt;&lt;/dates&gt;&lt;isbn&gt;2227-9059&lt;/isbn&gt;&lt;urls&gt;&lt;/urls&gt;&lt;/record&gt;&lt;/Cite&gt;&lt;/EndNote&gt;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116,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t>178]</w:t>
            </w:r>
          </w:p>
        </w:tc>
      </w:tr>
      <w:tr w:rsidR="00C12A08" w:rsidRPr="004E497F" w14:paraId="02FA9FD9" w14:textId="77777777" w:rsidTr="00F46AE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3" w:type="dxa"/>
            <w:tcBorders>
              <w:top w:val="none" w:sz="0" w:space="0" w:color="auto"/>
              <w:bottom w:val="none" w:sz="0" w:space="0" w:color="auto"/>
            </w:tcBorders>
          </w:tcPr>
          <w:p w14:paraId="3C83DC85" w14:textId="77777777" w:rsidR="00C12A08" w:rsidRPr="004E497F" w:rsidRDefault="00C12A08" w:rsidP="00F46AE0">
            <w:pPr>
              <w:spacing w:line="360" w:lineRule="auto"/>
              <w:jc w:val="both"/>
              <w:rPr>
                <w:rFonts w:ascii="Book Antiqua" w:hAnsi="Book Antiqua" w:cstheme="majorBidi"/>
                <w:b w:val="0"/>
                <w:bCs w:val="0"/>
              </w:rPr>
            </w:pPr>
            <w:r w:rsidRPr="004E497F">
              <w:rPr>
                <w:rFonts w:ascii="Book Antiqua" w:hAnsi="Book Antiqua" w:cstheme="majorBidi"/>
                <w:b w:val="0"/>
                <w:bCs w:val="0"/>
              </w:rPr>
              <w:t>CD126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29AFB402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54997476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1E15B480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41BA5FFA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2600CC9E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2221" w:type="dxa"/>
            <w:tcBorders>
              <w:top w:val="none" w:sz="0" w:space="0" w:color="auto"/>
              <w:bottom w:val="none" w:sz="0" w:space="0" w:color="auto"/>
            </w:tcBorders>
          </w:tcPr>
          <w:p w14:paraId="07B6983A" w14:textId="530BA109" w:rsidR="00C12A08" w:rsidRPr="004E497F" w:rsidRDefault="00C12A0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  <w:vertAlign w:val="superscript"/>
              </w:rPr>
            </w:pPr>
            <w:r w:rsidRPr="004E497F">
              <w:rPr>
                <w:rFonts w:ascii="Book Antiqua" w:hAnsi="Book Antiqua" w:cstheme="majorBidi"/>
                <w:vertAlign w:val="superscript"/>
              </w:rPr>
              <w:t>[</w:t>
            </w:r>
            <w:r w:rsidR="00E70245" w:rsidRPr="004E497F">
              <w:rPr>
                <w:rFonts w:ascii="Book Antiqua" w:hAnsi="Book Antiqua" w:cstheme="majorBidi"/>
                <w:vertAlign w:val="superscript"/>
              </w:rPr>
              <w:fldChar w:fldCharType="begin">
                <w:fldData xml:space="preserve">PEVuZE5vdGU+PENpdGU+PEF1dGhvcj5ZaW5nPC9BdXRob3I+PFllYXI+MjAxNTwvWWVhcj48UmVj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</w:fldData>
              </w:fldChar>
            </w:r>
            <w:r w:rsidR="00E70245" w:rsidRPr="004E497F">
              <w:rPr>
                <w:rFonts w:ascii="Book Antiqua" w:hAnsi="Book Antiqua" w:cstheme="majorBidi"/>
                <w:vertAlign w:val="superscript"/>
              </w:rPr>
              <w:instrText xml:space="preserve"> ADDIN EN.CITE </w:instrText>
            </w:r>
            <w:r w:rsidR="00E70245" w:rsidRPr="004E497F">
              <w:rPr>
                <w:rFonts w:ascii="Book Antiqua" w:hAnsi="Book Antiqua" w:cstheme="majorBidi"/>
                <w:vertAlign w:val="superscript"/>
              </w:rPr>
              <w:fldChar w:fldCharType="begin">
                <w:fldData xml:space="preserve">PEVuZE5vdGU+PENpdGU+PEF1dGhvcj5ZaW5nPC9BdXRob3I+PFllYXI+MjAxNTwvWWVhcj48UmVj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</w:fldData>
              </w:fldChar>
            </w:r>
            <w:r w:rsidR="00E70245" w:rsidRPr="004E497F">
              <w:rPr>
                <w:rFonts w:ascii="Book Antiqua" w:hAnsi="Book Antiqua" w:cstheme="majorBidi"/>
                <w:vertAlign w:val="superscript"/>
              </w:rPr>
              <w:instrText xml:space="preserve"> ADDIN EN.CITE.DATA </w:instrText>
            </w:r>
            <w:r w:rsidR="00E70245" w:rsidRPr="004E497F">
              <w:rPr>
                <w:rFonts w:ascii="Book Antiqua" w:hAnsi="Book Antiqua" w:cstheme="majorBidi"/>
                <w:vertAlign w:val="superscript"/>
              </w:rPr>
            </w:r>
            <w:r w:rsidR="00E70245"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="00E70245" w:rsidRPr="004E497F">
              <w:rPr>
                <w:rFonts w:ascii="Book Antiqua" w:hAnsi="Book Antiqua" w:cstheme="majorBidi"/>
                <w:vertAlign w:val="superscript"/>
              </w:rPr>
            </w:r>
            <w:r w:rsidR="00E70245"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="00E70245" w:rsidRPr="004E497F">
              <w:rPr>
                <w:rFonts w:ascii="Book Antiqua" w:hAnsi="Book Antiqua" w:cstheme="majorBidi"/>
                <w:noProof/>
                <w:vertAlign w:val="superscript"/>
              </w:rPr>
              <w:t>179</w:t>
            </w:r>
            <w:r w:rsidR="008A0E22" w:rsidRPr="004E497F">
              <w:rPr>
                <w:rFonts w:ascii="Book Antiqua" w:hAnsi="Book Antiqua" w:cstheme="majorBidi"/>
                <w:noProof/>
                <w:vertAlign w:val="superscript"/>
              </w:rPr>
              <w:t>-</w:t>
            </w:r>
            <w:r w:rsidR="00E70245"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="00E70245"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="00E70245"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Zhang&lt;/Author&gt;&lt;Year&gt;2018&lt;/Year&gt;&lt;RecNum&gt;549&lt;/RecNum&gt;&lt;DisplayText&gt;&lt;style face="superscript"&gt;[185]&lt;/style&gt;&lt;/DisplayText&gt;&lt;record&gt;&lt;rec-number&gt;549&lt;/rec-number&gt;&lt;foreign-keys&gt;&lt;key app="EN" db-id="pfw0tfzzf0w90aeptdrvdxeiv95vwd5dpv2v" timestamp="1672149214" guid="2056ed36-1e45-4ecd-91f4-ed5e6096467e"&gt;549&lt;/key&gt;&lt;/foreign-keys&gt;&lt;ref-type name="Journal Article"&gt;17&lt;/ref-type&gt;&lt;contributors&gt;&lt;authors&gt;&lt;author&gt;Zhang, Shijian&lt;/author&gt;&lt;author&gt;Yang, Xi&lt;/author&gt;&lt;author&gt;Wang, Lei&lt;/author&gt;&lt;author&gt;Zhang, Chenping&lt;/author&gt;&lt;/authors&gt;&lt;/contributors&gt;&lt;titles&gt;&lt;title&gt;Interplay between inflammatory tumor microenvironment and cancer stem cells&lt;/title&gt;&lt;secondary-title&gt;Oncology letters&lt;/secondary-title&gt;&lt;/titles&gt;&lt;periodical&gt;&lt;full-title&gt;Oncology Letters&lt;/full-title&gt;&lt;/periodical&gt;&lt;pages&gt;679-686&lt;/pages&gt;&lt;volume&gt;16&lt;/volume&gt;&lt;number&gt;1&lt;/number&gt;&lt;dates&gt;&lt;year&gt;2018&lt;/year&gt;&lt;/dates&gt;&lt;isbn&gt;1792-1074&lt;/isbn&gt;&lt;urls&gt;&lt;/urls&gt;&lt;/record&gt;&lt;/Cite&gt;&lt;/EndNote&gt;</w:instrText>
            </w:r>
            <w:r w:rsidR="00E70245"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="00E70245" w:rsidRPr="004E497F">
              <w:rPr>
                <w:rFonts w:ascii="Book Antiqua" w:hAnsi="Book Antiqua" w:cstheme="majorBidi"/>
                <w:noProof/>
                <w:vertAlign w:val="superscript"/>
              </w:rPr>
              <w:t>181</w:t>
            </w:r>
            <w:r w:rsidR="00E70245"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t>]</w:t>
            </w:r>
          </w:p>
        </w:tc>
      </w:tr>
      <w:tr w:rsidR="00C12A08" w:rsidRPr="004E497F" w14:paraId="28758C27" w14:textId="77777777" w:rsidTr="00F46AE0">
        <w:trPr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3" w:type="dxa"/>
          </w:tcPr>
          <w:p w14:paraId="63D2F2D7" w14:textId="77777777" w:rsidR="00C12A08" w:rsidRPr="004E497F" w:rsidRDefault="00C12A08" w:rsidP="00F46AE0">
            <w:pPr>
              <w:spacing w:line="360" w:lineRule="auto"/>
              <w:jc w:val="both"/>
              <w:rPr>
                <w:rFonts w:ascii="Book Antiqua" w:hAnsi="Book Antiqua" w:cstheme="majorBidi"/>
                <w:b w:val="0"/>
                <w:bCs w:val="0"/>
                <w:color w:val="000000"/>
              </w:rPr>
            </w:pPr>
            <w:r w:rsidRPr="004E497F">
              <w:rPr>
                <w:rFonts w:ascii="Book Antiqua" w:hAnsi="Book Antiqua" w:cstheme="majorBidi"/>
                <w:b w:val="0"/>
                <w:bCs w:val="0"/>
              </w:rPr>
              <w:t>CD133</w:t>
            </w:r>
          </w:p>
        </w:tc>
        <w:tc>
          <w:tcPr>
            <w:tcW w:w="1141" w:type="dxa"/>
          </w:tcPr>
          <w:p w14:paraId="2EBB05FD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</w:tcPr>
          <w:p w14:paraId="57E18A42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</w:tcPr>
          <w:p w14:paraId="0281ED88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</w:tcPr>
          <w:p w14:paraId="4D822EEE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</w:tcPr>
          <w:p w14:paraId="164F46F8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2221" w:type="dxa"/>
          </w:tcPr>
          <w:p w14:paraId="7A624ECA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  <w:vertAlign w:val="superscript"/>
              </w:rPr>
            </w:pPr>
            <w:r w:rsidRPr="004E497F">
              <w:rPr>
                <w:rFonts w:ascii="Book Antiqua" w:hAnsi="Book Antiqua" w:cstheme="majorBidi"/>
                <w:vertAlign w:val="superscript"/>
              </w:rPr>
              <w:t>[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>
                <w:fldData xml:space="preserve">PEVuZE5vdGU+PENpdGU+PEF1dGhvcj5LYW53YWw8L0F1dGhvcj48WWVhcj4yMDE4PC9ZZWFyPjxS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</w:fldData>
              </w:fldChar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>
                <w:fldData xml:space="preserve">PEVuZE5vdGU+PENpdGU+PEF1dGhvcj5LYW53YWw8L0F1dGhvcj48WWVhcj4yMDE4PC9ZZWFyPjxS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</w:fldData>
              </w:fldChar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.DATA </w:instrText>
            </w:r>
            <w:r w:rsidRPr="004E497F">
              <w:rPr>
                <w:rFonts w:ascii="Book Antiqua" w:hAnsi="Book Antiqua" w:cstheme="majorBidi"/>
                <w:vertAlign w:val="superscript"/>
              </w:rPr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28,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>
                <w:fldData xml:space="preserve">PEVuZE5vdGU+PENpdGU+PEF1dGhvcj5PJmFwb3M7QnJpZW48L0F1dGhvcj48WWVhcj4yMDA3PC9Z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</w:fldData>
              </w:fldChar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>
                <w:fldData xml:space="preserve">PEVuZE5vdGU+PENpdGU+PEF1dGhvcj5PJmFwb3M7QnJpZW48L0F1dGhvcj48WWVhcj4yMDA3PC9Z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</w:fldData>
              </w:fldChar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.DATA </w:instrText>
            </w:r>
            <w:r w:rsidRPr="004E497F">
              <w:rPr>
                <w:rFonts w:ascii="Book Antiqua" w:hAnsi="Book Antiqua" w:cstheme="majorBidi"/>
                <w:vertAlign w:val="superscript"/>
              </w:rPr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51,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Huang&lt;/Author&gt;&lt;Year&gt;2013&lt;/Year&gt;&lt;RecNum&gt;492&lt;/RecNum&gt;&lt;DisplayText&gt;&lt;style face="superscript"&gt;[87]&lt;/style&gt;&lt;/DisplayText&gt;&lt;record&gt;&lt;rec-number&gt;492&lt;/rec-number&gt;&lt;foreign-keys&gt;&lt;key app="EN" db-id="pfw0tfzzf0w90aeptdrvdxeiv95vwd5dpv2v" timestamp="1672149209" guid="35ba1703-c9a1-4747-8a0f-b82286926dc6"&gt;492&lt;/key&gt;&lt;/foreign-keys&gt;&lt;ref-type name="Journal Article"&gt;17&lt;/ref-type&gt;&lt;contributors&gt;&lt;authors&gt;&lt;author&gt;Huang, Peng&lt;/author&gt;&lt;author&gt;Watanabe, Masami&lt;/author&gt;&lt;author&gt;Kaku, Haruki&lt;/author&gt;&lt;author&gt;Ueki, Hideo&lt;/author&gt;&lt;author&gt;Noguchi, Hirofumi&lt;/author&gt;&lt;author&gt;Sugimoto, Morito&lt;/author&gt;&lt;author&gt;Hirata, Takeshi&lt;/author&gt;&lt;author&gt;Yamada, Hiroshi&lt;/author&gt;&lt;author&gt;Takei, Kohji&lt;/author&gt;&lt;author&gt;Zheng, Shaobo&lt;/author&gt;&lt;author&gt;Xu, Kai&lt;/author&gt;&lt;author&gt;Nasu, Yasutomo&lt;/author&gt;&lt;author&gt;Fujii, Yasuyuki&lt;/author&gt;&lt;author&gt;Liu, Chunxiao&lt;/author&gt;&lt;author&gt;Kumon, Hiromi&lt;/author&gt;&lt;/authors&gt;&lt;/contributors&gt;&lt;titles&gt;&lt;title&gt;Cancer stem cell-like characteristics of a CD133+ subpopulation in the J82 human bladder cancer cell line&lt;/title&gt;&lt;secondary-title&gt;Molecular and Clinical Oncology&lt;/secondary-title&gt;&lt;/titles&gt;&lt;periodical&gt;&lt;full-title&gt;Molecular and Clinical Oncology&lt;/full-title&gt;&lt;/periodical&gt;&lt;pages&gt;180-184&lt;/pages&gt;&lt;volume&gt;1&lt;/volume&gt;&lt;number&gt;1&lt;/number&gt;&lt;dates&gt;&lt;year&gt;2013&lt;/year&gt;&lt;/dates&gt;&lt;publisher&gt;Spandidos Publications&lt;/publisher&gt;&lt;isbn&gt;2049-9450&lt;/isbn&gt;&lt;urls&gt;&lt;related-urls&gt;&lt;url&gt;https://dx.doi.org/10.3892/mco.2012.29&lt;/url&gt;&lt;/related-urls&gt;&lt;/urls&gt;&lt;electronic-resource-num&gt;10.3892/mco.2012.29&lt;/electronic-resource-num&gt;&lt;/record&gt;&lt;/Cite&gt;&lt;/EndNote&gt;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87,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Zhang&lt;/Author&gt;&lt;Year&gt;2020&lt;/Year&gt;&lt;RecNum&gt;504&lt;/RecNum&gt;&lt;DisplayText&gt;&lt;style face="superscript"&gt;[99]&lt;/style&gt;&lt;/DisplayText&gt;&lt;record&gt;&lt;rec-number&gt;504&lt;/rec-number&gt;&lt;foreign-keys&gt;&lt;key app="EN" db-id="pfw0tfzzf0w90aeptdrvdxeiv95vwd5dpv2v" timestamp="1672149210" guid="00737e4c-5f8b-42f2-867c-a017b4ee3267"&gt;504&lt;/key&gt;&lt;/foreign-keys&gt;&lt;ref-type name="Journal Article"&gt;17&lt;/ref-type&gt;&lt;contributors&gt;&lt;authors&gt;&lt;author&gt;Zhang, Xiaoli&lt;/author&gt;&lt;author&gt;Powell, Kimerly&lt;/author&gt;&lt;author&gt;Li, Lang&lt;/author&gt;&lt;/authors&gt;&lt;/contributors&gt;&lt;titles&gt;&lt;title&gt;Breast Cancer Stem Cells: Biomarkers, Identification and Isolation Methods, Regulating Mechanisms, Cellular Origin, and Beyond&lt;/title&gt;&lt;secondary-title&gt;Cancers&lt;/secondary-title&gt;&lt;/titles&gt;&lt;periodical&gt;&lt;full-title&gt;Cancers&lt;/full-title&gt;&lt;/periodical&gt;&lt;pages&gt;3765&lt;/pages&gt;&lt;volume&gt;12&lt;/volume&gt;&lt;number&gt;12&lt;/number&gt;&lt;dates&gt;&lt;year&gt;2020&lt;/year&gt;&lt;/dates&gt;&lt;publisher&gt;MDPI AG&lt;/publisher&gt;&lt;isbn&gt;2072-6694&lt;/isbn&gt;&lt;urls&gt;&lt;related-urls&gt;&lt;url&gt;https://dx.doi.org/10.3390/cancers12123765&lt;/url&gt;&lt;/related-urls&gt;&lt;/urls&gt;&lt;electronic-resource-num&gt;10.3390/cancers12123765&lt;/electronic-resource-num&gt;&lt;/record&gt;&lt;/Cite&gt;&lt;/EndNote&gt;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99,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Wang&lt;/Author&gt;&lt;Year&gt;2013&lt;/Year&gt;&lt;RecNum&gt;512&lt;/RecNum&gt;&lt;DisplayText&gt;&lt;style face="superscript"&gt;[107]&lt;/style&gt;&lt;/DisplayText&gt;&lt;record&gt;&lt;rec-number&gt;512&lt;/rec-number&gt;&lt;foreign-keys&gt;&lt;key app="EN" db-id="pfw0tfzzf0w90aeptdrvdxeiv95vwd5dpv2v" timestamp="1672149211" guid="d12c51c6-0057-463a-9bdd-7b50cce695ba"&gt;512&lt;/key&gt;&lt;/foreign-keys&gt;&lt;ref-type name="Journal Article"&gt;17&lt;/ref-type&gt;&lt;contributors&gt;&lt;authors&gt;&lt;author&gt;Wang, Shuang&lt;/author&gt;&lt;author&gt;Xu, Zhen Ye&lt;/author&gt;&lt;author&gt;Wang, Li Fang&lt;/author&gt;&lt;author&gt;Su, Wan&lt;/author&gt;&lt;/authors&gt;&lt;/contributors&gt;&lt;titles&gt;&lt;title&gt;CD133+ cancer stem cells in lung cancer&lt;/title&gt;&lt;secondary-title&gt;Frontiers in Bioscience-Landmark&lt;/secondary-title&gt;&lt;/titles&gt;&lt;periodical&gt;&lt;full-title&gt;Frontiers in Bioscience-Landmark&lt;/full-title&gt;&lt;/periodical&gt;&lt;pages&gt;447-453&lt;/pages&gt;&lt;volume&gt;18&lt;/volume&gt;&lt;number&gt;2&lt;/number&gt;&lt;dates&gt;&lt;year&gt;2013&lt;/year&gt;&lt;/dates&gt;&lt;isbn&gt;2768-6701&lt;/isbn&gt;&lt;urls&gt;&lt;/urls&gt;&lt;/record&gt;&lt;/Cite&gt;&lt;/EndNote&gt;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107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t>]</w:t>
            </w:r>
          </w:p>
        </w:tc>
      </w:tr>
      <w:tr w:rsidR="00C12A08" w:rsidRPr="004E497F" w14:paraId="7B035A38" w14:textId="77777777" w:rsidTr="00F46AE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3" w:type="dxa"/>
            <w:tcBorders>
              <w:top w:val="none" w:sz="0" w:space="0" w:color="auto"/>
              <w:bottom w:val="none" w:sz="0" w:space="0" w:color="auto"/>
            </w:tcBorders>
          </w:tcPr>
          <w:p w14:paraId="408E75E1" w14:textId="77777777" w:rsidR="00C12A08" w:rsidRPr="004E497F" w:rsidRDefault="00C12A08" w:rsidP="00F46AE0">
            <w:pPr>
              <w:spacing w:line="360" w:lineRule="auto"/>
              <w:jc w:val="both"/>
              <w:rPr>
                <w:rFonts w:ascii="Book Antiqua" w:hAnsi="Book Antiqua" w:cstheme="majorBidi"/>
                <w:b w:val="0"/>
                <w:bCs w:val="0"/>
              </w:rPr>
            </w:pPr>
            <w:r w:rsidRPr="004E497F">
              <w:rPr>
                <w:rFonts w:ascii="Book Antiqua" w:hAnsi="Book Antiqua" w:cstheme="majorBidi"/>
                <w:b w:val="0"/>
                <w:bCs w:val="0"/>
              </w:rPr>
              <w:t>CD151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344D1E0B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0D8655A7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7590B058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4ACA2784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485ABD0F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2221" w:type="dxa"/>
            <w:tcBorders>
              <w:top w:val="none" w:sz="0" w:space="0" w:color="auto"/>
              <w:bottom w:val="none" w:sz="0" w:space="0" w:color="auto"/>
            </w:tcBorders>
          </w:tcPr>
          <w:p w14:paraId="5C13B493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  <w:vertAlign w:val="superscript"/>
              </w:rPr>
            </w:pPr>
            <w:r w:rsidRPr="004E497F">
              <w:rPr>
                <w:rFonts w:ascii="Book Antiqua" w:hAnsi="Book Antiqua" w:cstheme="majorBidi"/>
                <w:vertAlign w:val="superscript"/>
              </w:rPr>
              <w:t>[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Rajasekhar&lt;/Author&gt;&lt;Year&gt;2011&lt;/Year&gt;&lt;RecNum&gt;441&lt;/RecNum&gt;&lt;DisplayText&gt;&lt;style face="superscript"&gt;[35]&lt;/style&gt;&lt;/DisplayText&gt;&lt;record&gt;&lt;rec-number&gt;441&lt;/rec-number&gt;&lt;foreign-keys&gt;&lt;key app="EN" db-id="pfw0tfzzf0w90aeptdrvdxeiv95vwd5dpv2v" timestamp="1672149205" guid="f6d6895e-4bab-499c-a96e-3edc83afba7b"&gt;441&lt;/key&gt;&lt;/foreign-keys&gt;&lt;ref-type name="Journal Article"&gt;17&lt;/ref-type&gt;&lt;contributors&gt;&lt;authors&gt;&lt;author&gt;Rajasekhar, V. K.&lt;/author&gt;&lt;author&gt;Studer, L.&lt;/author&gt;&lt;author&gt;Gerald, W.&lt;/author&gt;&lt;author&gt;Socci, N. D.&lt;/author&gt;&lt;author&gt;Scher, H. I.&lt;/author&gt;&lt;/authors&gt;&lt;/contributors&gt;&lt;auth-address&gt;1] Stem Cell Center and Developmental Biology Program, Sloan-Kettering Institute, Memorial Sloan-Kettering Cancer Center, New York, New York 10065, USA. [2] Sidney Kimmel Center for Prostate and Urologic Cancers, Department of Medicine, Memorial Sloan-Kettering Cancer Center, New York, New York 10065, USA.&lt;/auth-address&gt;&lt;titles&gt;&lt;title&gt;Tumour-initiating stem-like cells in human prostate cancer exhibit increased NF-κB signalling&lt;/title&gt;&lt;secondary-title&gt;Nat Commun&lt;/secondary-title&gt;&lt;/titles&gt;&lt;periodical&gt;&lt;full-title&gt;Nat Commun&lt;/full-title&gt;&lt;/periodical&gt;&lt;pages&gt;162&lt;/pages&gt;&lt;volume&gt;2&lt;/volume&gt;&lt;dates&gt;&lt;year&gt;2011&lt;/year&gt;&lt;pub-dates&gt;&lt;date&gt;Jan 18&lt;/date&gt;&lt;/pub-dates&gt;&lt;/dates&gt;&lt;isbn&gt;2041-1723&lt;/isbn&gt;&lt;accession-num&gt;21245843&lt;/accession-num&gt;&lt;urls&gt;&lt;/urls&gt;&lt;custom2&gt;PMC3105310&lt;/custom2&gt;&lt;electronic-resource-num&gt;10.1038/ncomms1159&lt;/electronic-resource-num&gt;&lt;remote-database-provider&gt;NLM&lt;/remote-database-provider&gt;&lt;language&gt;eng&lt;/language&gt;&lt;/record&gt;&lt;/Cite&gt;&lt;/EndNote&gt;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35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t>]</w:t>
            </w:r>
          </w:p>
        </w:tc>
      </w:tr>
      <w:tr w:rsidR="00C12A08" w:rsidRPr="004E497F" w14:paraId="3DD8781E" w14:textId="77777777" w:rsidTr="00F46AE0">
        <w:trPr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3" w:type="dxa"/>
          </w:tcPr>
          <w:p w14:paraId="4AA908FC" w14:textId="77777777" w:rsidR="00C12A08" w:rsidRPr="004E497F" w:rsidRDefault="00C12A08" w:rsidP="00F46AE0">
            <w:pPr>
              <w:spacing w:line="360" w:lineRule="auto"/>
              <w:jc w:val="both"/>
              <w:rPr>
                <w:rFonts w:ascii="Book Antiqua" w:hAnsi="Book Antiqua" w:cstheme="majorBidi"/>
                <w:b w:val="0"/>
                <w:bCs w:val="0"/>
              </w:rPr>
            </w:pPr>
            <w:r w:rsidRPr="004E497F">
              <w:rPr>
                <w:rFonts w:ascii="Book Antiqua" w:hAnsi="Book Antiqua" w:cstheme="majorBidi"/>
                <w:b w:val="0"/>
                <w:bCs w:val="0"/>
              </w:rPr>
              <w:t>CD166</w:t>
            </w:r>
          </w:p>
        </w:tc>
        <w:tc>
          <w:tcPr>
            <w:tcW w:w="1141" w:type="dxa"/>
          </w:tcPr>
          <w:p w14:paraId="51CA8217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</w:tcPr>
          <w:p w14:paraId="60ED7E53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</w:tcPr>
          <w:p w14:paraId="12142B6B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</w:tcPr>
          <w:p w14:paraId="2AD2659D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</w:tcPr>
          <w:p w14:paraId="64910549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2221" w:type="dxa"/>
          </w:tcPr>
          <w:p w14:paraId="2A84A5C6" w14:textId="002DA9BE" w:rsidR="00C12A08" w:rsidRPr="004E497F" w:rsidRDefault="006C4534" w:rsidP="008C2E3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  <w:vertAlign w:val="superscript"/>
              </w:rPr>
            </w:pPr>
            <w:r w:rsidRPr="004E497F">
              <w:rPr>
                <w:rFonts w:ascii="Book Antiqua" w:hAnsi="Book Antiqua" w:cstheme="majorBidi"/>
                <w:vertAlign w:val="superscript"/>
              </w:rPr>
              <w:t>[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>
                <w:fldData xml:space="preserve">PEVuZE5vdGU+PENpdGU+PEF1dGhvcj5KaWFvPC9BdXRob3I+PFllYXI+MjAxMjwvWWVhcj48UmVj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</w:fldData>
              </w:fldChar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>
                <w:fldData xml:space="preserve">PEVuZE5vdGU+PENpdGU+PEF1dGhvcj5KaWFvPC9BdXRob3I+PFllYXI+MjAxMjwvWWVhcj48UmVj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</w:fldData>
              </w:fldChar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.DATA </w:instrText>
            </w:r>
            <w:r w:rsidRPr="004E497F">
              <w:rPr>
                <w:rFonts w:ascii="Book Antiqua" w:hAnsi="Book Antiqua" w:cstheme="majorBidi"/>
                <w:vertAlign w:val="superscript"/>
              </w:rPr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46,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>
                <w:fldData xml:space="preserve">PEVuZE5vdGU+PENpdGU+PEF1dGhvcj5aaGFuZzwvQXV0aG9yPjxZZWFyPjIwMTI8L1llYXI+PFJl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</w:fldData>
              </w:fldChar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>
                <w:fldData xml:space="preserve">PEVuZE5vdGU+PENpdGU+PEF1dGhvcj5aaGFuZzwvQXV0aG9yPjxZZWFyPjIwMTI8L1llYXI+PFJl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</w:fldData>
              </w:fldChar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.DATA </w:instrText>
            </w:r>
            <w:r w:rsidRPr="004E497F">
              <w:rPr>
                <w:rFonts w:ascii="Book Antiqua" w:hAnsi="Book Antiqua" w:cstheme="majorBidi"/>
                <w:vertAlign w:val="superscript"/>
              </w:rPr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104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t>,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>
                <w:fldData xml:space="preserve">PEVuZE5vdGU+PENpdGU+PEF1dGhvcj5NxINyZ2FyaXRlc2N1PC9BdXRob3I+PFllYXI+MjAxNDwv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</w:fldData>
              </w:fldChar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>
                <w:fldData xml:space="preserve">PEVuZE5vdGU+PENpdGU+PEF1dGhvcj5NxINyZ2FyaXRlc2N1PC9BdXRob3I+PFllYXI+MjAxNDwv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</w:fldData>
              </w:fldChar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.DATA </w:instrText>
            </w:r>
            <w:r w:rsidRPr="004E497F">
              <w:rPr>
                <w:rFonts w:ascii="Book Antiqua" w:hAnsi="Book Antiqua" w:cstheme="majorBidi"/>
                <w:vertAlign w:val="superscript"/>
              </w:rPr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182,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Gao&lt;/Author&gt;&lt;Year&gt;2020&lt;/Year&gt;&lt;RecNum&gt;551&lt;/RecNum&gt;&lt;DisplayText&gt;&lt;style face="superscript"&gt;[187]&lt;/style&gt;&lt;/DisplayText&gt;&lt;record&gt;&lt;rec-number&gt;551&lt;/rec-number&gt;&lt;foreign-keys&gt;&lt;key app="EN" db-id="pfw0tfzzf0w90aeptdrvdxeiv95vwd5dpv2v" timestamp="1672149214" guid="3523378f-10a1-49ef-b635-f1df031a3bb7"&gt;551&lt;/key&gt;&lt;/foreign-keys&gt;&lt;ref-type name="Journal Article"&gt;17&lt;/ref-type&gt;&lt;contributors&gt;&lt;authors&gt;&lt;author&gt;Gao, Xu&lt;/author&gt;&lt;author&gt;Dong, Qiong-Zhu&lt;/author&gt;&lt;/authors&gt;&lt;/contributors&gt;&lt;titles&gt;&lt;title&gt;Advance in metabolism and target therapy in breast cancer stem cells&lt;/title&gt;&lt;secondary-title&gt;World Journal of Stem Cells&lt;/secondary-title&gt;&lt;/titles&gt;&lt;periodical&gt;&lt;full-title&gt;World Journal of Stem Cells&lt;/full-title&gt;&lt;/periodical&gt;&lt;pages&gt;1295-1306&lt;/pages&gt;&lt;volume&gt;12&lt;/volume&gt;&lt;number&gt;11&lt;/number&gt;&lt;dates&gt;&lt;year&gt;2020&lt;/year&gt;&lt;/dates&gt;&lt;publisher&gt;Baishideng Publishing Group Inc.&lt;/publisher&gt;&lt;isbn&gt;1948-0210&lt;/isbn&gt;&lt;urls&gt;&lt;related-urls&gt;&lt;url&gt;https://dx.doi.org/10.4252/wjsc.v12.i11.1295&lt;/url&gt;&lt;/related-urls&gt;&lt;/urls&gt;&lt;electronic-resource-num&gt;10.4252/wjsc.v12.i11.1295&lt;/electronic-resource-num&gt;&lt;/record&gt;&lt;/Cite&gt;&lt;/EndNote&gt;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183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t>]</w:t>
            </w:r>
          </w:p>
        </w:tc>
      </w:tr>
      <w:tr w:rsidR="00C12A08" w:rsidRPr="004E497F" w14:paraId="60AD6549" w14:textId="77777777" w:rsidTr="00F46AE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3" w:type="dxa"/>
            <w:tcBorders>
              <w:top w:val="none" w:sz="0" w:space="0" w:color="auto"/>
              <w:bottom w:val="none" w:sz="0" w:space="0" w:color="auto"/>
            </w:tcBorders>
          </w:tcPr>
          <w:p w14:paraId="3484F2E9" w14:textId="2C3AB718" w:rsidR="00C12A08" w:rsidRPr="004E497F" w:rsidRDefault="00C12A08" w:rsidP="00F46AE0">
            <w:pPr>
              <w:spacing w:line="360" w:lineRule="auto"/>
              <w:jc w:val="both"/>
              <w:rPr>
                <w:rFonts w:ascii="Book Antiqua" w:hAnsi="Book Antiqua" w:cstheme="majorBidi"/>
                <w:b w:val="0"/>
                <w:bCs w:val="0"/>
              </w:rPr>
            </w:pPr>
            <w:r w:rsidRPr="004E497F">
              <w:rPr>
                <w:rFonts w:ascii="Book Antiqua" w:hAnsi="Book Antiqua" w:cstheme="majorBidi"/>
                <w:b w:val="0"/>
                <w:bCs w:val="0"/>
              </w:rPr>
              <w:t>CD326</w:t>
            </w:r>
            <w:r w:rsidR="005657FE" w:rsidRPr="004E497F">
              <w:rPr>
                <w:rFonts w:ascii="Book Antiqua" w:hAnsi="Book Antiqua" w:cstheme="majorBidi"/>
                <w:b w:val="0"/>
                <w:bCs w:val="0"/>
              </w:rPr>
              <w:t xml:space="preserve"> </w:t>
            </w:r>
            <w:r w:rsidRPr="004E497F">
              <w:rPr>
                <w:rFonts w:ascii="Book Antiqua" w:hAnsi="Book Antiqua" w:cstheme="majorBidi"/>
                <w:b w:val="0"/>
                <w:bCs w:val="0"/>
              </w:rPr>
              <w:lastRenderedPageBreak/>
              <w:t>(</w:t>
            </w:r>
            <w:proofErr w:type="spellStart"/>
            <w:r w:rsidRPr="004E497F">
              <w:rPr>
                <w:rFonts w:ascii="Book Antiqua" w:hAnsi="Book Antiqua" w:cstheme="majorBidi"/>
                <w:b w:val="0"/>
                <w:bCs w:val="0"/>
              </w:rPr>
              <w:t>EpCAM</w:t>
            </w:r>
            <w:proofErr w:type="spellEnd"/>
            <w:r w:rsidR="005657FE" w:rsidRPr="004E497F">
              <w:rPr>
                <w:rFonts w:ascii="Book Antiqua" w:hAnsi="Book Antiqua" w:cstheme="majorBidi"/>
                <w:b w:val="0"/>
                <w:bCs w:val="0"/>
              </w:rPr>
              <w:t xml:space="preserve"> </w:t>
            </w:r>
            <w:r w:rsidRPr="004E497F">
              <w:rPr>
                <w:rFonts w:ascii="Book Antiqua" w:hAnsi="Book Antiqua" w:cstheme="majorBidi"/>
                <w:b w:val="0"/>
                <w:bCs w:val="0"/>
              </w:rPr>
              <w:t>or</w:t>
            </w:r>
            <w:r w:rsidR="005657FE" w:rsidRPr="004E497F">
              <w:rPr>
                <w:rFonts w:ascii="Book Antiqua" w:hAnsi="Book Antiqua" w:cstheme="majorBidi"/>
                <w:b w:val="0"/>
                <w:bCs w:val="0"/>
              </w:rPr>
              <w:t xml:space="preserve"> </w:t>
            </w:r>
            <w:r w:rsidRPr="004E497F">
              <w:rPr>
                <w:rFonts w:ascii="Book Antiqua" w:hAnsi="Book Antiqua" w:cstheme="majorBidi"/>
                <w:b w:val="0"/>
                <w:bCs w:val="0"/>
              </w:rPr>
              <w:t>ESA)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6B67B094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lastRenderedPageBreak/>
              <w:t>+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03EE191A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6045AD52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6C170970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4AD2080C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2221" w:type="dxa"/>
            <w:tcBorders>
              <w:top w:val="none" w:sz="0" w:space="0" w:color="auto"/>
              <w:bottom w:val="none" w:sz="0" w:space="0" w:color="auto"/>
            </w:tcBorders>
          </w:tcPr>
          <w:p w14:paraId="768B7FA9" w14:textId="7AB6DD09" w:rsidR="00C12A08" w:rsidRPr="004E497F" w:rsidRDefault="00280E54" w:rsidP="008C2E34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  <w:vertAlign w:val="superscript"/>
              </w:rPr>
            </w:pPr>
            <w:r w:rsidRPr="004E497F">
              <w:rPr>
                <w:rFonts w:ascii="Book Antiqua" w:hAnsi="Book Antiqua" w:cstheme="majorBidi"/>
                <w:vertAlign w:val="superscript"/>
              </w:rPr>
              <w:t>[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>
                <w:fldData xml:space="preserve">PEVuZE5vdGU+PENpdGU+PEF1dGhvcj5OaTwvQXV0aG9yPjxZZWFyPjIwMTM8L1llYXI+PFJlY051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</w:fldData>
              </w:fldChar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>
                <w:fldData xml:space="preserve">PEVuZE5vdGU+PENpdGU+PEF1dGhvcj5OaTwvQXV0aG9yPjxZZWFyPjIwMTM8L1llYXI+PFJlY051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</w:fldData>
              </w:fldChar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.DATA </w:instrText>
            </w:r>
            <w:r w:rsidRPr="004E497F">
              <w:rPr>
                <w:rFonts w:ascii="Book Antiqua" w:hAnsi="Book Antiqua" w:cstheme="majorBidi"/>
                <w:vertAlign w:val="superscript"/>
              </w:rPr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48,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>
                <w:fldData xml:space="preserve">PEVuZE5vdGU+PENpdGU+PEF1dGhvcj5MZW5nPC9BdXRob3I+PFllYXI+MjAxODwvWWVhcj48UmVj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</w:fldData>
              </w:fldChar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>
                <w:fldData xml:space="preserve">PEVuZE5vdGU+PENpdGU+PEF1dGhvcj5MZW5nPC9BdXRob3I+PFllYXI+MjAxODwvWWVhcj48UmVj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</w:fldData>
              </w:fldChar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.DATA </w:instrText>
            </w:r>
            <w:r w:rsidRPr="004E497F">
              <w:rPr>
                <w:rFonts w:ascii="Book Antiqua" w:hAnsi="Book Antiqua" w:cstheme="majorBidi"/>
                <w:vertAlign w:val="superscript"/>
              </w:rPr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56,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t>116,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Bryan&lt;/Author&gt;&lt;Year&gt;2015&lt;/Year&gt;&lt;RecNum&gt;552&lt;/RecNum&gt;&lt;DisplayText&gt;&lt;style face="superscript"&gt;[188]&lt;/style&gt;&lt;/DisplayText&gt;&lt;record&gt;&lt;rec-number&gt;552&lt;/rec-number&gt;&lt;foreign-keys&gt;&lt;key app="EN" db-id="pfw0tfzzf0w90aeptdrvdxeiv95vwd5dpv2v" timestamp="1672149214" guid="d58244bd-dcad-423e-9e8f-00780c25975c"&gt;552&lt;/key&gt;&lt;/foreign-keys&gt;&lt;ref-type name="Journal Article"&gt;17&lt;/ref-type&gt;&lt;contributors&gt;&lt;authors&gt;&lt;author&gt;Bryan, Richard T.&lt;/author&gt;&lt;/authors&gt;&lt;/contributors&gt;&lt;titles&gt;&lt;title&gt;Cell adhesion and urothelial bladder cancer: the role of cadherin switching and related phenomena&lt;/title&gt;&lt;secondary-title&gt;Philosophical Transactions of the Royal Society B: Biological Sciences&lt;/secondary-title&gt;&lt;/titles&gt;&lt;periodical&gt;&lt;full-title&gt;Philosophical Transactions of the Royal Society B: Biological Sciences&lt;/full-title&gt;&lt;/periodical&gt;&lt;pages&gt;20140042&lt;/pages&gt;&lt;volume&gt;370&lt;/volume&gt;&lt;number&gt;1661&lt;/number&gt;&lt;dates&gt;&lt;year&gt;2015&lt;/year&gt;&lt;/dates&gt;&lt;publisher&gt;The Royal Society&lt;/publisher&gt;&lt;isbn&gt;0962-8436&lt;/isbn&gt;&lt;urls&gt;&lt;related-urls&gt;&lt;url&gt;https://dx.doi.org/10.1098/rstb.2014.0042&lt;/url&gt;&lt;/related-urls&gt;&lt;/urls&gt;&lt;electronic-resource-num&gt;10.1098/rstb.2014.0042&lt;/electronic-resource-num&gt;&lt;/record&gt;&lt;/Cite&gt;&lt;/EndNote&gt;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184,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Wang&lt;/Author&gt;&lt;Year&gt;2018&lt;/Year&gt;&lt;RecNum&gt;553&lt;/RecNum&gt;&lt;DisplayText&gt;&lt;style face="superscript"&gt;[189]&lt;/style&gt;&lt;/DisplayText&gt;&lt;record&gt;&lt;rec-number&gt;553&lt;/rec-number&gt;&lt;foreign-keys&gt;&lt;key app="EN" db-id="pfw0tfzzf0w90aeptdrvdxeiv95vwd5dpv2v" timestamp="1672149214" guid="51e3070a-9836-45d2-862e-7c2cd02267b5"&gt;553&lt;/key&gt;&lt;/foreign-keys&gt;&lt;ref-type name="Journal Article"&gt;17&lt;/ref-type&gt;&lt;contributors&gt;&lt;authors&gt;&lt;author&gt;Wang, Rong&lt;/author&gt;&lt;author&gt;Yang, Laixiu&lt;/author&gt;&lt;author&gt;Li, Shen&lt;/author&gt;&lt;author&gt;Ye, Dongmei&lt;/author&gt;&lt;author&gt;Yang, Lihong&lt;/author&gt;&lt;author&gt;Liu, Qingyan&lt;/author&gt;&lt;author&gt;Zhao, Zibo&lt;/author&gt;&lt;author&gt;Cai, Qing&lt;/author&gt;&lt;author&gt;Tan, Junzhen&lt;/author&gt;&lt;author&gt;Li, Xiuli&lt;/author&gt;&lt;/authors&gt;&lt;/contributors&gt;&lt;titles&gt;&lt;title&gt;Quercetin inhibits breast cancer stem cells via downregulation of aldehyde dehydrogenase 1A1 (ALDH1A1), chemokine receptor type 4 (CXCR4), mucin 1 (MUC1), and epithelial cell adhesion molecule (EpCAM)&lt;/title&gt;&lt;secondary-title&gt;Medical Science Monitor: international medical journal of experimental and clinical research&lt;/secondary-title&gt;&lt;/titles&gt;&lt;periodical&gt;&lt;full-title&gt;Medical Science Monitor: international medical journal of experimental and clinical research&lt;/full-title&gt;&lt;/periodical&gt;&lt;pages&gt;412&lt;/pages&gt;&lt;volume&gt;24&lt;/volume&gt;&lt;dates&gt;&lt;year&gt;2018&lt;/year&gt;&lt;/dates&gt;&lt;urls&gt;&lt;/urls&gt;&lt;/record&gt;&lt;/Cite&gt;&lt;/EndNote&gt;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185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t>]</w:t>
            </w:r>
          </w:p>
        </w:tc>
      </w:tr>
      <w:tr w:rsidR="00C12A08" w:rsidRPr="004E497F" w14:paraId="6E5D9D29" w14:textId="77777777" w:rsidTr="00F46AE0">
        <w:trPr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3" w:type="dxa"/>
          </w:tcPr>
          <w:p w14:paraId="77139B20" w14:textId="23E601FF" w:rsidR="00C12A08" w:rsidRPr="004E497F" w:rsidRDefault="00916613" w:rsidP="00F46AE0">
            <w:pPr>
              <w:spacing w:line="360" w:lineRule="auto"/>
              <w:jc w:val="both"/>
              <w:rPr>
                <w:rFonts w:ascii="Book Antiqua" w:eastAsia="Times New Roman" w:hAnsi="Book Antiqua" w:cstheme="majorBidi"/>
                <w:b w:val="0"/>
                <w:bCs w:val="0"/>
              </w:rPr>
            </w:pPr>
            <w:r w:rsidRPr="004E497F">
              <w:rPr>
                <w:rFonts w:ascii="Book Antiqua" w:eastAsia="Times New Roman" w:hAnsi="Book Antiqua" w:cstheme="majorBidi"/>
                <w:b w:val="0"/>
                <w:bCs w:val="0"/>
                <w:color w:val="000000"/>
              </w:rPr>
              <w:t>I</w:t>
            </w:r>
            <w:r w:rsidR="00C12A08" w:rsidRPr="004E497F">
              <w:rPr>
                <w:rFonts w:ascii="Book Antiqua" w:eastAsia="Times New Roman" w:hAnsi="Book Antiqua" w:cstheme="majorBidi"/>
                <w:b w:val="0"/>
                <w:bCs w:val="0"/>
                <w:color w:val="000000"/>
              </w:rPr>
              <w:t>ntegrin</w:t>
            </w:r>
            <w:r w:rsidR="005657FE" w:rsidRPr="004E497F">
              <w:rPr>
                <w:rFonts w:ascii="Book Antiqua" w:eastAsia="Times New Roman" w:hAnsi="Book Antiqua" w:cstheme="majorBidi"/>
                <w:b w:val="0"/>
                <w:bCs w:val="0"/>
                <w:color w:val="000000"/>
              </w:rPr>
              <w:t xml:space="preserve"> </w:t>
            </w:r>
            <w:r w:rsidR="00C12A08" w:rsidRPr="004E497F">
              <w:rPr>
                <w:rFonts w:ascii="Book Antiqua" w:eastAsia="Times New Roman" w:hAnsi="Book Antiqua" w:cstheme="majorBidi"/>
                <w:b w:val="0"/>
                <w:bCs w:val="0"/>
                <w:color w:val="000000"/>
              </w:rPr>
              <w:t>α</w:t>
            </w:r>
            <w:r w:rsidR="00C12A08" w:rsidRPr="004E497F">
              <w:rPr>
                <w:rFonts w:ascii="Book Antiqua" w:eastAsia="Times New Roman" w:hAnsi="Book Antiqua" w:cstheme="majorBidi"/>
                <w:b w:val="0"/>
                <w:bCs w:val="0"/>
                <w:color w:val="000000"/>
                <w:vertAlign w:val="subscript"/>
              </w:rPr>
              <w:t>2</w:t>
            </w:r>
            <w:r w:rsidR="00C12A08" w:rsidRPr="004E497F">
              <w:rPr>
                <w:rFonts w:ascii="Book Antiqua" w:eastAsia="Times New Roman" w:hAnsi="Book Antiqua" w:cstheme="majorBidi"/>
                <w:b w:val="0"/>
                <w:bCs w:val="0"/>
                <w:color w:val="000000"/>
              </w:rPr>
              <w:t>β</w:t>
            </w:r>
            <w:r w:rsidR="00C12A08" w:rsidRPr="004E497F">
              <w:rPr>
                <w:rFonts w:ascii="Book Antiqua" w:eastAsia="Times New Roman" w:hAnsi="Book Antiqua" w:cstheme="majorBidi"/>
                <w:b w:val="0"/>
                <w:bCs w:val="0"/>
                <w:color w:val="000000"/>
                <w:vertAlign w:val="subscript"/>
              </w:rPr>
              <w:t>1</w:t>
            </w:r>
          </w:p>
        </w:tc>
        <w:tc>
          <w:tcPr>
            <w:tcW w:w="1141" w:type="dxa"/>
          </w:tcPr>
          <w:p w14:paraId="46331342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</w:tcPr>
          <w:p w14:paraId="3076B5E7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</w:tcPr>
          <w:p w14:paraId="552D1A1C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</w:tcPr>
          <w:p w14:paraId="3E4F910B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</w:tcPr>
          <w:p w14:paraId="0D7C29EB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2221" w:type="dxa"/>
          </w:tcPr>
          <w:p w14:paraId="6F60C475" w14:textId="0E015239" w:rsidR="00C12A08" w:rsidRPr="004E497F" w:rsidRDefault="00C12A0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  <w:vertAlign w:val="superscript"/>
              </w:rPr>
            </w:pPr>
            <w:r w:rsidRPr="004E497F">
              <w:rPr>
                <w:rFonts w:ascii="Book Antiqua" w:hAnsi="Book Antiqua" w:cstheme="majorBidi"/>
                <w:vertAlign w:val="superscript"/>
              </w:rPr>
              <w:t>[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Collins&lt;/Author&gt;&lt;Year&gt;2005&lt;/Year&gt;&lt;RecNum&gt;433&lt;/RecNum&gt;&lt;DisplayText&gt;&lt;style face="superscript"&gt;[27]&lt;/style&gt;&lt;/DisplayText&gt;&lt;record&gt;&lt;rec-number&gt;433&lt;/rec-number&gt;&lt;foreign-keys&gt;&lt;key app="EN" db-id="pfw0tfzzf0w90aeptdrvdxeiv95vwd5dpv2v" timestamp="1672149205" guid="550aaa3a-9e48-4561-822f-e6f3689a568b"&gt;433&lt;/key&gt;&lt;/foreign-keys&gt;&lt;ref-type name="Journal Article"&gt;17&lt;/ref-type&gt;&lt;contributors&gt;&lt;authors&gt;&lt;author&gt;Collins, A. T.&lt;/author&gt;&lt;author&gt;Berry, P. A.&lt;/author&gt;&lt;author&gt;Hyde, C.&lt;/author&gt;&lt;author&gt;Stower, M. J.&lt;/author&gt;&lt;author&gt;Maitland, N. J.&lt;/author&gt;&lt;/authors&gt;&lt;/contributors&gt;&lt;auth-address&gt;Yorkshire Cancer Research Unit, Department of Biology, University of York, York, United Kingdom. ac43@york.ac.uk&lt;/auth-address&gt;&lt;titles&gt;&lt;title&gt;Prospective identification of tumorigenic prostate cancer stem cells&lt;/title&gt;&lt;secondary-title&gt;Cancer Res&lt;/secondary-title&gt;&lt;/titles&gt;&lt;periodical&gt;&lt;full-title&gt;Cancer Res&lt;/full-title&gt;&lt;/periodical&gt;&lt;pages&gt;10946-51&lt;/pages&gt;&lt;volume&gt;65&lt;/volume&gt;&lt;number&gt;23&lt;/number&gt;&lt;keywords&gt;&lt;keyword&gt;AC133 Antigen&lt;/keyword&gt;&lt;keyword&gt;Aged&lt;/keyword&gt;&lt;keyword&gt;Antigens, CD/biosynthesis&lt;/keyword&gt;&lt;keyword&gt;Cell Differentiation/physiology&lt;/keyword&gt;&lt;keyword&gt;Cell Growth Processes/physiology&lt;/keyword&gt;&lt;keyword&gt;Glycoproteins/biosynthesis&lt;/keyword&gt;&lt;keyword&gt;Humans&lt;/keyword&gt;&lt;keyword&gt;Hyaluronan Receptors/biosynthesis&lt;/keyword&gt;&lt;keyword&gt;Integrin alpha2beta1/biosynthesis&lt;/keyword&gt;&lt;keyword&gt;Male&lt;/keyword&gt;&lt;keyword&gt;Middle Aged&lt;/keyword&gt;&lt;keyword&gt;Neoplastic Stem Cells/metabolism/*pathology&lt;/keyword&gt;&lt;keyword&gt;Peptides&lt;/keyword&gt;&lt;keyword&gt;Prostatic Neoplasms/metabolism/*pathology&lt;/keyword&gt;&lt;keyword&gt;Receptors, Androgen/biosynthesis&lt;/keyword&gt;&lt;/keywords&gt;&lt;dates&gt;&lt;year&gt;2005&lt;/year&gt;&lt;pub-dates&gt;&lt;date&gt;Dec 1&lt;/date&gt;&lt;/pub-dates&gt;&lt;/dates&gt;&lt;isbn&gt;0008-5472 (Print)&amp;#xD;0008-5472&lt;/isbn&gt;&lt;accession-num&gt;16322242&lt;/accession-num&gt;&lt;urls&gt;&lt;/urls&gt;&lt;electronic-resource-num&gt;10.1158/0008-5472.Can-05-2018&lt;/electronic-resource-num&gt;&lt;remote-database-provider&gt;NLM&lt;/remote-database-provider&gt;&lt;language&gt;eng&lt;/language&gt;&lt;/record&gt;&lt;/Cite&gt;&lt;/EndNote&gt;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27,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="006E32E2"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="006E32E2"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Kirkland&lt;/Author&gt;&lt;Year&gt;2009&lt;/Year&gt;&lt;RecNum&gt;554&lt;/RecNum&gt;&lt;DisplayText&gt;&lt;style face="superscript"&gt;[190]&lt;/style&gt;&lt;/DisplayText&gt;&lt;record&gt;&lt;rec-number&gt;554&lt;/rec-number&gt;&lt;foreign-keys&gt;&lt;key app="EN" db-id="pfw0tfzzf0w90aeptdrvdxeiv95vwd5dpv2v" timestamp="1672149214" guid="2903fc3d-8626-45e4-a854-cc74b351c381"&gt;554&lt;/key&gt;&lt;/foreign-keys&gt;&lt;ref-type name="Journal Article"&gt;17&lt;/ref-type&gt;&lt;contributors&gt;&lt;authors&gt;&lt;author&gt;Kirkland, SC&lt;/author&gt;&lt;/authors&gt;&lt;/contributors&gt;&lt;titles&gt;&lt;title&gt;Type I collagen inhibits differentiation and promotes a stem cell-like phenotype in human colorectal carcinoma cells&lt;/title&gt;&lt;secondary-title&gt;British journal of cancer&lt;/secondary-title&gt;&lt;/titles&gt;&lt;periodical&gt;&lt;full-title&gt;British journal of cancer&lt;/full-title&gt;&lt;/periodical&gt;&lt;pages&gt;320-326&lt;/pages&gt;&lt;volume&gt;101&lt;/volume&gt;&lt;number&gt;2&lt;/number&gt;&lt;dates&gt;&lt;year&gt;2009&lt;/year&gt;&lt;/dates&gt;&lt;isbn&gt;1532-1827&lt;/isbn&gt;&lt;urls&gt;&lt;/urls&gt;&lt;/record&gt;&lt;/Cite&gt;&lt;/EndNote&gt;</w:instrText>
            </w:r>
            <w:r w:rsidR="006E32E2"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="006E32E2" w:rsidRPr="004E497F">
              <w:rPr>
                <w:rFonts w:ascii="Book Antiqua" w:hAnsi="Book Antiqua" w:cstheme="majorBidi"/>
                <w:noProof/>
                <w:vertAlign w:val="superscript"/>
              </w:rPr>
              <w:t>186</w:t>
            </w:r>
            <w:r w:rsidR="006E32E2"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t>]</w:t>
            </w:r>
          </w:p>
        </w:tc>
      </w:tr>
      <w:tr w:rsidR="00C12A08" w:rsidRPr="004E497F" w14:paraId="74925B5E" w14:textId="77777777" w:rsidTr="00F46AE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3" w:type="dxa"/>
            <w:tcBorders>
              <w:top w:val="none" w:sz="0" w:space="0" w:color="auto"/>
              <w:bottom w:val="none" w:sz="0" w:space="0" w:color="auto"/>
            </w:tcBorders>
          </w:tcPr>
          <w:p w14:paraId="18631406" w14:textId="0ABB6AD5" w:rsidR="00C12A08" w:rsidRPr="004E497F" w:rsidRDefault="00C12A08" w:rsidP="00F46AE0">
            <w:pPr>
              <w:spacing w:line="360" w:lineRule="auto"/>
              <w:jc w:val="both"/>
              <w:rPr>
                <w:rFonts w:ascii="Book Antiqua" w:hAnsi="Book Antiqua" w:cstheme="majorBidi"/>
                <w:b w:val="0"/>
                <w:bCs w:val="0"/>
                <w:color w:val="000000"/>
              </w:rPr>
            </w:pPr>
            <w:bookmarkStart w:id="3" w:name="_Hlk130907941"/>
            <w:r w:rsidRPr="004E497F">
              <w:rPr>
                <w:rFonts w:ascii="Book Antiqua" w:hAnsi="Book Antiqua" w:cstheme="majorBidi"/>
                <w:b w:val="0"/>
                <w:bCs w:val="0"/>
                <w:color w:val="000000"/>
              </w:rPr>
              <w:t>TRA-1-60</w:t>
            </w:r>
            <w:bookmarkEnd w:id="3"/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2C03F3D6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2EAE216D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69450D6A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19208BE7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10A3E214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2221" w:type="dxa"/>
            <w:tcBorders>
              <w:top w:val="none" w:sz="0" w:space="0" w:color="auto"/>
              <w:bottom w:val="none" w:sz="0" w:space="0" w:color="auto"/>
            </w:tcBorders>
          </w:tcPr>
          <w:p w14:paraId="7A24E5D7" w14:textId="18779CE3" w:rsidR="00C12A08" w:rsidRPr="004E497F" w:rsidRDefault="00C12A0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  <w:vertAlign w:val="superscript"/>
              </w:rPr>
            </w:pPr>
            <w:r w:rsidRPr="004E497F">
              <w:rPr>
                <w:rFonts w:ascii="Book Antiqua" w:hAnsi="Book Antiqua" w:cstheme="majorBidi"/>
                <w:vertAlign w:val="superscript"/>
              </w:rPr>
              <w:t>[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Rajasekhar&lt;/Author&gt;&lt;Year&gt;2011&lt;/Year&gt;&lt;RecNum&gt;441&lt;/RecNum&gt;&lt;DisplayText&gt;&lt;style face="superscript"&gt;[35]&lt;/style&gt;&lt;/DisplayText&gt;&lt;record&gt;&lt;rec-number&gt;441&lt;/rec-number&gt;&lt;foreign-keys&gt;&lt;key app="EN" db-id="pfw0tfzzf0w90aeptdrvdxeiv95vwd5dpv2v" timestamp="1672149205" guid="f6d6895e-4bab-499c-a96e-3edc83afba7b"&gt;441&lt;/key&gt;&lt;/foreign-keys&gt;&lt;ref-type name="Journal Article"&gt;17&lt;/ref-type&gt;&lt;contributors&gt;&lt;authors&gt;&lt;author&gt;Rajasekhar, V. K.&lt;/author&gt;&lt;author&gt;Studer, L.&lt;/author&gt;&lt;author&gt;Gerald, W.&lt;/author&gt;&lt;author&gt;Socci, N. D.&lt;/author&gt;&lt;author&gt;Scher, H. I.&lt;/author&gt;&lt;/authors&gt;&lt;/contributors&gt;&lt;auth-address&gt;1] Stem Cell Center and Developmental Biology Program, Sloan-Kettering Institute, Memorial Sloan-Kettering Cancer Center, New York, New York 10065, USA. [2] Sidney Kimmel Center for Prostate and Urologic Cancers, Department of Medicine, Memorial Sloan-Kettering Cancer Center, New York, New York 10065, USA.&lt;/auth-address&gt;&lt;titles&gt;&lt;title&gt;Tumour-initiating stem-like cells in human prostate cancer exhibit increased NF-κB signalling&lt;/title&gt;&lt;secondary-title&gt;Nat Commun&lt;/secondary-title&gt;&lt;/titles&gt;&lt;periodical&gt;&lt;full-title&gt;Nat Commun&lt;/full-title&gt;&lt;/periodical&gt;&lt;pages&gt;162&lt;/pages&gt;&lt;volume&gt;2&lt;/volume&gt;&lt;dates&gt;&lt;year&gt;2011&lt;/year&gt;&lt;pub-dates&gt;&lt;date&gt;Jan 18&lt;/date&gt;&lt;/pub-dates&gt;&lt;/dates&gt;&lt;isbn&gt;2041-1723&lt;/isbn&gt;&lt;accession-num&gt;21245843&lt;/accession-num&gt;&lt;urls&gt;&lt;/urls&gt;&lt;custom2&gt;PMC3105310&lt;/custom2&gt;&lt;electronic-resource-num&gt;10.1038/ncomms1159&lt;/electronic-resource-num&gt;&lt;remote-database-provider&gt;NLM&lt;/remote-database-provider&gt;&lt;language&gt;eng&lt;/language&gt;&lt;/record&gt;&lt;/Cite&gt;&lt;/EndNote&gt;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35,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="006E32E2" w:rsidRPr="004E497F">
              <w:rPr>
                <w:rFonts w:ascii="Book Antiqua" w:hAnsi="Book Antiqua" w:cstheme="majorBidi"/>
                <w:vertAlign w:val="superscript"/>
              </w:rPr>
              <w:fldChar w:fldCharType="begin">
                <w:fldData xml:space="preserve">PEVuZE5vdGU+PENpdGU+PEF1dGhvcj5IaXJhc2hpbWE8L0F1dGhvcj48WWVhcj4yMDE5PC9ZZWFy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</w:fldData>
              </w:fldChar>
            </w:r>
            <w:r w:rsidR="006E32E2" w:rsidRPr="004E497F">
              <w:rPr>
                <w:rFonts w:ascii="Book Antiqua" w:hAnsi="Book Antiqua" w:cstheme="majorBidi"/>
                <w:vertAlign w:val="superscript"/>
              </w:rPr>
              <w:instrText xml:space="preserve"> ADDIN EN.CITE </w:instrText>
            </w:r>
            <w:r w:rsidR="006E32E2" w:rsidRPr="004E497F">
              <w:rPr>
                <w:rFonts w:ascii="Book Antiqua" w:hAnsi="Book Antiqua" w:cstheme="majorBidi"/>
                <w:vertAlign w:val="superscript"/>
              </w:rPr>
              <w:fldChar w:fldCharType="begin">
                <w:fldData xml:space="preserve">PEVuZE5vdGU+PENpdGU+PEF1dGhvcj5IaXJhc2hpbWE8L0F1dGhvcj48WWVhcj4yMDE5PC9ZZWFy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</w:fldData>
              </w:fldChar>
            </w:r>
            <w:r w:rsidR="006E32E2" w:rsidRPr="004E497F">
              <w:rPr>
                <w:rFonts w:ascii="Book Antiqua" w:hAnsi="Book Antiqua" w:cstheme="majorBidi"/>
                <w:vertAlign w:val="superscript"/>
              </w:rPr>
              <w:instrText xml:space="preserve"> ADDIN EN.CITE.DATA </w:instrText>
            </w:r>
            <w:r w:rsidR="006E32E2" w:rsidRPr="004E497F">
              <w:rPr>
                <w:rFonts w:ascii="Book Antiqua" w:hAnsi="Book Antiqua" w:cstheme="majorBidi"/>
                <w:vertAlign w:val="superscript"/>
              </w:rPr>
            </w:r>
            <w:r w:rsidR="006E32E2"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="006E32E2" w:rsidRPr="004E497F">
              <w:rPr>
                <w:rFonts w:ascii="Book Antiqua" w:hAnsi="Book Antiqua" w:cstheme="majorBidi"/>
                <w:vertAlign w:val="superscript"/>
              </w:rPr>
            </w:r>
            <w:r w:rsidR="006E32E2"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="006E32E2" w:rsidRPr="004E497F">
              <w:rPr>
                <w:rFonts w:ascii="Book Antiqua" w:hAnsi="Book Antiqua" w:cstheme="majorBidi"/>
                <w:noProof/>
                <w:vertAlign w:val="superscript"/>
              </w:rPr>
              <w:t>187</w:t>
            </w:r>
            <w:r w:rsidR="006E32E2"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t>]</w:t>
            </w:r>
          </w:p>
        </w:tc>
      </w:tr>
      <w:tr w:rsidR="00C12A08" w:rsidRPr="004E497F" w14:paraId="07161DCB" w14:textId="77777777" w:rsidTr="00F46AE0">
        <w:trPr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3" w:type="dxa"/>
          </w:tcPr>
          <w:p w14:paraId="2DC82581" w14:textId="77777777" w:rsidR="00C12A08" w:rsidRPr="004E497F" w:rsidRDefault="00C12A08" w:rsidP="00F46AE0">
            <w:pPr>
              <w:spacing w:line="360" w:lineRule="auto"/>
              <w:jc w:val="both"/>
              <w:rPr>
                <w:rFonts w:ascii="Book Antiqua" w:hAnsi="Book Antiqua" w:cstheme="majorBidi"/>
                <w:b w:val="0"/>
                <w:bCs w:val="0"/>
                <w:color w:val="000000"/>
              </w:rPr>
            </w:pPr>
            <w:r w:rsidRPr="004E497F">
              <w:rPr>
                <w:rFonts w:ascii="Book Antiqua" w:hAnsi="Book Antiqua" w:cstheme="majorBidi"/>
                <w:b w:val="0"/>
                <w:bCs w:val="0"/>
                <w:color w:val="000000"/>
              </w:rPr>
              <w:t>Trop2</w:t>
            </w:r>
          </w:p>
        </w:tc>
        <w:tc>
          <w:tcPr>
            <w:tcW w:w="1141" w:type="dxa"/>
          </w:tcPr>
          <w:p w14:paraId="72537F2E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</w:tcPr>
          <w:p w14:paraId="08430632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</w:tcPr>
          <w:p w14:paraId="0E5150A8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</w:tcPr>
          <w:p w14:paraId="6090021D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</w:tcPr>
          <w:p w14:paraId="0FADFE83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2221" w:type="dxa"/>
          </w:tcPr>
          <w:p w14:paraId="21099141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  <w:vertAlign w:val="superscript"/>
              </w:rPr>
            </w:pPr>
            <w:r w:rsidRPr="004E497F">
              <w:rPr>
                <w:rFonts w:ascii="Book Antiqua" w:hAnsi="Book Antiqua" w:cstheme="majorBidi"/>
                <w:vertAlign w:val="superscript"/>
              </w:rPr>
              <w:t>[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Trerotola&lt;/Author&gt;&lt;Year&gt;2010&lt;/Year&gt;&lt;RecNum&gt;450&lt;/RecNum&gt;&lt;DisplayText&gt;&lt;style face="superscript"&gt;[45]&lt;/style&gt;&lt;/DisplayText&gt;&lt;record&gt;&lt;rec-number&gt;450&lt;/rec-number&gt;&lt;foreign-keys&gt;&lt;key app="EN" db-id="pfw0tfzzf0w90aeptdrvdxeiv95vwd5dpv2v" timestamp="1672149206" guid="a91b6ea5-7831-44af-8082-d37ebed376f1"&gt;450&lt;/key&gt;&lt;/foreign-keys&gt;&lt;ref-type name="Journal Article"&gt;17&lt;/ref-type&gt;&lt;contributors&gt;&lt;authors&gt;&lt;author&gt;Trerotola, M.&lt;/author&gt;&lt;author&gt;Rathore, S.&lt;/author&gt;&lt;author&gt;Goel, H. L.&lt;/author&gt;&lt;author&gt;Li, J.&lt;/author&gt;&lt;author&gt;Alberti, S.&lt;/author&gt;&lt;author&gt;Piantelli, M.&lt;/author&gt;&lt;author&gt;Adams, D.&lt;/author&gt;&lt;author&gt;Jiang, Z.&lt;/author&gt;&lt;author&gt;Languino, L. R.&lt;/author&gt;&lt;/authors&gt;&lt;/contributors&gt;&lt;titles&gt;&lt;title&gt;CD133, Trop-2 and alpha2beta1 integrin surface receptors as markers of putative human prostate cancer stem cells&lt;/title&gt;&lt;secondary-title&gt;Am J Transl Res&lt;/secondary-title&gt;&lt;/titles&gt;&lt;periodical&gt;&lt;full-title&gt;Am J Transl Res&lt;/full-title&gt;&lt;/periodical&gt;&lt;pages&gt;135-44&lt;/pages&gt;&lt;volume&gt;2&lt;/volume&gt;&lt;number&gt;2&lt;/number&gt;&lt;edition&gt;20100315&lt;/edition&gt;&lt;keywords&gt;&lt;keyword&gt;Cd133&lt;/keyword&gt;&lt;keyword&gt;Prostate cancer&lt;/keyword&gt;&lt;keyword&gt;Trop-2&lt;/keyword&gt;&lt;keyword&gt;cancer stem cells&lt;/keyword&gt;&lt;keyword&gt;immunohistochemistry&lt;/keyword&gt;&lt;keyword&gt;α2β1 integrin&lt;/keyword&gt;&lt;/keywords&gt;&lt;dates&gt;&lt;year&gt;2010&lt;/year&gt;&lt;pub-dates&gt;&lt;date&gt;Mar 15&lt;/date&gt;&lt;/pub-dates&gt;&lt;/dates&gt;&lt;isbn&gt;1943-8141&lt;/isbn&gt;&lt;accession-num&gt;20407603&lt;/accession-num&gt;&lt;urls&gt;&lt;/urls&gt;&lt;custom2&gt;PMC2855629&lt;/custom2&gt;&lt;remote-database-provider&gt;NLM&lt;/remote-database-provider&gt;&lt;language&gt;eng&lt;/language&gt;&lt;/record&gt;&lt;/Cite&gt;&lt;/EndNote&gt;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45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t>]</w:t>
            </w:r>
          </w:p>
        </w:tc>
      </w:tr>
      <w:tr w:rsidR="00C12A08" w:rsidRPr="004E497F" w14:paraId="3248C49B" w14:textId="77777777" w:rsidTr="00F46AE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3" w:type="dxa"/>
            <w:tcBorders>
              <w:top w:val="none" w:sz="0" w:space="0" w:color="auto"/>
              <w:bottom w:val="none" w:sz="0" w:space="0" w:color="auto"/>
            </w:tcBorders>
          </w:tcPr>
          <w:p w14:paraId="7681AA8B" w14:textId="77777777" w:rsidR="00C12A08" w:rsidRPr="004E497F" w:rsidRDefault="00C12A08" w:rsidP="00F46AE0">
            <w:pPr>
              <w:spacing w:line="360" w:lineRule="auto"/>
              <w:jc w:val="both"/>
              <w:rPr>
                <w:rFonts w:ascii="Book Antiqua" w:eastAsia="Times New Roman" w:hAnsi="Book Antiqua" w:cstheme="majorBidi"/>
                <w:b w:val="0"/>
                <w:bCs w:val="0"/>
              </w:rPr>
            </w:pPr>
            <w:r w:rsidRPr="004E497F">
              <w:rPr>
                <w:rFonts w:ascii="Book Antiqua" w:eastAsia="Times New Roman" w:hAnsi="Book Antiqua" w:cstheme="majorBidi"/>
                <w:b w:val="0"/>
                <w:bCs w:val="0"/>
              </w:rPr>
              <w:t>CXCR4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6778805E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14E18951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2B5DA2DF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423E1290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625AF813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2221" w:type="dxa"/>
            <w:tcBorders>
              <w:top w:val="none" w:sz="0" w:space="0" w:color="auto"/>
              <w:bottom w:val="none" w:sz="0" w:space="0" w:color="auto"/>
            </w:tcBorders>
          </w:tcPr>
          <w:p w14:paraId="56EBE1F8" w14:textId="5EC728D1" w:rsidR="00C12A08" w:rsidRPr="004E497F" w:rsidRDefault="00E3078F" w:rsidP="008C2E34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  <w:vertAlign w:val="superscript"/>
              </w:rPr>
            </w:pPr>
            <w:r w:rsidRPr="004E497F">
              <w:rPr>
                <w:rFonts w:ascii="Book Antiqua" w:hAnsi="Book Antiqua" w:cstheme="majorBidi"/>
                <w:vertAlign w:val="superscript"/>
              </w:rPr>
              <w:t>[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Testa&lt;/Author&gt;&lt;Year&gt;2018&lt;/Year&gt;&lt;RecNum&gt;507&lt;/RecNum&gt;&lt;DisplayText&gt;&lt;style face="superscript"&gt;[102]&lt;/style&gt;&lt;/DisplayText&gt;&lt;record&gt;&lt;rec-number&gt;507&lt;/rec-number&gt;&lt;foreign-keys&gt;&lt;key app="EN" db-id="pfw0tfzzf0w90aeptdrvdxeiv95vwd5dpv2v" timestamp="1672149210" guid="be4051fb-e63f-4dbb-8f0b-098ec8994805"&gt;507&lt;/key&gt;&lt;/foreign-keys&gt;&lt;ref-type name="Journal Article"&gt;17&lt;/ref-type&gt;&lt;contributors&gt;&lt;authors&gt;&lt;author&gt;Testa, U.&lt;/author&gt;&lt;author&gt;Castelli, G.&lt;/author&gt;&lt;author&gt;Pelosi, E.&lt;/author&gt;&lt;/authors&gt;&lt;/contributors&gt;&lt;auth-address&gt;Department of Hematology, Oncology and Molecular Medicine, Istituto Superiore di Sanità, 00161 Rome, Italy. ugo.testa@iss.it.&amp;#xD;Department of Hematology, Oncology and Molecular Medicine, Istituto Superiore di Sanità, 00161 Rome, Italy. germana.castelli@iss.it.&amp;#xD;Department of Hematology, Oncology and Molecular Medicine, Istituto Superiore di Sanità, 00161 Rome, Italy. elvira.pelosi@iss.it.&lt;/auth-address&gt;&lt;titles&gt;&lt;title&gt;Lung Cancers: Molecular Characterization, Clonal Heterogeneity and Evolution, and Cancer Stem Cells&lt;/title&gt;&lt;secondary-title&gt;Cancers (Basel)&lt;/secondary-title&gt;&lt;/titles&gt;&lt;periodical&gt;&lt;full-title&gt;Cancers (Basel)&lt;/full-title&gt;&lt;/periodical&gt;&lt;volume&gt;10&lt;/volume&gt;&lt;number&gt;8&lt;/number&gt;&lt;edition&gt;20180727&lt;/edition&gt;&lt;keywords&gt;&lt;keyword&gt;cancer stem cells&lt;/keyword&gt;&lt;keyword&gt;genomic profiling&lt;/keyword&gt;&lt;keyword&gt;membrane cell markers&lt;/keyword&gt;&lt;keyword&gt;non-small cell lung cancer&lt;/keyword&gt;&lt;keyword&gt;small cell lung cancer&lt;/keyword&gt;&lt;keyword&gt;tumor xenotransplantation assay&lt;/keyword&gt;&lt;/keywords&gt;&lt;dates&gt;&lt;year&gt;2018&lt;/year&gt;&lt;pub-dates&gt;&lt;date&gt;Jul 27&lt;/date&gt;&lt;/pub-dates&gt;&lt;/dates&gt;&lt;isbn&gt;2072-6694 (Print)&amp;#xD;2072-6694&lt;/isbn&gt;&lt;accession-num&gt;30060526&lt;/accession-num&gt;&lt;urls&gt;&lt;/urls&gt;&lt;custom1&gt;The authors have no any conflict of interest to declare.&lt;/custom1&gt;&lt;custom2&gt;PMC6116004&lt;/custom2&gt;&lt;electronic-resource-num&gt;10.3390/cancers10080248&lt;/electronic-resource-num&gt;&lt;remote-database-provider&gt;NLM&lt;/remote-database-provider&gt;&lt;language&gt;eng&lt;/language&gt;&lt;/record&gt;&lt;/Cite&gt;&lt;/EndNote&gt;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102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t>,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>
                <w:fldData xml:space="preserve">PEVuZE5vdGU+PENpdGU+PEF1dGhvcj5FbC1CZW5oYXd5PC9BdXRob3I+PFllYXI+MjAyMTwvWWVh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</w:fldData>
              </w:fldChar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>
                <w:fldData xml:space="preserve">PEVuZE5vdGU+PENpdGU+PEF1dGhvcj5FbC1CZW5oYXd5PC9BdXRob3I+PFllYXI+MjAyMTwvWWVh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</w:fldData>
              </w:fldChar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.DATA </w:instrText>
            </w:r>
            <w:r w:rsidRPr="004E497F">
              <w:rPr>
                <w:rFonts w:ascii="Book Antiqua" w:hAnsi="Book Antiqua" w:cstheme="majorBidi"/>
                <w:vertAlign w:val="superscript"/>
              </w:rPr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162,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Serna&lt;/Author&gt;&lt;Year&gt;2020&lt;/Year&gt;&lt;RecNum&gt;556&lt;/RecNum&gt;&lt;DisplayText&gt;&lt;style face="superscript"&gt;[192]&lt;/style&gt;&lt;/DisplayText&gt;&lt;record&gt;&lt;rec-number&gt;556&lt;/rec-number&gt;&lt;foreign-keys&gt;&lt;key app="EN" db-id="pfw0tfzzf0w90aeptdrvdxeiv95vwd5dpv2v" timestamp="1672149214" guid="66a8dd2f-c5ea-4f1a-8e3a-2c96305ec768"&gt;556&lt;/key&gt;&lt;/foreign-keys&gt;&lt;ref-type name="Journal Article"&gt;17&lt;/ref-type&gt;&lt;contributors&gt;&lt;authors&gt;&lt;author&gt;Serna, Naroa&lt;/author&gt;&lt;author&gt;Álamo, Patricia&lt;/author&gt;&lt;author&gt;Ramesh, Prashanthi&lt;/author&gt;&lt;author&gt;Vinokurova, Daria&lt;/author&gt;&lt;author&gt;Sánchez-García, Laura&lt;/author&gt;&lt;author&gt;Unzueta, Ugutz&lt;/author&gt;&lt;author&gt;Gallardo, Alberto&lt;/author&gt;&lt;author&gt;Céspedes, María Virtudes&lt;/author&gt;&lt;author&gt;Vázquez, Esther&lt;/author&gt;&lt;author&gt;Villaverde, Antonio&lt;/author&gt;&lt;/authors&gt;&lt;/contributors&gt;&lt;titles&gt;&lt;title&gt;Nanostructured toxins for the selective destruction of drug-resistant human CXCR4+ colorectal cancer stem cells&lt;/title&gt;&lt;secondary-title&gt;Journal of Controlled Release&lt;/secondary-title&gt;&lt;/titles&gt;&lt;periodical&gt;&lt;full-title&gt;Journal of Controlled Release&lt;/full-title&gt;&lt;/periodical&gt;&lt;pages&gt;96-104&lt;/pages&gt;&lt;volume&gt;320&lt;/volume&gt;&lt;dates&gt;&lt;year&gt;2020&lt;/year&gt;&lt;/dates&gt;&lt;isbn&gt;0168-3659&lt;/isbn&gt;&lt;urls&gt;&lt;/urls&gt;&lt;/record&gt;&lt;/Cite&gt;&lt;/EndNote&gt;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188,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Yi&lt;/Author&gt;&lt;Year&gt;2014&lt;/Year&gt;&lt;RecNum&gt;557&lt;/RecNum&gt;&lt;DisplayText&gt;&lt;style face="superscript"&gt;[193]&lt;/style&gt;&lt;/DisplayText&gt;&lt;record&gt;&lt;rec-number&gt;557&lt;/rec-number&gt;&lt;foreign-keys&gt;&lt;key app="EN" db-id="pfw0tfzzf0w90aeptdrvdxeiv95vwd5dpv2v" timestamp="1672149214" guid="a93c060d-e053-48a2-8401-1e4d26daebf2"&gt;557&lt;/key&gt;&lt;/foreign-keys&gt;&lt;ref-type name="Journal Article"&gt;17&lt;/ref-type&gt;&lt;contributors&gt;&lt;authors&gt;&lt;author&gt;Yi, Tingfang&lt;/author&gt;&lt;author&gt;Zhai, Bo&lt;/author&gt;&lt;author&gt;Yu, Yonghao&lt;/author&gt;&lt;author&gt;Kiyotsugu, Yoshikawa&lt;/author&gt;&lt;author&gt;Raschle, Thomas&lt;/author&gt;&lt;author&gt;Etzkorn, Manuel&lt;/author&gt;&lt;author&gt;Seo, Hee-Chan&lt;/author&gt;&lt;author&gt;Nagiec, Michal&lt;/author&gt;&lt;author&gt;Luna, Rafael E&lt;/author&gt;&lt;author&gt;Reinherz, Ellis L&lt;/author&gt;&lt;/authors&gt;&lt;/contributors&gt;&lt;titles&gt;&lt;title&gt;Quantitative phosphoproteomic analysis reveals system-wide signaling pathways downstream of SDF-1/CXCR4 in breast cancer stem cells&lt;/title&gt;&lt;secondary-title&gt;Proceedings of the National Academy of Sciences&lt;/secondary-title&gt;&lt;/titles&gt;&lt;periodical&gt;&lt;full-title&gt;Proceedings of the National Academy of Sciences&lt;/full-title&gt;&lt;/periodical&gt;&lt;pages&gt;E2182-E2190&lt;/pages&gt;&lt;volume&gt;111&lt;/volume&gt;&lt;number&gt;21&lt;/number&gt;&lt;dates&gt;&lt;year&gt;2014&lt;/year&gt;&lt;/dates&gt;&lt;isbn&gt;0027-8424&lt;/isbn&gt;&lt;urls&gt;&lt;/urls&gt;&lt;/record&gt;&lt;/Cite&gt;&lt;/EndNote&gt;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189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t>]</w:t>
            </w:r>
          </w:p>
        </w:tc>
      </w:tr>
      <w:tr w:rsidR="00C12A08" w:rsidRPr="004E497F" w14:paraId="5CE5BB42" w14:textId="77777777" w:rsidTr="00F46AE0">
        <w:trPr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3" w:type="dxa"/>
          </w:tcPr>
          <w:p w14:paraId="2CAB3C29" w14:textId="77777777" w:rsidR="00C12A08" w:rsidRPr="004E497F" w:rsidRDefault="00C12A08" w:rsidP="00F46AE0">
            <w:pPr>
              <w:spacing w:line="360" w:lineRule="auto"/>
              <w:jc w:val="both"/>
              <w:rPr>
                <w:rFonts w:ascii="Book Antiqua" w:hAnsi="Book Antiqua" w:cstheme="majorBidi"/>
                <w:b w:val="0"/>
                <w:bCs w:val="0"/>
              </w:rPr>
            </w:pPr>
            <w:r w:rsidRPr="004E497F">
              <w:rPr>
                <w:rFonts w:ascii="Book Antiqua" w:hAnsi="Book Antiqua" w:cstheme="majorBidi"/>
                <w:b w:val="0"/>
                <w:bCs w:val="0"/>
              </w:rPr>
              <w:t>ABCB5</w:t>
            </w:r>
          </w:p>
        </w:tc>
        <w:tc>
          <w:tcPr>
            <w:tcW w:w="1141" w:type="dxa"/>
          </w:tcPr>
          <w:p w14:paraId="402FC02B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</w:tcPr>
          <w:p w14:paraId="02EC1235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</w:tcPr>
          <w:p w14:paraId="358333E7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</w:tcPr>
          <w:p w14:paraId="056AE4B0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</w:tcPr>
          <w:p w14:paraId="70D3EE27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2221" w:type="dxa"/>
          </w:tcPr>
          <w:p w14:paraId="0D64538B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  <w:vertAlign w:val="superscript"/>
              </w:rPr>
            </w:pPr>
            <w:r w:rsidRPr="004E497F">
              <w:rPr>
                <w:rFonts w:ascii="Book Antiqua" w:hAnsi="Book Antiqua" w:cstheme="majorBidi"/>
                <w:vertAlign w:val="superscript"/>
              </w:rPr>
              <w:t>[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>
                <w:fldData xml:space="preserve">PEVuZE5vdGU+PENpdGU+PEF1dGhvcj5HdW88L0F1dGhvcj48WWVhcj4yMDE4PC9ZZWFyPjxSZWNO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</w:fldData>
              </w:fldChar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>
                <w:fldData xml:space="preserve">PEVuZE5vdGU+PENpdGU+PEF1dGhvcj5HdW88L0F1dGhvcj48WWVhcj4yMDE4PC9ZZWFyPjxSZWNO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</w:fldData>
              </w:fldChar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.DATA </w:instrText>
            </w:r>
            <w:r w:rsidRPr="004E497F">
              <w:rPr>
                <w:rFonts w:ascii="Book Antiqua" w:hAnsi="Book Antiqua" w:cstheme="majorBidi"/>
                <w:vertAlign w:val="superscript"/>
              </w:rPr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73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t>]</w:t>
            </w:r>
          </w:p>
        </w:tc>
      </w:tr>
      <w:tr w:rsidR="00C12A08" w:rsidRPr="004E497F" w14:paraId="059A6C47" w14:textId="77777777" w:rsidTr="00F46AE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3" w:type="dxa"/>
            <w:tcBorders>
              <w:top w:val="none" w:sz="0" w:space="0" w:color="auto"/>
              <w:bottom w:val="none" w:sz="0" w:space="0" w:color="auto"/>
            </w:tcBorders>
          </w:tcPr>
          <w:p w14:paraId="744DC2EB" w14:textId="77777777" w:rsidR="00C12A08" w:rsidRPr="004E497F" w:rsidRDefault="00C12A08" w:rsidP="00F46AE0">
            <w:pPr>
              <w:spacing w:line="360" w:lineRule="auto"/>
              <w:jc w:val="both"/>
              <w:rPr>
                <w:rFonts w:ascii="Book Antiqua" w:hAnsi="Book Antiqua" w:cstheme="majorBidi"/>
                <w:b w:val="0"/>
                <w:bCs w:val="0"/>
              </w:rPr>
            </w:pPr>
            <w:r w:rsidRPr="004E497F">
              <w:rPr>
                <w:rFonts w:ascii="Book Antiqua" w:hAnsi="Book Antiqua" w:cstheme="majorBidi"/>
                <w:b w:val="0"/>
                <w:bCs w:val="0"/>
              </w:rPr>
              <w:t>ABCG2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663B9972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177A8FCB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53EB2F5E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00851413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0C5FD819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2221" w:type="dxa"/>
            <w:tcBorders>
              <w:top w:val="none" w:sz="0" w:space="0" w:color="auto"/>
              <w:bottom w:val="none" w:sz="0" w:space="0" w:color="auto"/>
            </w:tcBorders>
          </w:tcPr>
          <w:p w14:paraId="53F1FD97" w14:textId="72D59ED5" w:rsidR="00C12A08" w:rsidRPr="004E497F" w:rsidRDefault="00E3078F" w:rsidP="008C2E34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  <w:vertAlign w:val="superscript"/>
              </w:rPr>
            </w:pPr>
            <w:r w:rsidRPr="004E497F">
              <w:rPr>
                <w:rFonts w:ascii="Book Antiqua" w:hAnsi="Book Antiqua" w:cstheme="majorBidi"/>
                <w:vertAlign w:val="superscript"/>
              </w:rPr>
              <w:t>[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Wang&lt;/Author&gt;&lt;Year&gt;2020&lt;/Year&gt;&lt;RecNum&gt;454&lt;/RecNum&gt;&lt;DisplayText&gt;&lt;style face="superscript"&gt;[49]&lt;/style&gt;&lt;/DisplayText&gt;&lt;record&gt;&lt;rec-number&gt;454&lt;/rec-number&gt;&lt;foreign-keys&gt;&lt;key app="EN" db-id="pfw0tfzzf0w90aeptdrvdxeiv95vwd5dpv2v" timestamp="1672149206" guid="f34ab31a-7192-45c0-8c33-64d6fd4f8b1c"&gt;454&lt;/key&gt;&lt;/foreign-keys&gt;&lt;ref-type name="Journal Article"&gt;17&lt;/ref-type&gt;&lt;contributors&gt;&lt;authors&gt;&lt;author&gt;Wang, L.&lt;/author&gt;&lt;author&gt;Stadlbauer, B.&lt;/author&gt;&lt;author&gt;Lyu, C.&lt;/author&gt;&lt;author&gt;Buchner, A.&lt;/author&gt;&lt;author&gt;Pohla, H.&lt;/author&gt;&lt;/authors&gt;&lt;/contributors&gt;&lt;auth-address&gt;Tumor Immunology Laboratory, LIFE Center, LMU Klinikum, University Munich Germany.&amp;#xD;Department of Urology, LMU Klinikum, University Munich Germany.&lt;/auth-address&gt;&lt;titles&gt;&lt;title&gt;Shikonin enhances the antitumor effect of cabazitaxel in prostate cancer stem cells and reverses cabazitaxel resistance by inhibiting ABCG2 and ALDH3A1&lt;/title&gt;&lt;secondary-title&gt;Am J Cancer Res&lt;/secondary-title&gt;&lt;/titles&gt;&lt;periodical&gt;&lt;full-title&gt;Am J Cancer Res&lt;/full-title&gt;&lt;/periodical&gt;&lt;pages&gt;3784-3800&lt;/pages&gt;&lt;volume&gt;10&lt;/volume&gt;&lt;number&gt;11&lt;/number&gt;&lt;edition&gt;20201101&lt;/edition&gt;&lt;keywords&gt;&lt;keyword&gt;Abcg2&lt;/keyword&gt;&lt;keyword&gt;Aldh3a1&lt;/keyword&gt;&lt;keyword&gt;Prostate cancer&lt;/keyword&gt;&lt;keyword&gt;cabazitaxel&lt;/keyword&gt;&lt;keyword&gt;cancer stem cells&lt;/keyword&gt;&lt;keyword&gt;drug-resistance&lt;/keyword&gt;&lt;keyword&gt;shikonin&lt;/keyword&gt;&lt;/keywords&gt;&lt;dates&gt;&lt;year&gt;2020&lt;/year&gt;&lt;/dates&gt;&lt;isbn&gt;2156-6976 (Print)&amp;#xD;2156-6976&lt;/isbn&gt;&lt;accession-num&gt;33294267&lt;/accession-num&gt;&lt;urls&gt;&lt;/urls&gt;&lt;custom1&gt;None.&lt;/custom1&gt;&lt;custom2&gt;PMC7716147&lt;/custom2&gt;&lt;remote-database-provider&gt;NLM&lt;/remote-database-provider&gt;&lt;language&gt;eng&lt;/language&gt;&lt;/record&gt;&lt;/Cite&gt;&lt;/EndNote&gt;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49,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Testa&lt;/Author&gt;&lt;Year&gt;2018&lt;/Year&gt;&lt;RecNum&gt;507&lt;/RecNum&gt;&lt;DisplayText&gt;&lt;style face="superscript"&gt;[102]&lt;/style&gt;&lt;/DisplayText&gt;&lt;record&gt;&lt;rec-number&gt;507&lt;/rec-number&gt;&lt;foreign-keys&gt;&lt;key app="EN" db-id="pfw0tfzzf0w90aeptdrvdxeiv95vwd5dpv2v" timestamp="1672149210" guid="be4051fb-e63f-4dbb-8f0b-098ec8994805"&gt;507&lt;/key&gt;&lt;/foreign-keys&gt;&lt;ref-type name="Journal Article"&gt;17&lt;/ref-type&gt;&lt;contributors&gt;&lt;authors&gt;&lt;author&gt;Testa, U.&lt;/author&gt;&lt;author&gt;Castelli, G.&lt;/author&gt;&lt;author&gt;Pelosi, E.&lt;/author&gt;&lt;/authors&gt;&lt;/contributors&gt;&lt;auth-address&gt;Department of Hematology, Oncology and Molecular Medicine, Istituto Superiore di Sanità, 00161 Rome, Italy. ugo.testa@iss.it.&amp;#xD;Department of Hematology, Oncology and Molecular Medicine, Istituto Superiore di Sanità, 00161 Rome, Italy. germana.castelli@iss.it.&amp;#xD;Department of Hematology, Oncology and Molecular Medicine, Istituto Superiore di Sanità, 00161 Rome, Italy. elvira.pelosi@iss.it.&lt;/auth-address&gt;&lt;titles&gt;&lt;title&gt;Lung Cancers: Molecular Characterization, Clonal Heterogeneity and Evolution, and Cancer Stem Cells&lt;/title&gt;&lt;secondary-title&gt;Cancers (Basel)&lt;/secondary-title&gt;&lt;/titles&gt;&lt;periodical&gt;&lt;full-title&gt;Cancers (Basel)&lt;/full-title&gt;&lt;/periodical&gt;&lt;volume&gt;10&lt;/volume&gt;&lt;number&gt;8&lt;/number&gt;&lt;edition&gt;20180727&lt;/edition&gt;&lt;keywords&gt;&lt;keyword&gt;cancer stem cells&lt;/keyword&gt;&lt;keyword&gt;genomic profiling&lt;/keyword&gt;&lt;keyword&gt;membrane cell markers&lt;/keyword&gt;&lt;keyword&gt;non-small cell lung cancer&lt;/keyword&gt;&lt;keyword&gt;small cell lung cancer&lt;/keyword&gt;&lt;keyword&gt;tumor xenotransplantation assay&lt;/keyword&gt;&lt;/keywords&gt;&lt;dates&gt;&lt;year&gt;2018&lt;/year&gt;&lt;pub-dates&gt;&lt;date&gt;Jul 27&lt;/date&gt;&lt;/pub-dates&gt;&lt;/dates&gt;&lt;isbn&gt;2072-6694 (Print)&amp;#xD;2072-6694&lt;/isbn&gt;&lt;accession-num&gt;30060526&lt;/accession-num&gt;&lt;urls&gt;&lt;/urls&gt;&lt;custom1&gt;The authors have no any conflict of interest to declare.&lt;/custom1&gt;&lt;custom2&gt;PMC6116004&lt;/custom2&gt;&lt;electronic-resource-num&gt;10.3390/cancers10080248&lt;/electronic-resource-num&gt;&lt;remote-database-provider&gt;NLM&lt;/remote-database-provider&gt;&lt;language&gt;eng&lt;/language&gt;&lt;/record&gt;&lt;/Cite&gt;&lt;/EndNote&gt;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102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t>,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Abugomaa&lt;/Author&gt;&lt;Year&gt;2020&lt;/Year&gt;&lt;RecNum&gt;544&lt;/RecNum&gt;&lt;DisplayText&gt;&lt;style face="superscript"&gt;[181]&lt;/style&gt;&lt;/DisplayText&gt;&lt;record&gt;&lt;rec-number&gt;544&lt;/rec-number&gt;&lt;foreign-keys&gt;&lt;key app="EN" db-id="pfw0tfzzf0w90aeptdrvdxeiv95vwd5dpv2v" timestamp="1672149213" guid="af367187-d804-4f85-bfb4-8ba46552e2e6"&gt;544&lt;/key&gt;&lt;/foreign-keys&gt;&lt;ref-type name="Journal Article"&gt;17&lt;/ref-type&gt;&lt;contributors&gt;&lt;authors&gt;&lt;author&gt;Abugomaa, Amira&lt;/author&gt;&lt;author&gt;Elbadawy, Mohamed&lt;/author&gt;&lt;author&gt;Yamawaki, Hideyuki&lt;/author&gt;&lt;author&gt;Usui, Tatsuya&lt;/author&gt;&lt;author&gt;Sasaki, Kazuaki&lt;/author&gt;&lt;/authors&gt;&lt;/contributors&gt;&lt;titles&gt;&lt;title&gt;Emerging Roles of Cancer Stem Cells in Bladder Cancer Progression, Tumorigenesis, and Resistance to Chemotherapy: A Potential Therapeutic Target for Bladder Cancer&lt;/title&gt;&lt;secondary-title&gt;Cells&lt;/secondary-title&gt;&lt;/titles&gt;&lt;periodical&gt;&lt;full-title&gt;Cells&lt;/full-title&gt;&lt;/periodical&gt;&lt;pages&gt;235&lt;/pages&gt;&lt;volume&gt;9&lt;/volume&gt;&lt;number&gt;1&lt;/number&gt;&lt;dates&gt;&lt;year&gt;2020&lt;/year&gt;&lt;/dates&gt;&lt;publisher&gt;MDPI AG&lt;/publisher&gt;&lt;isbn&gt;2073-4409&lt;/isbn&gt;&lt;urls&gt;&lt;related-urls&gt;&lt;url&gt;https://dx.doi.org/10.3390/cells9010235&lt;/url&gt;&lt;/related-urls&gt;&lt;/urls&gt;&lt;electronic-resource-num&gt;10.3390/cells9010235&lt;/electronic-resource-num&gt;&lt;/record&gt;&lt;/Cite&gt;&lt;/EndNote&gt;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177,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Xie&lt;/Author&gt;&lt;Year&gt;2014&lt;/Year&gt;&lt;RecNum&gt;558&lt;/RecNum&gt;&lt;DisplayText&gt;&lt;style face="superscript"&gt;[194]&lt;/style&gt;&lt;/DisplayText&gt;&lt;record&gt;&lt;rec-number&gt;558&lt;/rec-number&gt;&lt;foreign-keys&gt;&lt;key app="EN" db-id="pfw0tfzzf0w90aeptdrvdxeiv95vwd5dpv2v" timestamp="1672149214" guid="2913dab7-33f8-441b-9c69-8c37a0e78879"&gt;558&lt;/key&gt;&lt;/foreign-keys&gt;&lt;ref-type name="Journal Article"&gt;17&lt;/ref-type&gt;&lt;contributors&gt;&lt;authors&gt;&lt;author&gt;Xie, Zheng-Yuan&lt;/author&gt;&lt;author&gt;Lv, Ke&lt;/author&gt;&lt;author&gt;Xiong, Ying&lt;/author&gt;&lt;author&gt;Guo, Wu-Hua&lt;/author&gt;&lt;/authors&gt;&lt;/contributors&gt;&lt;titles&gt;&lt;title&gt;ABCG2-meditated multidrug resistance and tumor-initiating capacity of side population cells from colon cancer&lt;/title&gt;&lt;secondary-title&gt;Oncology Research and Treatment&lt;/secondary-title&gt;&lt;/titles&gt;&lt;periodical&gt;&lt;full-title&gt;Oncology Research and Treatment&lt;/full-title&gt;&lt;/periodical&gt;&lt;pages&gt;666-672&lt;/pages&gt;&lt;volume&gt;37&lt;/volume&gt;&lt;number&gt;11&lt;/number&gt;&lt;dates&gt;&lt;year&gt;2014&lt;/year&gt;&lt;/dates&gt;&lt;isbn&gt;2296-5270&lt;/isbn&gt;&lt;urls&gt;&lt;/urls&gt;&lt;/record&gt;&lt;/Cite&gt;&lt;/EndNote&gt;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190,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Das&lt;/Author&gt;&lt;Year&gt;2019&lt;/Year&gt;&lt;RecNum&gt;559&lt;/RecNum&gt;&lt;DisplayText&gt;&lt;style face="superscript"&gt;[195]&lt;/style&gt;&lt;/DisplayText&gt;&lt;record&gt;&lt;rec-number&gt;559&lt;/rec-number&gt;&lt;foreign-keys&gt;&lt;key app="EN" db-id="pfw0tfzzf0w90aeptdrvdxeiv95vwd5dpv2v" timestamp="1672149214" guid="aa20e9b5-20d4-4bf9-b198-97f0cd9e77cb"&gt;559&lt;/key&gt;&lt;/foreign-keys&gt;&lt;ref-type name="Journal Article"&gt;17&lt;/ref-type&gt;&lt;contributors&gt;&lt;authors&gt;&lt;author&gt;Das, Sreemanti&lt;/author&gt;&lt;author&gt;Mukherjee, Pritha&lt;/author&gt;&lt;author&gt;Chatterjee, Ranodeep&lt;/author&gt;&lt;author&gt;Jamal, Zarqua&lt;/author&gt;&lt;author&gt;Chatterji, Urmi&lt;/author&gt;&lt;/authors&gt;&lt;/contributors&gt;&lt;titles&gt;&lt;title&gt;Enhancing Chemosensitivity of Breast Cancer Stem Cells by Downregulating SOX2 and ABCG2 Using Wedelolactone-encapsulated NanoparticlesDrug Nanoformulation Enhances Chemosensitivity of Breast CSC&lt;/title&gt;&lt;secondary-title&gt;Molecular cancer therapeutics&lt;/secondary-title&gt;&lt;/titles&gt;&lt;periodical&gt;&lt;full-title&gt;Molecular cancer therapeutics&lt;/full-title&gt;&lt;/periodical&gt;&lt;pages&gt;680-692&lt;/pages&gt;&lt;volume&gt;18&lt;/volume&gt;&lt;number&gt;3&lt;/number&gt;&lt;dates&gt;&lt;year&gt;2019&lt;/year&gt;&lt;/dates&gt;&lt;isbn&gt;1535-7163&lt;/isbn&gt;&lt;urls&gt;&lt;/urls&gt;&lt;/record&gt;&lt;/Cite&gt;&lt;/EndNote&gt;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191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t>]</w:t>
            </w:r>
          </w:p>
        </w:tc>
      </w:tr>
      <w:tr w:rsidR="00C12A08" w:rsidRPr="004E497F" w14:paraId="6F2898C2" w14:textId="77777777" w:rsidTr="00F46AE0">
        <w:trPr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3" w:type="dxa"/>
          </w:tcPr>
          <w:p w14:paraId="1038967E" w14:textId="77777777" w:rsidR="00C12A08" w:rsidRPr="004E497F" w:rsidRDefault="00C12A08" w:rsidP="00F46AE0">
            <w:pPr>
              <w:spacing w:line="360" w:lineRule="auto"/>
              <w:jc w:val="both"/>
              <w:rPr>
                <w:rFonts w:ascii="Book Antiqua" w:hAnsi="Book Antiqua" w:cstheme="majorBidi"/>
                <w:b w:val="0"/>
                <w:bCs w:val="0"/>
              </w:rPr>
            </w:pPr>
            <w:r w:rsidRPr="004E497F">
              <w:rPr>
                <w:rFonts w:ascii="Book Antiqua" w:hAnsi="Book Antiqua" w:cstheme="majorBidi"/>
                <w:b w:val="0"/>
                <w:bCs w:val="0"/>
              </w:rPr>
              <w:t>MAGE-A3</w:t>
            </w:r>
          </w:p>
        </w:tc>
        <w:tc>
          <w:tcPr>
            <w:tcW w:w="1141" w:type="dxa"/>
          </w:tcPr>
          <w:p w14:paraId="65F22A2D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</w:tcPr>
          <w:p w14:paraId="1648E85A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</w:tcPr>
          <w:p w14:paraId="06067CAC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</w:tcPr>
          <w:p w14:paraId="41E979E6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</w:tcPr>
          <w:p w14:paraId="34F634DD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2221" w:type="dxa"/>
          </w:tcPr>
          <w:p w14:paraId="6456C0A0" w14:textId="76C07BA3" w:rsidR="00C12A08" w:rsidRPr="004E497F" w:rsidRDefault="00C12A0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  <w:vertAlign w:val="superscript"/>
              </w:rPr>
            </w:pPr>
            <w:r w:rsidRPr="004E497F">
              <w:rPr>
                <w:rFonts w:ascii="Book Antiqua" w:hAnsi="Book Antiqua" w:cstheme="majorBidi"/>
                <w:vertAlign w:val="superscript"/>
              </w:rPr>
              <w:t>[</w:t>
            </w:r>
            <w:r w:rsidR="00B36B33"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="00B36B33"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Abugomaa&lt;/Author&gt;&lt;Year&gt;2020&lt;/Year&gt;&lt;RecNum&gt;544&lt;/RecNum&gt;&lt;DisplayText&gt;&lt;style face="superscript"&gt;[181]&lt;/style&gt;&lt;/DisplayText&gt;&lt;record&gt;&lt;rec-number&gt;544&lt;/rec-number&gt;&lt;foreign-keys&gt;&lt;key app="EN" db-id="pfw0tfzzf0w90aeptdrvdxeiv95vwd5dpv2v" timestamp="1672149213" guid="af367187-d804-4f85-bfb4-8ba46552e2e6"&gt;544&lt;/key&gt;&lt;/foreign-keys&gt;&lt;ref-type name="Journal Article"&gt;17&lt;/ref-type&gt;&lt;contributors&gt;&lt;authors&gt;&lt;author&gt;Abugomaa, Amira&lt;/author&gt;&lt;author&gt;Elbadawy, Mohamed&lt;/author&gt;&lt;author&gt;Yamawaki, Hideyuki&lt;/author&gt;&lt;author&gt;Usui, Tatsuya&lt;/author&gt;&lt;author&gt;Sasaki, Kazuaki&lt;/author&gt;&lt;/authors&gt;&lt;/contributors&gt;&lt;titles&gt;&lt;title&gt;Emerging Roles of Cancer Stem Cells in Bladder Cancer Progression, Tumorigenesis, and Resistance to Chemotherapy: A Potential Therapeutic Target for Bladder Cancer&lt;/title&gt;&lt;secondary-title&gt;Cells&lt;/secondary-title&gt;&lt;/titles&gt;&lt;periodical&gt;&lt;full-title&gt;Cells&lt;/full-title&gt;&lt;/periodical&gt;&lt;pages&gt;235&lt;/pages&gt;&lt;volume&gt;9&lt;/volume&gt;&lt;number&gt;1&lt;/number&gt;&lt;dates&gt;&lt;year&gt;2020&lt;/year&gt;&lt;/dates&gt;&lt;publisher&gt;MDPI AG&lt;/publisher&gt;&lt;isbn&gt;2073-4409&lt;/isbn&gt;&lt;urls&gt;&lt;related-urls&gt;&lt;url&gt;https://dx.doi.org/10.3390/cells9010235&lt;/url&gt;&lt;/related-urls&gt;&lt;/urls&gt;&lt;electronic-resource-num&gt;10.3390/cells9010235&lt;/electronic-resource-num&gt;&lt;/record&gt;&lt;/Cite&gt;&lt;/EndNote&gt;</w:instrText>
            </w:r>
            <w:r w:rsidR="00B36B33"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="00B36B33" w:rsidRPr="004E497F">
              <w:rPr>
                <w:rFonts w:ascii="Book Antiqua" w:hAnsi="Book Antiqua" w:cstheme="majorBidi"/>
                <w:noProof/>
                <w:vertAlign w:val="superscript"/>
              </w:rPr>
              <w:t>177</w:t>
            </w:r>
            <w:r w:rsidR="00B36B33"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t>]</w:t>
            </w:r>
          </w:p>
        </w:tc>
      </w:tr>
      <w:tr w:rsidR="00C12A08" w:rsidRPr="004E497F" w14:paraId="7AAD0E00" w14:textId="77777777" w:rsidTr="00F46AE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3" w:type="dxa"/>
            <w:tcBorders>
              <w:top w:val="none" w:sz="0" w:space="0" w:color="auto"/>
              <w:bottom w:val="none" w:sz="0" w:space="0" w:color="auto"/>
            </w:tcBorders>
          </w:tcPr>
          <w:p w14:paraId="03793421" w14:textId="77777777" w:rsidR="00C12A08" w:rsidRPr="004E497F" w:rsidRDefault="00C12A08" w:rsidP="00F46AE0">
            <w:pPr>
              <w:spacing w:line="360" w:lineRule="auto"/>
              <w:jc w:val="both"/>
              <w:rPr>
                <w:rFonts w:ascii="Book Antiqua" w:hAnsi="Book Antiqua" w:cstheme="majorBidi"/>
                <w:b w:val="0"/>
                <w:bCs w:val="0"/>
              </w:rPr>
            </w:pPr>
            <w:r w:rsidRPr="004E497F">
              <w:rPr>
                <w:rFonts w:ascii="Book Antiqua" w:hAnsi="Book Antiqua" w:cstheme="majorBidi"/>
                <w:b w:val="0"/>
                <w:bCs w:val="0"/>
              </w:rPr>
              <w:t>GLDC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5BD18DF5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113FE425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5B2027BF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7BA1AF16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04C6E3FE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2221" w:type="dxa"/>
            <w:tcBorders>
              <w:top w:val="none" w:sz="0" w:space="0" w:color="auto"/>
              <w:bottom w:val="none" w:sz="0" w:space="0" w:color="auto"/>
            </w:tcBorders>
          </w:tcPr>
          <w:p w14:paraId="5D254AA2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  <w:vertAlign w:val="superscript"/>
              </w:rPr>
            </w:pPr>
            <w:r w:rsidRPr="004E497F">
              <w:rPr>
                <w:rFonts w:ascii="Book Antiqua" w:hAnsi="Book Antiqua" w:cstheme="majorBidi"/>
                <w:vertAlign w:val="superscript"/>
              </w:rPr>
              <w:t>[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Testa&lt;/Author&gt;&lt;Year&gt;2018&lt;/Year&gt;&lt;RecNum&gt;507&lt;/RecNum&gt;&lt;DisplayText&gt;&lt;style face="superscript"&gt;[102]&lt;/style&gt;&lt;/DisplayText&gt;&lt;record&gt;&lt;rec-number&gt;507&lt;/rec-number&gt;&lt;foreign-keys&gt;&lt;key app="EN" db-id="pfw0tfzzf0w90aeptdrvdxeiv95vwd5dpv2v" timestamp="1672149210" guid="be4051fb-e63f-4dbb-8f0b-098ec8994805"&gt;507&lt;/key&gt;&lt;/foreign-keys&gt;&lt;ref-type name="Journal Article"&gt;17&lt;/ref-type&gt;&lt;contributors&gt;&lt;authors&gt;&lt;author&gt;Testa, U.&lt;/author&gt;&lt;author&gt;Castelli, G.&lt;/author&gt;&lt;author&gt;Pelosi, E.&lt;/author&gt;&lt;/authors&gt;&lt;/contributors&gt;&lt;auth-address&gt;Department of Hematology, Oncology and Molecular Medicine, Istituto Superiore di Sanità, 00161 Rome, Italy. ugo.testa@iss.it.&amp;#xD;Department of Hematology, Oncology and Molecular Medicine, Istituto Superiore di Sanità, 00161 Rome, Italy. germana.castelli@iss.it.&amp;#xD;Department of Hematology, Oncology and Molecular Medicine, Istituto Superiore di Sanità, 00161 Rome, Italy. elvira.pelosi@iss.it.&lt;/auth-address&gt;&lt;titles&gt;&lt;title&gt;Lung Cancers: Molecular Characterization, Clonal Heterogeneity and Evolution, and Cancer Stem Cells&lt;/title&gt;&lt;secondary-title&gt;Cancers (Basel)&lt;/secondary-title&gt;&lt;/titles&gt;&lt;periodical&gt;&lt;full-title&gt;Cancers (Basel)&lt;/full-title&gt;&lt;/periodical&gt;&lt;volume&gt;10&lt;/volume&gt;&lt;number&gt;8&lt;/number&gt;&lt;edition&gt;20180727&lt;/edition&gt;&lt;keywords&gt;&lt;keyword&gt;cancer stem cells&lt;/keyword&gt;&lt;keyword&gt;genomic profiling&lt;/keyword&gt;&lt;keyword&gt;membrane cell markers&lt;/keyword&gt;&lt;keyword&gt;non-small cell lung cancer&lt;/keyword&gt;&lt;keyword&gt;small cell lung cancer&lt;/keyword&gt;&lt;keyword&gt;tumor xenotransplantation assay&lt;/keyword&gt;&lt;/keywords&gt;&lt;dates&gt;&lt;year&gt;2018&lt;/year&gt;&lt;pub-dates&gt;&lt;date&gt;Jul 27&lt;/date&gt;&lt;/pub-dates&gt;&lt;/dates&gt;&lt;isbn&gt;2072-6694 (Print)&amp;#xD;2072-6694&lt;/isbn&gt;&lt;accession-num&gt;30060526&lt;/accession-num&gt;&lt;urls&gt;&lt;/urls&gt;&lt;custom1&gt;The authors have no any conflict of interest to declare.&lt;/custom1&gt;&lt;custom2&gt;PMC6116004&lt;/custom2&gt;&lt;electronic-resource-num&gt;10.3390/cancers10080248&lt;/electronic-resource-num&gt;&lt;remote-database-provider&gt;NLM&lt;/remote-database-provider&gt;&lt;language&gt;eng&lt;/language&gt;&lt;/record&gt;&lt;/Cite&gt;&lt;/EndNote&gt;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102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t>]</w:t>
            </w:r>
          </w:p>
        </w:tc>
      </w:tr>
      <w:tr w:rsidR="00C12A08" w:rsidRPr="004E497F" w14:paraId="4945A552" w14:textId="77777777" w:rsidTr="00F46AE0">
        <w:trPr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3" w:type="dxa"/>
          </w:tcPr>
          <w:p w14:paraId="5BFF1E71" w14:textId="77777777" w:rsidR="00C12A08" w:rsidRPr="004E497F" w:rsidRDefault="00C12A08" w:rsidP="00F46AE0">
            <w:pPr>
              <w:spacing w:line="360" w:lineRule="auto"/>
              <w:jc w:val="both"/>
              <w:rPr>
                <w:rFonts w:ascii="Book Antiqua" w:hAnsi="Book Antiqua" w:cstheme="majorBidi"/>
                <w:b w:val="0"/>
                <w:bCs w:val="0"/>
              </w:rPr>
            </w:pPr>
            <w:r w:rsidRPr="004E497F">
              <w:rPr>
                <w:rFonts w:ascii="Book Antiqua" w:hAnsi="Book Antiqua" w:cstheme="majorBidi"/>
                <w:b w:val="0"/>
                <w:bCs w:val="0"/>
              </w:rPr>
              <w:t>ALDH</w:t>
            </w:r>
          </w:p>
        </w:tc>
        <w:tc>
          <w:tcPr>
            <w:tcW w:w="1141" w:type="dxa"/>
          </w:tcPr>
          <w:p w14:paraId="653FCC69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</w:tcPr>
          <w:p w14:paraId="5B91BF8B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</w:tcPr>
          <w:p w14:paraId="016E2AD1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</w:tcPr>
          <w:p w14:paraId="7A6D35F1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</w:tcPr>
          <w:p w14:paraId="4ABB4A39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2221" w:type="dxa"/>
          </w:tcPr>
          <w:p w14:paraId="0E1B52D6" w14:textId="7DF653A5" w:rsidR="00C12A08" w:rsidRPr="004E497F" w:rsidRDefault="00E3078F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  <w:vertAlign w:val="superscript"/>
              </w:rPr>
            </w:pPr>
            <w:r w:rsidRPr="004E497F">
              <w:rPr>
                <w:rFonts w:ascii="Book Antiqua" w:hAnsi="Book Antiqua" w:cstheme="majorBidi"/>
                <w:vertAlign w:val="superscript"/>
              </w:rPr>
              <w:t>[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Gorodetska&lt;/Author&gt;&lt;Year&gt;2021&lt;/Year&gt;&lt;RecNum&gt;449&lt;/RecNum&gt;&lt;DisplayText&gt;&lt;style face="superscript"&gt;[44]&lt;/style&gt;&lt;/DisplayText&gt;&lt;record&gt;&lt;rec-number&gt;449&lt;/rec-number&gt;&lt;foreign-keys&gt;&lt;key app="EN" db-id="pfw0tfzzf0w90aeptdrvdxeiv95vwd5dpv2v" timestamp="1672149206" guid="36667697-faab-4d4e-bd97-8dea3ff53b15"&gt;449&lt;/key&gt;&lt;/foreign-keys&gt;&lt;ref-type name="Journal Article"&gt;17&lt;/ref-type&gt;&lt;contributors&gt;&lt;authors&gt;&lt;author&gt;Gorodetska, Ielizaveta&lt;/author&gt;&lt;author&gt;Offermann, Anne&lt;/author&gt;&lt;author&gt;Püschel, Jakob&lt;/author&gt;&lt;author&gt;Lukiyanchuk, Vasyl&lt;/author&gt;&lt;author&gt;Gaete, Diana&lt;/author&gt;&lt;author&gt;Kurzyukova, Anastasia&lt;/author&gt;&lt;author&gt;Labitzky, Vera&lt;/author&gt;&lt;author&gt;Schwarz, Franziska&lt;/author&gt;&lt;author&gt;Lange, Tobias&lt;/author&gt;&lt;author&gt;Knopf, Franziska&lt;/author&gt;&lt;/authors&gt;&lt;/contributors&gt;&lt;titles&gt;&lt;title&gt;The distinct role of ALDH1A1 and ALDH1A3 in the regulation of prostate cancer metastases&lt;/title&gt;&lt;secondary-title&gt;bioRxiv&lt;/secondary-title&gt;&lt;/titles&gt;&lt;periodical&gt;&lt;full-title&gt;bioRxiv&lt;/full-title&gt;&lt;/periodical&gt;&lt;dates&gt;&lt;year&gt;2021&lt;/year&gt;&lt;/dates&gt;&lt;urls&gt;&lt;/urls&gt;&lt;/record&gt;&lt;/Cite&gt;&lt;/EndNote&gt;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44,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Holah&lt;/Author&gt;&lt;Year&gt;2017&lt;/Year&gt;&lt;RecNum&gt;473&lt;/RecNum&gt;&lt;DisplayText&gt;&lt;style face="superscript"&gt;[68]&lt;/style&gt;&lt;/DisplayText&gt;&lt;record&gt;&lt;rec-number&gt;473&lt;/rec-number&gt;&lt;foreign-keys&gt;&lt;key app="EN" db-id="pfw0tfzzf0w90aeptdrvdxeiv95vwd5dpv2v" timestamp="1672149208" guid="58601b6d-23a0-404e-9f6b-3a57fa94bd36"&gt;473&lt;/key&gt;&lt;/foreign-keys&gt;&lt;ref-type name="Journal Article"&gt;17&lt;/ref-type&gt;&lt;contributors&gt;&lt;authors&gt;&lt;author&gt;Holah, N. S.&lt;/author&gt;&lt;author&gt;Aiad, H. A.&lt;/author&gt;&lt;author&gt;Asaad, N. Y.&lt;/author&gt;&lt;author&gt;Elkhouly, E. A.&lt;/author&gt;&lt;author&gt;Lasheen, A. G.&lt;/author&gt;&lt;/authors&gt;&lt;/contributors&gt;&lt;auth-address&gt;Department of Pathology, Faculty of Medicine, Menoufia University , Shebien ElKom, Menoufia, Egypt .&amp;#xD;Professor, Department of Pathology, Faculty of Medicine, Menoufia University , Shebien ElKom, Menoufia, Egypt .&amp;#xD;Department of Oncology, Faculty of Medicine, Menoufia University , Shebien ElKom, Menoufia, Egypt .&lt;/auth-address&gt;&lt;titles&gt;&lt;title&gt;Evaluation of the Role of ALDH1 as Cancer Stem Cell Marker in Colorectal Carcinoma: An Immunohistochemical Study&lt;/title&gt;&lt;secondary-title&gt;J Clin Diagn Res&lt;/secondary-title&gt;&lt;/titles&gt;&lt;periodical&gt;&lt;full-title&gt;J Clin Diagn Res&lt;/full-title&gt;&lt;/periodical&gt;&lt;pages&gt;Ec17-ec23&lt;/pages&gt;&lt;volume&gt;11&lt;/volume&gt;&lt;number&gt;1&lt;/number&gt;&lt;edition&gt;20170101&lt;/edition&gt;&lt;keywords&gt;&lt;keyword&gt;Lymphovascular invasion&lt;/keyword&gt;&lt;keyword&gt;Rabbit polyclonal antibody&lt;/keyword&gt;&lt;keyword&gt;Streptavidin-biotin amplified system&lt;/keyword&gt;&lt;/keywords&gt;&lt;dates&gt;&lt;year&gt;2017&lt;/year&gt;&lt;pub-dates&gt;&lt;date&gt;Jan&lt;/date&gt;&lt;/pub-dates&gt;&lt;/dates&gt;&lt;isbn&gt;2249-782X (Print)&amp;#xD;0973-709x&lt;/isbn&gt;&lt;accession-num&gt;28273973&lt;/accession-num&gt;&lt;urls&gt;&lt;/urls&gt;&lt;custom2&gt;PMC5324418&lt;/custom2&gt;&lt;electronic-resource-num&gt;10.7860/jcdr/2017/22671.9291&lt;/electronic-resource-num&gt;&lt;remote-database-provider&gt;NLM&lt;/remote-database-provider&gt;&lt;language&gt;eng&lt;/language&gt;&lt;/record&gt;&lt;/Cite&gt;&lt;/EndNote&gt;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68,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>
                <w:fldData xml:space="preserve">PEVuZE5vdGU+PENpdGU+PEF1dGhvcj5HaW5lc3RpZXI8L0F1dGhvcj48WWVhcj4yMDA3PC9ZZWFy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</w:fldData>
              </w:fldChar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>
                <w:fldData xml:space="preserve">PEVuZE5vdGU+PENpdGU+PEF1dGhvcj5HaW5lc3RpZXI8L0F1dGhvcj48WWVhcj4yMDA3PC9ZZWFy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</w:fldData>
              </w:fldChar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.DATA </w:instrText>
            </w:r>
            <w:r w:rsidRPr="004E497F">
              <w:rPr>
                <w:rFonts w:ascii="Book Antiqua" w:hAnsi="Book Antiqua" w:cstheme="majorBidi"/>
                <w:vertAlign w:val="superscript"/>
              </w:rPr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96,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Testa&lt;/Author&gt;&lt;Year&gt;2018&lt;/Year&gt;&lt;RecNum&gt;507&lt;/RecNum&gt;&lt;DisplayText&gt;&lt;style face="superscript"&gt;[102]&lt;/style&gt;&lt;/DisplayText&gt;&lt;record&gt;&lt;rec-number&gt;507&lt;/rec-number&gt;&lt;foreign-keys&gt;&lt;key app="EN" db-id="pfw0tfzzf0w90aeptdrvdxeiv95vwd5dpv2v" timestamp="1672149210" guid="be4051fb-e63f-4dbb-8f0b-098ec8994805"&gt;507&lt;/key&gt;&lt;/foreign-keys&gt;&lt;ref-type name="Journal Article"&gt;17&lt;/ref-type&gt;&lt;contributors&gt;&lt;authors&gt;&lt;author&gt;Testa, U.&lt;/author&gt;&lt;author&gt;Castelli, G.&lt;/author&gt;&lt;author&gt;Pelosi, E.&lt;/author&gt;&lt;/authors&gt;&lt;/contributors&gt;&lt;auth-address&gt;Department of Hematology, Oncology and Molecular Medicine, Istituto Superiore di Sanità, 00161 Rome, Italy. ugo.testa@iss.it.&amp;#xD;Department of Hematology, Oncology and Molecular Medicine, Istituto Superiore di Sanità, 00161 Rome, Italy. germana.castelli@iss.it.&amp;#xD;Department of Hematology, Oncology and Molecular Medicine, Istituto Superiore di Sanità, 00161 Rome, Italy. elvira.pelosi@iss.it.&lt;/auth-address&gt;&lt;titles&gt;&lt;title&gt;Lung Cancers: Molecular Characterization, Clonal Heterogeneity and Evolution, and Cancer Stem Cells&lt;/title&gt;&lt;secondary-title&gt;Cancers (Basel)&lt;/secondary-title&gt;&lt;/titles&gt;&lt;periodical&gt;&lt;full-title&gt;Cancers (Basel)&lt;/full-title&gt;&lt;/periodical&gt;&lt;volume&gt;10&lt;/volume&gt;&lt;number&gt;8&lt;/number&gt;&lt;edition&gt;20180727&lt;/edition&gt;&lt;keywords&gt;&lt;keyword&gt;cancer stem cells&lt;/keyword&gt;&lt;keyword&gt;genomic profiling&lt;/keyword&gt;&lt;keyword&gt;membrane cell markers&lt;/keyword&gt;&lt;keyword&gt;non-small cell lung cancer&lt;/keyword&gt;&lt;keyword&gt;small cell lung cancer&lt;/keyword&gt;&lt;keyword&gt;tumor xenotransplantation assay&lt;/keyword&gt;&lt;/keywords&gt;&lt;dates&gt;&lt;year&gt;2018&lt;/year&gt;&lt;pub-dates&gt;&lt;date&gt;Jul 27&lt;/date&gt;&lt;/pub-dates&gt;&lt;/dates&gt;&lt;isbn&gt;2072-6694 (Print)&amp;#xD;2072-6694&lt;/isbn&gt;&lt;accession-num&gt;30060526&lt;/accession-num&gt;&lt;urls&gt;&lt;/urls&gt;&lt;custom1&gt;The authors have no any conflict of interest to declare.&lt;/custom1&gt;&lt;custom2&gt;PMC6116004&lt;/custom2&gt;&lt;electronic-resource-num&gt;10.3390/cancers10080248&lt;/electronic-resource-num&gt;&lt;remote-database-provider&gt;NLM&lt;/remote-database-provider&gt;&lt;language&gt;eng&lt;/language&gt;&lt;/record&gt;&lt;/Cite&gt;&lt;/EndNote&gt;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102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="00D24C64" w:rsidRPr="004E497F">
              <w:rPr>
                <w:rFonts w:ascii="Book Antiqua" w:hAnsi="Book Antiqua" w:cstheme="majorBidi"/>
                <w:vertAlign w:val="superscript"/>
              </w:rPr>
              <w:t>,</w:t>
            </w:r>
            <w:r w:rsidR="00D24C64"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="00D24C64"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Abugomaa&lt;/Author&gt;&lt;Year&gt;2020&lt;/Year&gt;&lt;RecNum&gt;544&lt;/RecNum&gt;&lt;DisplayText&gt;&lt;style face="superscript"&gt;[181]&lt;/style&gt;&lt;/DisplayText&gt;&lt;record&gt;&lt;rec-number&gt;544&lt;/rec-number&gt;&lt;foreign-keys&gt;&lt;key app="EN" db-id="pfw0tfzzf0w90aeptdrvdxeiv95vwd5dpv2v" timestamp="1672149213" guid="af367187-d804-4f85-bfb4-8ba46552e2e6"&gt;544&lt;/key&gt;&lt;/foreign-keys&gt;&lt;ref-type name="Journal Article"&gt;17&lt;/ref-type&gt;&lt;contributors&gt;&lt;authors&gt;&lt;author&gt;Abugomaa, Amira&lt;/author&gt;&lt;author&gt;Elbadawy, Mohamed&lt;/author&gt;&lt;author&gt;Yamawaki, Hideyuki&lt;/author&gt;&lt;author&gt;Usui, Tatsuya&lt;/author&gt;&lt;author&gt;Sasaki, Kazuaki&lt;/author&gt;&lt;/authors&gt;&lt;/contributors&gt;&lt;titles&gt;&lt;title&gt;Emerging Roles of Cancer Stem Cells in Bladder Cancer Progression, Tumorigenesis, and Resistance to Chemotherapy: A Potential Therapeutic Target for Bladder Cancer&lt;/title&gt;&lt;secondary-title&gt;Cells&lt;/secondary-title&gt;&lt;/titles&gt;&lt;periodical&gt;&lt;full-title&gt;Cells&lt;/full-title&gt;&lt;/periodical&gt;&lt;pages&gt;235&lt;/pages&gt;&lt;volume&gt;9&lt;/volume&gt;&lt;number&gt;1&lt;/number&gt;&lt;dates&gt;&lt;year&gt;2020&lt;/year&gt;&lt;/dates&gt;&lt;publisher&gt;MDPI AG&lt;/publisher&gt;&lt;isbn&gt;2073-4409&lt;/isbn&gt;&lt;urls&gt;&lt;related-urls&gt;&lt;url&gt;https://dx.doi.org/10.3390/cells9010235&lt;/url&gt;&lt;/related-urls&gt;&lt;/urls&gt;&lt;electronic-resource-num&gt;10.3390/cells9010235&lt;/electronic-resource-num&gt;&lt;/record&gt;&lt;/Cite&gt;&lt;/EndNote&gt;</w:instrText>
            </w:r>
            <w:r w:rsidR="00D24C64"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="00D24C64" w:rsidRPr="004E497F">
              <w:rPr>
                <w:rFonts w:ascii="Book Antiqua" w:hAnsi="Book Antiqua" w:cstheme="majorBidi"/>
                <w:noProof/>
                <w:vertAlign w:val="superscript"/>
              </w:rPr>
              <w:t>177</w:t>
            </w:r>
            <w:r w:rsidR="00D24C64"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t>]</w:t>
            </w:r>
          </w:p>
        </w:tc>
      </w:tr>
      <w:tr w:rsidR="00C12A08" w:rsidRPr="004E497F" w14:paraId="5925E500" w14:textId="77777777" w:rsidTr="00F46AE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3" w:type="dxa"/>
            <w:tcBorders>
              <w:top w:val="none" w:sz="0" w:space="0" w:color="auto"/>
              <w:bottom w:val="none" w:sz="0" w:space="0" w:color="auto"/>
            </w:tcBorders>
          </w:tcPr>
          <w:p w14:paraId="0FE422DE" w14:textId="77777777" w:rsidR="00C12A08" w:rsidRPr="004E497F" w:rsidRDefault="00C12A08" w:rsidP="00F46AE0">
            <w:pPr>
              <w:spacing w:line="360" w:lineRule="auto"/>
              <w:jc w:val="both"/>
              <w:rPr>
                <w:rFonts w:ascii="Book Antiqua" w:hAnsi="Book Antiqua" w:cstheme="majorBidi"/>
                <w:b w:val="0"/>
                <w:bCs w:val="0"/>
              </w:rPr>
            </w:pPr>
            <w:r w:rsidRPr="004E497F">
              <w:rPr>
                <w:rFonts w:ascii="Book Antiqua" w:hAnsi="Book Antiqua" w:cstheme="majorBidi"/>
                <w:b w:val="0"/>
                <w:bCs w:val="0"/>
              </w:rPr>
              <w:t>BCMab1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3E1A5D97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14853383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5515F145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45D5C540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34FCF248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2221" w:type="dxa"/>
            <w:tcBorders>
              <w:top w:val="none" w:sz="0" w:space="0" w:color="auto"/>
              <w:bottom w:val="none" w:sz="0" w:space="0" w:color="auto"/>
            </w:tcBorders>
          </w:tcPr>
          <w:p w14:paraId="66E77950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  <w:vertAlign w:val="superscript"/>
              </w:rPr>
            </w:pPr>
            <w:r w:rsidRPr="004E497F">
              <w:rPr>
                <w:rFonts w:ascii="Book Antiqua" w:hAnsi="Book Antiqua" w:cstheme="majorBidi"/>
                <w:vertAlign w:val="superscript"/>
              </w:rPr>
              <w:t>[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Li&lt;/Author&gt;&lt;Year&gt;2017&lt;/Year&gt;&lt;RecNum&gt;484&lt;/RecNum&gt;&lt;DisplayText&gt;&lt;style face="superscript"&gt;[79]&lt;/style&gt;&lt;/DisplayText&gt;&lt;record&gt;&lt;rec-number&gt;484&lt;/rec-number&gt;&lt;foreign-keys&gt;&lt;key app="EN" db-id="pfw0tfzzf0w90aeptdrvdxeiv95vwd5dpv2v" timestamp="1672149209" guid="23d86de2-2dcb-49a0-b105-17d7cb3b4f8e"&gt;484&lt;/key&gt;&lt;/foreign-keys&gt;&lt;ref-type name="Journal Article"&gt;17&lt;/ref-type&gt;&lt;contributors&gt;&lt;authors&gt;&lt;author&gt;Li, Y.&lt;/author&gt;&lt;author&gt;Lin, K.&lt;/author&gt;&lt;author&gt;Yang, Z.&lt;/author&gt;&lt;author&gt;Han, N.&lt;/author&gt;&lt;author&gt;Quan, X.&lt;/author&gt;&lt;author&gt;Guo, X.&lt;/author&gt;&lt;author&gt;Li, C.&lt;/author&gt;&lt;/authors&gt;&lt;/contributors&gt;&lt;auth-address&gt;Department of Anesthesiology, Peking University Third Hospital, Beijing, China.&amp;#xD;Department of Oncology, the Affiliated Aoyang Hospital of Jiangsu University, Zhangjiagang, China.&amp;#xD;Core Facility for Protein Research, Institute of Biophysics, Chinese Academy of Sciences, Beijing, China.&amp;#xD;Department of Life Science and Technology, China Pharmaceutical University, Nanjing, China.&amp;#xD;Beijing Jianlan Institute of Medicine, Beijing, China.&lt;/auth-address&gt;&lt;titles&gt;&lt;title&gt;Bladder cancer stem cells: clonal origin and therapeutic perspectives&lt;/title&gt;&lt;secondary-title&gt;Oncotarget&lt;/secondary-title&gt;&lt;/titles&gt;&lt;periodical&gt;&lt;full-title&gt;Oncotarget&lt;/full-title&gt;&lt;/periodical&gt;&lt;pages&gt;66668-66679&lt;/pages&gt;&lt;volume&gt;8&lt;/volume&gt;&lt;number&gt;39&lt;/number&gt;&lt;edition&gt;20170708&lt;/edition&gt;&lt;keywords&gt;&lt;keyword&gt;BCSCs&lt;/keyword&gt;&lt;keyword&gt;bladder cancer&lt;/keyword&gt;&lt;keyword&gt;cancer stem cell&lt;/keyword&gt;&lt;/keywords&gt;&lt;dates&gt;&lt;year&gt;2017&lt;/year&gt;&lt;pub-dates&gt;&lt;date&gt;Sep 12&lt;/date&gt;&lt;/pub-dates&gt;&lt;/dates&gt;&lt;isbn&gt;1949-2553&lt;/isbn&gt;&lt;accession-num&gt;29029546&lt;/accession-num&gt;&lt;urls&gt;&lt;/urls&gt;&lt;custom1&gt;CONFLICTS OF INTERESTS No potential conflicts of interest were disclosed.&lt;/custom1&gt;&lt;custom2&gt;PMC5630446&lt;/custom2&gt;&lt;electronic-resource-num&gt;10.18632/oncotarget.19112&lt;/electronic-resource-num&gt;&lt;remote-database-provider&gt;NLM&lt;/remote-database-provider&gt;&lt;language&gt;eng&lt;/language&gt;&lt;/record&gt;&lt;/Cite&gt;&lt;/EndNote&gt;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79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t>]</w:t>
            </w:r>
          </w:p>
        </w:tc>
      </w:tr>
      <w:tr w:rsidR="00C12A08" w:rsidRPr="004E497F" w14:paraId="20BA9EFA" w14:textId="77777777" w:rsidTr="00F46AE0">
        <w:trPr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3" w:type="dxa"/>
          </w:tcPr>
          <w:p w14:paraId="1DCF2345" w14:textId="77777777" w:rsidR="00C12A08" w:rsidRPr="004E497F" w:rsidRDefault="00C12A08" w:rsidP="00F46AE0">
            <w:pPr>
              <w:spacing w:line="360" w:lineRule="auto"/>
              <w:jc w:val="both"/>
              <w:rPr>
                <w:rFonts w:ascii="Book Antiqua" w:hAnsi="Book Antiqua" w:cstheme="majorBidi"/>
                <w:b w:val="0"/>
                <w:bCs w:val="0"/>
              </w:rPr>
            </w:pPr>
            <w:r w:rsidRPr="004E497F">
              <w:rPr>
                <w:rFonts w:ascii="Book Antiqua" w:hAnsi="Book Antiqua" w:cstheme="majorBidi"/>
                <w:b w:val="0"/>
                <w:bCs w:val="0"/>
              </w:rPr>
              <w:t>Lgr5</w:t>
            </w:r>
          </w:p>
        </w:tc>
        <w:tc>
          <w:tcPr>
            <w:tcW w:w="1141" w:type="dxa"/>
          </w:tcPr>
          <w:p w14:paraId="2E88C19E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</w:tcPr>
          <w:p w14:paraId="4F78A30A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</w:tcPr>
          <w:p w14:paraId="62138BE6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</w:tcPr>
          <w:p w14:paraId="22EAEB85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</w:tcPr>
          <w:p w14:paraId="295A158D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2221" w:type="dxa"/>
          </w:tcPr>
          <w:p w14:paraId="7FF97997" w14:textId="416BFCC6" w:rsidR="00C12A08" w:rsidRPr="004E497F" w:rsidRDefault="00C12A0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  <w:vertAlign w:val="superscript"/>
              </w:rPr>
            </w:pPr>
            <w:r w:rsidRPr="004E497F">
              <w:rPr>
                <w:rFonts w:ascii="Book Antiqua" w:hAnsi="Book Antiqua" w:cstheme="majorBidi"/>
                <w:vertAlign w:val="superscript"/>
              </w:rPr>
              <w:t>[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>
                <w:fldData xml:space="preserve">PEVuZE5vdGU+PENpdGU+PEF1dGhvcj5UYWthaGFzaGk8L0F1dGhvcj48WWVhcj4yMDExPC9ZZWFy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</w:fldData>
              </w:fldChar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>
                <w:fldData xml:space="preserve">PEVuZE5vdGU+PENpdGU+PEF1dGhvcj5UYWthaGFzaGk8L0F1dGhvcj48WWVhcj4yMDExPC9ZZWFy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</w:fldData>
              </w:fldChar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.DATA </w:instrText>
            </w:r>
            <w:r w:rsidRPr="004E497F">
              <w:rPr>
                <w:rFonts w:ascii="Book Antiqua" w:hAnsi="Book Antiqua" w:cstheme="majorBidi"/>
                <w:vertAlign w:val="superscript"/>
              </w:rPr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53,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Zhang&lt;/Author&gt;&lt;Year&gt;2020&lt;/Year&gt;&lt;RecNum&gt;504&lt;/RecNum&gt;&lt;DisplayText&gt;&lt;style face="superscript"&gt;[99]&lt;/style&gt;&lt;/DisplayText&gt;&lt;record&gt;&lt;rec-number&gt;504&lt;/rec-number&gt;&lt;foreign-keys&gt;&lt;key app="EN" db-id="pfw0tfzzf0w90aeptdrvdxeiv95vwd5dpv2v" timestamp="1672149210" guid="00737e4c-5f8b-42f2-867c-a017b4ee3267"&gt;504&lt;/key&gt;&lt;/foreign-keys&gt;&lt;ref-type name="Journal Article"&gt;17&lt;/ref-type&gt;&lt;contributors&gt;&lt;authors&gt;&lt;author&gt;Zhang, Xiaoli&lt;/author&gt;&lt;author&gt;Powell, Kimerly&lt;/author&gt;&lt;author&gt;Li, Lang&lt;/author&gt;&lt;/authors&gt;&lt;/contributors&gt;&lt;titles&gt;&lt;title&gt;Breast Cancer Stem Cells: Biomarkers, Identification and Isolation Methods, Regulating Mechanisms, Cellular Origin, and Beyond&lt;/title&gt;&lt;secondary-title&gt;Cancers&lt;/secondary-title&gt;&lt;/titles&gt;&lt;periodical&gt;&lt;full-title&gt;Cancers&lt;/full-title&gt;&lt;/periodical&gt;&lt;pages&gt;3765&lt;/pages&gt;&lt;volume&gt;12&lt;/volume&gt;&lt;number&gt;12&lt;/number&gt;&lt;dates&gt;&lt;year&gt;2020&lt;/year&gt;&lt;/dates&gt;&lt;publisher&gt;MDPI AG&lt;/publisher&gt;&lt;isbn&gt;2072-6694&lt;/isbn&gt;&lt;urls&gt;&lt;related-urls&gt;&lt;url&gt;https://dx.doi.org/10.3390/cancers12123765&lt;/url&gt;&lt;/related-urls&gt;&lt;/urls&gt;&lt;electronic-resource-num&gt;10.3390/cancers12123765&lt;/electronic-resource-num&gt;&lt;/record&gt;&lt;/Cite&gt;&lt;/EndNote&gt;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99,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="00DD0F52"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="00DD0F52"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Green&lt;/Author&gt;&lt;Year&gt;2019&lt;/Year&gt;&lt;RecNum&gt;560&lt;/RecNum&gt;&lt;DisplayText&gt;&lt;style face="superscript"&gt;[196]&lt;/style&gt;&lt;/DisplayText&gt;&lt;record&gt;&lt;rec-number&gt;560&lt;/rec-number&gt;&lt;foreign-keys&gt;&lt;key app="EN" db-id="pfw0tfzzf0w90aeptdrvdxeiv95vwd5dpv2v" timestamp="1672149215" guid="a798b1c6-4c0f-46fd-8e86-e26467505eac"&gt;560&lt;/key&gt;&lt;/foreign-keys&gt;&lt;ref-type name="Journal Article"&gt;17&lt;/ref-type&gt;&lt;contributors&gt;&lt;authors&gt;&lt;author&gt;Green, Ryan&lt;/author&gt;&lt;author&gt;Howell, Mark&lt;/author&gt;&lt;author&gt;Khalil, Roukiah&lt;/author&gt;&lt;author&gt;Nair, Rajesh&lt;/author&gt;&lt;author&gt;Yan, Jiyu&lt;/author&gt;&lt;author&gt;Foran, Elspeth&lt;/author&gt;&lt;author&gt;Katiri, Sandhyabanu&lt;/author&gt;&lt;author&gt;Banerjee, Jit&lt;/author&gt;&lt;author&gt;Singh, Mandip&lt;/author&gt;&lt;author&gt;Bharadwaj, Srinivas&lt;/author&gt;&lt;/authors&gt;&lt;/contributors&gt;&lt;titles&gt;&lt;title&gt;Actinomycin D and telmisartan combination targets Lung cancer Stem cells through the Wnt/Beta catenin pathway&lt;/title&gt;&lt;secondary-title&gt;Scientific reports&lt;/secondary-title&gt;&lt;/titles&gt;&lt;periodical&gt;&lt;full-title&gt;Scientific Reports&lt;/full-title&gt;&lt;/periodical&gt;&lt;pages&gt;1-13&lt;/pages&gt;&lt;volume&gt;9&lt;/volume&gt;&lt;number&gt;1&lt;/number&gt;&lt;dates&gt;&lt;year&gt;2019&lt;/year&gt;&lt;/dates&gt;&lt;isbn&gt;2045-2322&lt;/isbn&gt;&lt;urls&gt;&lt;/urls&gt;&lt;/record&gt;&lt;/Cite&gt;&lt;/EndNote&gt;</w:instrText>
            </w:r>
            <w:r w:rsidR="00DD0F52"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="00DD0F52" w:rsidRPr="004E497F">
              <w:rPr>
                <w:rFonts w:ascii="Book Antiqua" w:hAnsi="Book Antiqua" w:cstheme="majorBidi"/>
                <w:noProof/>
                <w:vertAlign w:val="superscript"/>
              </w:rPr>
              <w:t>192</w:t>
            </w:r>
            <w:r w:rsidR="00DD0F52"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t>]</w:t>
            </w:r>
          </w:p>
        </w:tc>
      </w:tr>
      <w:tr w:rsidR="00C12A08" w:rsidRPr="004E497F" w14:paraId="5784F7A5" w14:textId="77777777" w:rsidTr="00F46AE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3" w:type="dxa"/>
            <w:tcBorders>
              <w:top w:val="none" w:sz="0" w:space="0" w:color="auto"/>
              <w:bottom w:val="none" w:sz="0" w:space="0" w:color="auto"/>
            </w:tcBorders>
          </w:tcPr>
          <w:p w14:paraId="32719FE2" w14:textId="77777777" w:rsidR="00C12A08" w:rsidRPr="004E497F" w:rsidRDefault="00C12A08" w:rsidP="00F46AE0">
            <w:pPr>
              <w:spacing w:line="360" w:lineRule="auto"/>
              <w:jc w:val="both"/>
              <w:rPr>
                <w:rFonts w:ascii="Book Antiqua" w:hAnsi="Book Antiqua" w:cstheme="majorBidi"/>
                <w:b w:val="0"/>
                <w:bCs w:val="0"/>
              </w:rPr>
            </w:pPr>
            <w:r w:rsidRPr="004E497F">
              <w:rPr>
                <w:rFonts w:ascii="Book Antiqua" w:hAnsi="Book Antiqua" w:cstheme="majorBidi"/>
                <w:b w:val="0"/>
                <w:bCs w:val="0"/>
              </w:rPr>
              <w:t>Prox1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4C0F6A62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0670FDCF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37C59743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3248AD7F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2934B7E8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2221" w:type="dxa"/>
            <w:tcBorders>
              <w:top w:val="none" w:sz="0" w:space="0" w:color="auto"/>
              <w:bottom w:val="none" w:sz="0" w:space="0" w:color="auto"/>
            </w:tcBorders>
          </w:tcPr>
          <w:p w14:paraId="667FFFCB" w14:textId="41FC31E3" w:rsidR="00C12A08" w:rsidRPr="004E497F" w:rsidRDefault="007A587F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  <w:vertAlign w:val="superscript"/>
              </w:rPr>
            </w:pPr>
            <w:r w:rsidRPr="004E497F">
              <w:rPr>
                <w:rFonts w:ascii="Book Antiqua" w:hAnsi="Book Antiqua" w:cstheme="majorBidi"/>
                <w:vertAlign w:val="superscript"/>
              </w:rPr>
              <w:t>[70,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Lin&lt;/Author&gt;&lt;Year&gt;2019&lt;/Year&gt;&lt;RecNum&gt;561&lt;/RecNum&gt;&lt;DisplayText&gt;&lt;style face="superscript"&gt;[197]&lt;/style&gt;&lt;/DisplayText&gt;&lt;record&gt;&lt;rec-number&gt;561&lt;/rec-number&gt;&lt;foreign-keys&gt;&lt;key app="EN" db-id="pfw0tfzzf0w90aeptdrvdxeiv95vwd5dpv2v" timestamp="1672149215" guid="17961be0-7045-40a6-91c0-42a003a7bb1d"&gt;561&lt;/key&gt;&lt;/foreign-keys&gt;&lt;ref-type name="Journal Article"&gt;17&lt;/ref-type&gt;&lt;contributors&gt;&lt;authors&gt;&lt;author&gt;Lin, Chun-Jung&lt;/author&gt;&lt;author&gt;Yun, Eun-Jin&lt;/author&gt;&lt;author&gt;Lo, U&lt;/author&gt;&lt;author&gt;Tai, Yu-Ling&lt;/author&gt;&lt;author&gt;Deng, Su&lt;/author&gt;&lt;author&gt;Hernandez, Elizabeth&lt;/author&gt;&lt;author&gt;Dang, Andrew&lt;/author&gt;&lt;author&gt;Chen, Yu-An&lt;/author&gt;&lt;author&gt;Saha, Debabrata&lt;/author&gt;&lt;author&gt;Mu, Ping&lt;/author&gt;&lt;/authors&gt;&lt;/contributors&gt;&lt;titles&gt;&lt;title&gt;The paracrine induction of prostate cancer progression by caveolin-1&lt;/title&gt;&lt;secondary-title&gt;Cell death &amp;amp; disease&lt;/secondary-title&gt;&lt;/titles&gt;&lt;periodical&gt;&lt;full-title&gt;Cell death &amp;amp; disease&lt;/full-title&gt;&lt;/periodical&gt;&lt;pages&gt;1-15&lt;/pages&gt;&lt;volume&gt;10&lt;/volume&gt;&lt;number&gt;11&lt;/number&gt;&lt;dates&gt;&lt;year&gt;2019&lt;/year&gt;&lt;/dates&gt;&lt;isbn&gt;2041-4889&lt;/isbn&gt;&lt;urls&gt;&lt;/urls&gt;&lt;/record&gt;&lt;/Cite&gt;&lt;/EndNote&gt;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193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t>]</w:t>
            </w:r>
          </w:p>
        </w:tc>
      </w:tr>
      <w:tr w:rsidR="00C12A08" w:rsidRPr="004E497F" w14:paraId="43F61F20" w14:textId="77777777" w:rsidTr="00F46AE0">
        <w:trPr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3" w:type="dxa"/>
          </w:tcPr>
          <w:p w14:paraId="231D5A2C" w14:textId="1754419C" w:rsidR="00C12A08" w:rsidRPr="004E497F" w:rsidRDefault="00C12A08" w:rsidP="00F46AE0">
            <w:pPr>
              <w:spacing w:line="360" w:lineRule="auto"/>
              <w:jc w:val="both"/>
              <w:rPr>
                <w:rFonts w:ascii="Book Antiqua" w:hAnsi="Book Antiqua" w:cstheme="majorBidi"/>
                <w:b w:val="0"/>
                <w:bCs w:val="0"/>
              </w:rPr>
            </w:pPr>
            <w:r w:rsidRPr="004E497F">
              <w:rPr>
                <w:rFonts w:ascii="Book Antiqua" w:hAnsi="Book Antiqua" w:cstheme="majorBidi"/>
                <w:b w:val="0"/>
                <w:bCs w:val="0"/>
              </w:rPr>
              <w:t>EMA</w:t>
            </w:r>
            <w:r w:rsidR="005657FE" w:rsidRPr="004E497F">
              <w:rPr>
                <w:rFonts w:ascii="Book Antiqua" w:hAnsi="Book Antiqua" w:cstheme="majorBidi"/>
                <w:b w:val="0"/>
                <w:bCs w:val="0"/>
              </w:rPr>
              <w:t xml:space="preserve"> </w:t>
            </w:r>
            <w:r w:rsidRPr="004E497F">
              <w:rPr>
                <w:rFonts w:ascii="Book Antiqua" w:hAnsi="Book Antiqua" w:cstheme="majorBidi"/>
                <w:b w:val="0"/>
                <w:bCs w:val="0"/>
              </w:rPr>
              <w:t>(MUC1)</w:t>
            </w:r>
          </w:p>
        </w:tc>
        <w:tc>
          <w:tcPr>
            <w:tcW w:w="1141" w:type="dxa"/>
          </w:tcPr>
          <w:p w14:paraId="38190CAC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</w:tcPr>
          <w:p w14:paraId="3407EF49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</w:tcPr>
          <w:p w14:paraId="2F73A454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-</w:t>
            </w:r>
          </w:p>
        </w:tc>
        <w:tc>
          <w:tcPr>
            <w:tcW w:w="1141" w:type="dxa"/>
          </w:tcPr>
          <w:p w14:paraId="0273F812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</w:tcPr>
          <w:p w14:paraId="36007DF1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2221" w:type="dxa"/>
          </w:tcPr>
          <w:p w14:paraId="4BEC5142" w14:textId="638E0FEB" w:rsidR="00C12A08" w:rsidRPr="004E497F" w:rsidRDefault="005B1A4F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  <w:vertAlign w:val="superscript"/>
              </w:rPr>
            </w:pPr>
            <w:r w:rsidRPr="004E497F">
              <w:rPr>
                <w:rFonts w:ascii="Book Antiqua" w:hAnsi="Book Antiqua" w:cstheme="majorBidi"/>
                <w:vertAlign w:val="superscript"/>
              </w:rPr>
              <w:t>[77,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Wong&lt;/Author&gt;&lt;Year&gt;2016&lt;/Year&gt;&lt;RecNum&gt;562&lt;/RecNum&gt;&lt;DisplayText&gt;&lt;style face="superscript"&gt;[198]&lt;/style&gt;&lt;/DisplayText&gt;&lt;record&gt;&lt;rec-number&gt;562&lt;/rec-number&gt;&lt;foreign-keys&gt;&lt;key app="EN" db-id="pfw0tfzzf0w90aeptdrvdxeiv95vwd5dpv2v" timestamp="1672149215" guid="9cff2f7b-52b0-4f9a-816f-3c6192104558"&gt;562&lt;/key&gt;&lt;/foreign-keys&gt;&lt;ref-type name="Journal Article"&gt;17&lt;/ref-type&gt;&lt;contributors&gt;&lt;authors&gt;&lt;author&gt;Wong, Nicholas&lt;/author&gt;&lt;author&gt;Major, Pierre&lt;/author&gt;&lt;author&gt;Kapoor, Anil&lt;/author&gt;&lt;author&gt;Wei, Fengxiang&lt;/author&gt;&lt;author&gt;Yan, Judy&lt;/author&gt;&lt;author&gt;Aziz, Tariq&lt;/author&gt;&lt;author&gt;Zheng, Mingxing&lt;/author&gt;&lt;author&gt;Jayasekera, Dulitha&lt;/author&gt;&lt;author&gt;Cutz, Jean-Claude&lt;/author&gt;&lt;author&gt;Chow, Mathilda Jing&lt;/author&gt;&lt;/authors&gt;&lt;/contributors&gt;&lt;titles&gt;&lt;title&gt;Amplification of MUC1 in prostate cancer metastasis and CRPC development&lt;/title&gt;&lt;secondary-title&gt;Oncotarget&lt;/secondary-title&gt;&lt;/titles&gt;&lt;periodical&gt;&lt;full-title&gt;Oncotarget&lt;/full-title&gt;&lt;/periodical&gt;&lt;pages&gt;83115&lt;/pages&gt;&lt;volume&gt;7&lt;/volume&gt;&lt;number&gt;50&lt;/number&gt;&lt;dates&gt;&lt;year&gt;2016&lt;/year&gt;&lt;/dates&gt;&lt;urls&gt;&lt;/urls&gt;&lt;/record&gt;&lt;/Cite&gt;&lt;/EndNote&gt;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194,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Guo&lt;/Author&gt;&lt;Year&gt;2020&lt;/Year&gt;&lt;RecNum&gt;563&lt;/RecNum&gt;&lt;DisplayText&gt;&lt;style face="superscript"&gt;[199]&lt;/style&gt;&lt;/DisplayText&gt;&lt;record&gt;&lt;rec-number&gt;563&lt;/rec-number&gt;&lt;foreign-keys&gt;&lt;key app="EN" db-id="pfw0tfzzf0w90aeptdrvdxeiv95vwd5dpv2v" timestamp="1672149215" guid="42b631d0-9bfb-4b11-833f-b261f249d1a8"&gt;563&lt;/key&gt;&lt;/foreign-keys&gt;&lt;ref-type name="Journal Article"&gt;17&lt;/ref-type&gt;&lt;contributors&gt;&lt;authors&gt;&lt;author&gt;Guo, Mei&lt;/author&gt;&lt;author&gt;Luo, Biao&lt;/author&gt;&lt;author&gt;Pan, Meng&lt;/author&gt;&lt;author&gt;Li, Miao&lt;/author&gt;&lt;author&gt;Zhao, Fengshu&lt;/author&gt;&lt;author&gt;Dou, Jun&lt;/author&gt;&lt;/authors&gt;&lt;/contributors&gt;&lt;titles&gt;&lt;title&gt;MUC1 plays an essential role in tumor immunity of colorectal cancer stem cell vaccine&lt;/title&gt;&lt;secondary-title&gt;International immunopharmacology&lt;/secondary-title&gt;&lt;/titles&gt;&lt;periodical&gt;&lt;full-title&gt;International immunopharmacology&lt;/full-title&gt;&lt;/periodical&gt;&lt;pages&gt;106631&lt;/pages&gt;&lt;volume&gt;85&lt;/volume&gt;&lt;dates&gt;&lt;year&gt;2020&lt;/year&gt;&lt;/dates&gt;&lt;isbn&gt;1567-5769&lt;/isbn&gt;&lt;urls&gt;&lt;/urls&gt;&lt;/record&gt;&lt;/Cite&gt;&lt;/EndNote&gt;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195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t>]</w:t>
            </w:r>
          </w:p>
        </w:tc>
      </w:tr>
      <w:tr w:rsidR="00C12A08" w:rsidRPr="004E497F" w14:paraId="1595D530" w14:textId="77777777" w:rsidTr="00F46AE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3" w:type="dxa"/>
            <w:tcBorders>
              <w:top w:val="none" w:sz="0" w:space="0" w:color="auto"/>
              <w:bottom w:val="none" w:sz="0" w:space="0" w:color="auto"/>
            </w:tcBorders>
          </w:tcPr>
          <w:p w14:paraId="5414F9C6" w14:textId="77777777" w:rsidR="00C12A08" w:rsidRPr="004E497F" w:rsidRDefault="00C12A08" w:rsidP="00F46AE0">
            <w:pPr>
              <w:spacing w:line="360" w:lineRule="auto"/>
              <w:jc w:val="both"/>
              <w:rPr>
                <w:rFonts w:ascii="Book Antiqua" w:hAnsi="Book Antiqua" w:cstheme="majorBidi"/>
                <w:b w:val="0"/>
                <w:bCs w:val="0"/>
              </w:rPr>
            </w:pPr>
            <w:r w:rsidRPr="004E497F">
              <w:rPr>
                <w:rFonts w:ascii="Book Antiqua" w:hAnsi="Book Antiqua" w:cstheme="majorBidi"/>
                <w:b w:val="0"/>
                <w:bCs w:val="0"/>
              </w:rPr>
              <w:t>E-cadherin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43BEF107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0F317A0E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78241CC3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1C704F17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1B96EEB6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2221" w:type="dxa"/>
            <w:tcBorders>
              <w:top w:val="none" w:sz="0" w:space="0" w:color="auto"/>
              <w:bottom w:val="none" w:sz="0" w:space="0" w:color="auto"/>
            </w:tcBorders>
          </w:tcPr>
          <w:p w14:paraId="08508F4B" w14:textId="7AB516B4" w:rsidR="00C12A08" w:rsidRPr="004E497F" w:rsidRDefault="00C12A0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  <w:vertAlign w:val="superscript"/>
              </w:rPr>
            </w:pPr>
            <w:r w:rsidRPr="004E497F">
              <w:rPr>
                <w:rFonts w:ascii="Book Antiqua" w:hAnsi="Book Antiqua" w:cstheme="majorBidi"/>
                <w:vertAlign w:val="superscript"/>
              </w:rPr>
              <w:t>[</w:t>
            </w:r>
            <w:r w:rsidR="00DD0F52"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="00DD0F52"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Bae&lt;/Author&gt;&lt;Year&gt;2011&lt;/Year&gt;&lt;RecNum&gt;564&lt;/RecNum&gt;&lt;DisplayText&gt;&lt;style face="superscript"&gt;[200]&lt;/style&gt;&lt;/DisplayText&gt;&lt;record&gt;&lt;rec-number&gt;564&lt;/rec-number&gt;&lt;foreign-keys&gt;&lt;key app="EN" db-id="pfw0tfzzf0w90aeptdrvdxeiv95vwd5dpv2v" timestamp="1672149215" guid="22d9fa99-ef5b-4f8e-a396-0af357706a66"&gt;564&lt;/key&gt;&lt;/foreign-keys&gt;&lt;ref-type name="Journal Article"&gt;17&lt;/ref-type&gt;&lt;contributors&gt;&lt;authors&gt;&lt;author&gt;Bae, Kyung-Mi&lt;/author&gt;&lt;author&gt;Parker, Nicole N&lt;/author&gt;&lt;author&gt;Dai, Yao&lt;/author&gt;&lt;author&gt;Vieweg, Johannes&lt;/author&gt;&lt;author&gt;Siemann, Dietmar W&lt;/author&gt;&lt;/authors&gt;&lt;/contributors&gt;&lt;titles&gt;&lt;title&gt;E-cadherin plasticity in prostate cancer stem cell invasion&lt;/title&gt;&lt;secondary-title&gt;American journal of cancer research&lt;/secondary-title&gt;&lt;/titles&gt;&lt;periodical&gt;&lt;full-title&gt;American journal of cancer research&lt;/full-title&gt;&lt;/periodical&gt;&lt;pages&gt;71&lt;/pages&gt;&lt;volume&gt;1&lt;/volume&gt;&lt;number&gt;1&lt;/number&gt;&lt;dates&gt;&lt;year&gt;2011&lt;/year&gt;&lt;/dates&gt;&lt;urls&gt;&lt;/urls&gt;&lt;/record&gt;&lt;/Cite&gt;&lt;/EndNote&gt;</w:instrText>
            </w:r>
            <w:r w:rsidR="00DD0F52"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="00DD0F52" w:rsidRPr="004E497F">
              <w:rPr>
                <w:rFonts w:ascii="Book Antiqua" w:hAnsi="Book Antiqua" w:cstheme="majorBidi"/>
                <w:noProof/>
                <w:vertAlign w:val="superscript"/>
              </w:rPr>
              <w:t>196,</w:t>
            </w:r>
            <w:r w:rsidR="00DD0F52"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="00DD0F52" w:rsidRPr="004E497F">
              <w:rPr>
                <w:rFonts w:ascii="Book Antiqua" w:hAnsi="Book Antiqua" w:cstheme="majorBidi"/>
                <w:vertAlign w:val="superscript"/>
              </w:rPr>
              <w:t>197</w:t>
            </w:r>
            <w:r w:rsidRPr="004E497F">
              <w:rPr>
                <w:rFonts w:ascii="Book Antiqua" w:hAnsi="Book Antiqua" w:cstheme="majorBidi"/>
                <w:vertAlign w:val="superscript"/>
              </w:rPr>
              <w:t>]</w:t>
            </w:r>
          </w:p>
        </w:tc>
      </w:tr>
      <w:tr w:rsidR="00C12A08" w:rsidRPr="004E497F" w14:paraId="155DEEFF" w14:textId="77777777" w:rsidTr="00F46AE0">
        <w:trPr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3" w:type="dxa"/>
          </w:tcPr>
          <w:p w14:paraId="30205AF8" w14:textId="77777777" w:rsidR="00C12A08" w:rsidRPr="004E497F" w:rsidRDefault="00C12A08" w:rsidP="00F46AE0">
            <w:pPr>
              <w:spacing w:line="360" w:lineRule="auto"/>
              <w:jc w:val="both"/>
              <w:rPr>
                <w:rFonts w:ascii="Book Antiqua" w:hAnsi="Book Antiqua" w:cstheme="majorBidi"/>
                <w:b w:val="0"/>
                <w:bCs w:val="0"/>
              </w:rPr>
            </w:pPr>
            <w:r w:rsidRPr="004E497F">
              <w:rPr>
                <w:rFonts w:ascii="Book Antiqua" w:hAnsi="Book Antiqua" w:cstheme="majorBidi"/>
                <w:b w:val="0"/>
                <w:bCs w:val="0"/>
              </w:rPr>
              <w:t>ZEB-1</w:t>
            </w:r>
          </w:p>
        </w:tc>
        <w:tc>
          <w:tcPr>
            <w:tcW w:w="1141" w:type="dxa"/>
          </w:tcPr>
          <w:p w14:paraId="644EAF56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</w:tcPr>
          <w:p w14:paraId="39A96EE1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</w:tcPr>
          <w:p w14:paraId="340F7226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</w:tcPr>
          <w:p w14:paraId="4F9AEF6D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</w:tcPr>
          <w:p w14:paraId="05DFF75A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2221" w:type="dxa"/>
          </w:tcPr>
          <w:p w14:paraId="7C20E77F" w14:textId="27BCBE5D" w:rsidR="00C12A08" w:rsidRPr="004E497F" w:rsidRDefault="00C12A0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  <w:vertAlign w:val="superscript"/>
              </w:rPr>
            </w:pPr>
            <w:r w:rsidRPr="004E497F">
              <w:rPr>
                <w:rFonts w:ascii="Book Antiqua" w:hAnsi="Book Antiqua" w:cstheme="majorBidi"/>
                <w:vertAlign w:val="superscript"/>
              </w:rPr>
              <w:t>[</w:t>
            </w:r>
            <w:r w:rsidR="00DD0F52"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="00DD0F52"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Yun&lt;/Author&gt;&lt;Year&gt;2015&lt;/Year&gt;&lt;RecNum&gt;566&lt;/RecNum&gt;&lt;DisplayText&gt;&lt;style face="superscript"&gt;[202]&lt;/style&gt;&lt;/DisplayText&gt;&lt;record&gt;&lt;rec-number&gt;566&lt;/rec-number&gt;&lt;foreign-keys&gt;&lt;key app="EN" db-id="pfw0tfzzf0w90aeptdrvdxeiv95vwd5dpv2v" timestamp="1672149215" guid="3ab3b93b-e956-4d19-b902-a2a3f1f0c239"&gt;566&lt;/key&gt;&lt;/foreign-keys&gt;&lt;ref-type name="Journal Article"&gt;17&lt;/ref-type&gt;&lt;contributors&gt;&lt;authors&gt;&lt;author&gt;Yun, EJ&lt;/author&gt;&lt;author&gt;Baek, ST&lt;/author&gt;&lt;author&gt;Xie, D&lt;/author&gt;&lt;author&gt;Tseng, SF&lt;/author&gt;&lt;author&gt;Dobin, T&lt;/author&gt;&lt;author&gt;Hernandez, E&lt;/author&gt;&lt;author&gt;Zhou, J&lt;/author&gt;&lt;author&gt;Zhang, L&lt;/author&gt;&lt;author&gt;Yang, J&lt;/author&gt;&lt;author&gt;Sun, H&lt;/author&gt;&lt;/authors&gt;&lt;/contributors&gt;&lt;titles&gt;&lt;title&gt;DAB2IP regulates cancer stem cell phenotypes through modulating stem cell factor receptor and ZEB1&lt;/title&gt;&lt;secondary-title&gt;Oncogene&lt;/secondary-title&gt;&lt;/titles&gt;&lt;periodical&gt;&lt;full-title&gt;Oncogene&lt;/full-title&gt;&lt;/periodical&gt;&lt;pages&gt;2741-2752&lt;/pages&gt;&lt;volume&gt;34&lt;/volume&gt;&lt;number&gt;21&lt;/number&gt;&lt;dates&gt;&lt;year&gt;2015&lt;/year&gt;&lt;/dates&gt;&lt;isbn&gt;1476-5594&lt;/isbn&gt;&lt;urls&gt;&lt;/urls&gt;&lt;/record&gt;&lt;/Cite&gt;&lt;/EndNote&gt;</w:instrText>
            </w:r>
            <w:r w:rsidR="00DD0F52"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="00DD0F52" w:rsidRPr="004E497F">
              <w:rPr>
                <w:rFonts w:ascii="Book Antiqua" w:hAnsi="Book Antiqua" w:cstheme="majorBidi"/>
                <w:noProof/>
                <w:vertAlign w:val="superscript"/>
              </w:rPr>
              <w:t>198</w:t>
            </w:r>
            <w:r w:rsidR="008A0E22" w:rsidRPr="004E497F">
              <w:rPr>
                <w:rFonts w:ascii="Book Antiqua" w:hAnsi="Book Antiqua" w:cstheme="majorBidi"/>
                <w:noProof/>
                <w:vertAlign w:val="superscript"/>
              </w:rPr>
              <w:t>-</w:t>
            </w:r>
            <w:r w:rsidR="00DD0F52"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="00DD0F52"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="00DD0F52"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Preca&lt;/Author&gt;&lt;Year&gt;2015&lt;/Year&gt;&lt;RecNum&gt;568&lt;/RecNum&gt;&lt;DisplayText&gt;&lt;style face="superscript"&gt;[204]&lt;/style&gt;&lt;/DisplayText&gt;&lt;record&gt;&lt;rec-number&gt;568&lt;/rec-number&gt;&lt;foreign-keys&gt;&lt;key app="EN" db-id="pfw0tfzzf0w90aeptdrvdxeiv95vwd5dpv2v" timestamp="1672149215" guid="e5abd824-f4a9-4683-90e6-fa7ec968dd86"&gt;568&lt;/key&gt;&lt;/foreign-keys&gt;&lt;ref-type name="Journal Article"&gt;17&lt;/ref-type&gt;&lt;contributors&gt;&lt;authors&gt;&lt;author&gt;Preca, Bogdan</w:instrText>
            </w:r>
            <w:r w:rsidR="00DD0F52" w:rsidRPr="004E497F">
              <w:rPr>
                <w:rFonts w:ascii="宋体" w:eastAsia="宋体" w:hAnsi="宋体" w:cs="宋体" w:hint="eastAsia"/>
                <w:vertAlign w:val="superscript"/>
              </w:rPr>
              <w:instrText>‐</w:instrText>
            </w:r>
            <w:r w:rsidR="00DD0F52" w:rsidRPr="004E497F">
              <w:rPr>
                <w:rFonts w:ascii="Book Antiqua" w:hAnsi="Book Antiqua" w:cstheme="majorBidi"/>
                <w:vertAlign w:val="superscript"/>
              </w:rPr>
              <w:instrText>Tiberius&lt;/author&gt;&lt;author&gt;Bajdak, Karolina&lt;/author&gt;&lt;author&gt;Mock, Kerstin&lt;/author&gt;&lt;author&gt;Sundararajan, Vignesh&lt;/author&gt;&lt;author&gt;Pfannstiel, Jessica&lt;/author&gt;&lt;author&gt;Maurer, Jochen&lt;/author&gt;&lt;author&gt;Wellner, Ulrich&lt;/author&gt;&lt;author&gt;Hopt, Ulrich T&lt;/author&gt;&lt;author&gt;Brummer, Tilman&lt;/author&gt;&lt;author&gt;Brabletz, Simone&lt;/author&gt;&lt;/authors&gt;&lt;/contributors&gt;&lt;titles&gt;&lt;title&gt;A self</w:instrText>
            </w:r>
            <w:r w:rsidR="00DD0F52" w:rsidRPr="004E497F">
              <w:rPr>
                <w:rFonts w:ascii="宋体" w:eastAsia="宋体" w:hAnsi="宋体" w:cs="宋体" w:hint="eastAsia"/>
                <w:vertAlign w:val="superscript"/>
              </w:rPr>
              <w:instrText>‐</w:instrText>
            </w:r>
            <w:r w:rsidR="00DD0F52" w:rsidRPr="004E497F">
              <w:rPr>
                <w:rFonts w:ascii="Book Antiqua" w:hAnsi="Book Antiqua" w:cstheme="majorBidi"/>
                <w:vertAlign w:val="superscript"/>
              </w:rPr>
              <w:instrText>enforcing CD 44s/ZEB 1 feedback loop maintains EMT and stemness properties in cancer cells&lt;/title&gt;&lt;secondary-title&gt;International journal of cancer&lt;/secondary-title&gt;&lt;/titles&gt;&lt;periodical&gt;&lt;full-title&gt;International journal of cancer&lt;/full-title&gt;&lt;/periodical&gt;&lt;pages&gt;2566-2577&lt;/pages&gt;&lt;volume&gt;137&lt;/volume&gt;&lt;number&gt;11&lt;/number&gt;&lt;dates&gt;&lt;year&gt;2015&lt;/year&gt;&lt;/dates&gt;&lt;isbn&gt;0020-7136&lt;/isbn&gt;&lt;urls&gt;&lt;/urls&gt;&lt;/record&gt;&lt;/Cite&gt;&lt;/EndNote&gt;</w:instrText>
            </w:r>
            <w:r w:rsidR="00DD0F52"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="00DD0F52" w:rsidRPr="004E497F">
              <w:rPr>
                <w:rFonts w:ascii="Book Antiqua" w:hAnsi="Book Antiqua" w:cstheme="majorBidi"/>
                <w:noProof/>
                <w:vertAlign w:val="superscript"/>
              </w:rPr>
              <w:t>200</w:t>
            </w:r>
            <w:r w:rsidR="00DD0F52"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t>]</w:t>
            </w:r>
          </w:p>
        </w:tc>
      </w:tr>
      <w:tr w:rsidR="00C12A08" w:rsidRPr="004E497F" w14:paraId="124D7332" w14:textId="77777777" w:rsidTr="00F46AE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3" w:type="dxa"/>
            <w:tcBorders>
              <w:top w:val="none" w:sz="0" w:space="0" w:color="auto"/>
              <w:bottom w:val="none" w:sz="0" w:space="0" w:color="auto"/>
            </w:tcBorders>
          </w:tcPr>
          <w:p w14:paraId="4FA669DA" w14:textId="77777777" w:rsidR="00C12A08" w:rsidRPr="004E497F" w:rsidRDefault="00C12A08" w:rsidP="00F46AE0">
            <w:pPr>
              <w:spacing w:line="360" w:lineRule="auto"/>
              <w:jc w:val="both"/>
              <w:rPr>
                <w:rFonts w:ascii="Book Antiqua" w:hAnsi="Book Antiqua" w:cstheme="majorBidi"/>
                <w:b w:val="0"/>
                <w:bCs w:val="0"/>
              </w:rPr>
            </w:pPr>
            <w:r w:rsidRPr="004E497F">
              <w:rPr>
                <w:rFonts w:ascii="Book Antiqua" w:hAnsi="Book Antiqua" w:cstheme="majorBidi"/>
                <w:b w:val="0"/>
                <w:bCs w:val="0"/>
              </w:rPr>
              <w:t>PSA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3E37B965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-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7AD0326D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202B7E87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3FA1CF7E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3DA1F56E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2221" w:type="dxa"/>
            <w:tcBorders>
              <w:top w:val="none" w:sz="0" w:space="0" w:color="auto"/>
              <w:bottom w:val="none" w:sz="0" w:space="0" w:color="auto"/>
            </w:tcBorders>
          </w:tcPr>
          <w:p w14:paraId="095162F1" w14:textId="4CAF3D1E" w:rsidR="00C12A08" w:rsidRPr="004E497F" w:rsidRDefault="00C12A0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  <w:vertAlign w:val="superscript"/>
              </w:rPr>
            </w:pPr>
            <w:r w:rsidRPr="004E497F">
              <w:rPr>
                <w:rFonts w:ascii="Book Antiqua" w:hAnsi="Book Antiqua" w:cstheme="majorBidi"/>
                <w:vertAlign w:val="superscript"/>
              </w:rPr>
              <w:t>[</w:t>
            </w:r>
            <w:r w:rsidR="00DD0F52"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="00DD0F52"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Qin&lt;/Author&gt;&lt;Year&gt;2012&lt;/Year&gt;&lt;RecNum&gt;569&lt;/RecNum&gt;&lt;DisplayText&gt;&lt;style face="superscript"&gt;[205]&lt;/style&gt;&lt;/DisplayText&gt;&lt;record&gt;&lt;rec-number&gt;569&lt;/rec-number&gt;&lt;foreign-keys&gt;&lt;key app="EN" db-id="pfw0tfzzf0w90aeptdrvdxeiv95vwd5dpv2v" timestamp="1672149215" guid="00cdf22c-afa2-4c9b-842e-7e4e54074c94"&gt;569&lt;/key&gt;&lt;/foreign-keys&gt;&lt;ref-type name="Journal Article"&gt;17&lt;/ref-type&gt;&lt;contributors&gt;&lt;authors&gt;&lt;author&gt;Qin, Jichao&lt;/author&gt;&lt;author&gt;Liu, Xin&lt;/author&gt;&lt;author&gt;Laffin, Brian&lt;/author&gt;&lt;author&gt;Chen, Xin&lt;/author&gt;&lt;author&gt;Choy, Grace&lt;/author&gt;&lt;author&gt;Jeter, Collene R&lt;/author&gt;&lt;author&gt;Calhoun-Davis, Tammy&lt;/author&gt;&lt;author&gt;Li, Hangwen&lt;/author&gt;&lt;author&gt;Palapattu, Ganesh S&lt;/author&gt;&lt;author&gt;Pang, Shen&lt;/author&gt;&lt;/authors&gt;&lt;/contributors&gt;&lt;titles&gt;&lt;title&gt;The PSA−/lo prostate cancer cell population harbors self-renewing long-term tumor-propagating cells that resist castration&lt;/title&gt;&lt;secondary-title&gt;Cell stem cell&lt;/secondary-title&gt;&lt;/titles&gt;&lt;periodical&gt;&lt;full-title&gt;Cell stem cell&lt;/full-title&gt;&lt;/periodical&gt;&lt;pages&gt;556-569&lt;/pages&gt;&lt;volume&gt;10&lt;/volume&gt;&lt;number&gt;5&lt;/number&gt;&lt;dates&gt;&lt;year&gt;2012&lt;/year&gt;&lt;/dates&gt;&lt;isbn&gt;1934-5909&lt;/isbn&gt;&lt;urls&gt;&lt;/urls&gt;&lt;/record&gt;&lt;/Cite&gt;&lt;/EndNote&gt;</w:instrText>
            </w:r>
            <w:r w:rsidR="00DD0F52"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="00DD0F52" w:rsidRPr="004E497F">
              <w:rPr>
                <w:rFonts w:ascii="Book Antiqua" w:hAnsi="Book Antiqua" w:cstheme="majorBidi"/>
                <w:noProof/>
                <w:vertAlign w:val="superscript"/>
              </w:rPr>
              <w:t>20</w:t>
            </w:r>
            <w:r w:rsidR="00114E5A" w:rsidRPr="004E497F">
              <w:rPr>
                <w:rFonts w:ascii="Book Antiqua" w:hAnsi="Book Antiqua" w:cstheme="majorBidi"/>
                <w:noProof/>
                <w:vertAlign w:val="superscript"/>
              </w:rPr>
              <w:t>1</w:t>
            </w:r>
            <w:r w:rsidR="00DD0F52"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t>]</w:t>
            </w:r>
          </w:p>
        </w:tc>
      </w:tr>
      <w:tr w:rsidR="00C12A08" w:rsidRPr="004E497F" w14:paraId="3105EACB" w14:textId="77777777" w:rsidTr="00F46AE0">
        <w:trPr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3" w:type="dxa"/>
          </w:tcPr>
          <w:p w14:paraId="40490F1E" w14:textId="77777777" w:rsidR="00C12A08" w:rsidRPr="004E497F" w:rsidRDefault="00C12A08" w:rsidP="00F46AE0">
            <w:pPr>
              <w:spacing w:line="360" w:lineRule="auto"/>
              <w:jc w:val="both"/>
              <w:rPr>
                <w:rFonts w:ascii="Book Antiqua" w:hAnsi="Book Antiqua" w:cstheme="majorBidi"/>
                <w:b w:val="0"/>
                <w:bCs w:val="0"/>
              </w:rPr>
            </w:pPr>
            <w:r w:rsidRPr="004E497F">
              <w:rPr>
                <w:rFonts w:ascii="Book Antiqua" w:hAnsi="Book Antiqua" w:cstheme="majorBidi"/>
                <w:b w:val="0"/>
                <w:bCs w:val="0"/>
              </w:rPr>
              <w:t>CK5</w:t>
            </w:r>
          </w:p>
        </w:tc>
        <w:tc>
          <w:tcPr>
            <w:tcW w:w="1141" w:type="dxa"/>
          </w:tcPr>
          <w:p w14:paraId="4DD5D674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</w:tcPr>
          <w:p w14:paraId="1F90F0D7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</w:tcPr>
          <w:p w14:paraId="167433A3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</w:tcPr>
          <w:p w14:paraId="02EDAB4B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</w:tcPr>
          <w:p w14:paraId="72D0FCC3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2221" w:type="dxa"/>
          </w:tcPr>
          <w:p w14:paraId="567DBE9A" w14:textId="0D756017" w:rsidR="00C12A08" w:rsidRPr="004E497F" w:rsidRDefault="00B425B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  <w:vertAlign w:val="superscript"/>
              </w:rPr>
            </w:pPr>
            <w:r w:rsidRPr="004E497F">
              <w:rPr>
                <w:rFonts w:ascii="Book Antiqua" w:hAnsi="Book Antiqua" w:cstheme="majorBidi"/>
                <w:vertAlign w:val="superscript"/>
              </w:rPr>
              <w:t>[117,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Garraway&lt;/Author&gt;&lt;Year&gt;2010&lt;/Year&gt;&lt;RecNum&gt;570&lt;/RecNum&gt;&lt;DisplayText&gt;&lt;style face="superscript"&gt;[206]&lt;/style&gt;&lt;/DisplayText&gt;&lt;record&gt;&lt;rec-number&gt;570&lt;/rec-number&gt;&lt;foreign-keys&gt;&lt;key app="EN" db-id="pfw0tfzzf0w90aeptdrvdxeiv95vwd5dpv2v" timestamp="1672149215" guid="e367fbbb-796f-4238-9d12-89b1768a9d29"&gt;570&lt;/key&gt;&lt;/foreign-keys&gt;&lt;ref-type name="Journal Article"&gt;17&lt;/ref-type&gt;&lt;contributors&gt;&lt;authors&gt;&lt;author&gt;Garraway, Isla P&lt;/author&gt;&lt;author&gt;Sun, Wenyi&lt;/author&gt;&lt;author&gt;Tran, Chau P&lt;/author&gt;&lt;author&gt;Perner, Sven&lt;/author&gt;&lt;author&gt;Zhang, Bao&lt;/author&gt;&lt;author&gt;Goldstein, Andrew S&lt;/author&gt;&lt;author&gt;Hahm, Scott A&lt;/author&gt;&lt;author&gt;Haider, Maahum&lt;/author&gt;&lt;author&gt;Head, Christian S&lt;/author&gt;&lt;author&gt;Reiter, Robert E&lt;/author&gt;&lt;/authors&gt;&lt;/contributors&gt;&lt;titles&gt;&lt;title&gt;Human prostate sphere</w:instrText>
            </w:r>
            <w:r w:rsidRPr="004E497F">
              <w:rPr>
                <w:rFonts w:ascii="宋体" w:eastAsia="宋体" w:hAnsi="宋体" w:cs="宋体" w:hint="eastAsia"/>
                <w:vertAlign w:val="superscript"/>
              </w:rPr>
              <w:instrText>‐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instrText>forming cells represent a subset of basal epithelial cells capable of glandular regeneration in vivo&lt;/title&gt;&lt;secondary-title&gt;The Prostate&lt;/secondary-title&gt;&lt;/titles&gt;&lt;periodical&gt;&lt;full-title&gt;The Prostate&lt;/full-title&gt;&lt;/periodical&gt;&lt;pages&gt;491-501&lt;/pages&gt;&lt;volume&gt;70&lt;/volume&gt;&lt;number&gt;5&lt;/number&gt;&lt;dates&gt;&lt;year&gt;2010&lt;/year&gt;&lt;/dates&gt;&lt;isbn&gt;0270-4137&lt;/isbn&gt;&lt;urls&gt;&lt;/urls&gt;&lt;/record&gt;&lt;/Cite&gt;&lt;/EndNote&gt;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202</w:t>
            </w:r>
            <w:r w:rsidR="008A0E22" w:rsidRPr="004E497F">
              <w:rPr>
                <w:rFonts w:ascii="Book Antiqua" w:hAnsi="Book Antiqua" w:cstheme="majorBidi"/>
                <w:noProof/>
                <w:vertAlign w:val="superscript"/>
              </w:rPr>
              <w:t>-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Ricardo&lt;/Author&gt;&lt;Year&gt;2011&lt;/Year&gt;&lt;RecNum&gt;572&lt;/RecNum&gt;&lt;DisplayText&gt;&lt;style face="superscript"&gt;[208]&lt;/style&gt;&lt;/DisplayText&gt;&lt;record&gt;&lt;rec-number&gt;572&lt;/rec-number&gt;&lt;foreign-keys&gt;&lt;key app="EN" db-id="pfw0tfzzf0w90aeptdrvdxeiv95vwd5dpv2v" timestamp="1672149215" guid="2af55c02-4c01-47a4-8120-6e85c490a788"&gt;572&lt;/key&gt;&lt;/foreign-keys&gt;&lt;ref-type name="Journal Article"&gt;17&lt;/ref-type&gt;&lt;contributors&gt;&lt;authors&gt;&lt;author&gt;Ricardo, Sara&lt;/author&gt;&lt;author&gt;Vieira, André Filipe&lt;/author&gt;&lt;author&gt;Gerhard, Renê&lt;/author&gt;&lt;author&gt;Leitão, Dina&lt;/author&gt;&lt;author&gt;Pinto, Regina&lt;/author&gt;&lt;author&gt;Cameselle-Teijeiro, Jorge F&lt;/author&gt;&lt;author&gt;Milanezi, Fernanda&lt;/author&gt;&lt;author&gt;Schmitt, Fernando&lt;/author&gt;&lt;author&gt;Paredes, Joana&lt;/author&gt;&lt;/authors&gt;&lt;/contributors&gt;&lt;titles&gt;&lt;title&gt;Breast cancer stem cell markers CD44, CD24 and ALDH1: expression distribution within intrinsic molecular subtype&lt;/title&gt;&lt;secondary-title&gt;Journal of clinical pathology&lt;/secondary-title&gt;&lt;/titles&gt;&lt;periodical&gt;&lt;full-title&gt;Journal of clinical pathology&lt;/full-title&gt;&lt;/periodical&gt;&lt;pages&gt;937-946&lt;/pages&gt;&lt;volume&gt;64&lt;/volume&gt;&lt;number&gt;11&lt;/number&gt;&lt;dates&gt;&lt;year&gt;2011&lt;/year&gt;&lt;/dates&gt;&lt;isbn&gt;0021-9746&lt;/isbn&gt;&lt;urls&gt;&lt;/urls&gt;&lt;/record&gt;&lt;/Cite&gt;&lt;/EndNote&gt;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204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t>]</w:t>
            </w:r>
          </w:p>
        </w:tc>
      </w:tr>
      <w:tr w:rsidR="00C12A08" w:rsidRPr="004E497F" w14:paraId="74CFF618" w14:textId="77777777" w:rsidTr="00F46AE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3" w:type="dxa"/>
            <w:tcBorders>
              <w:top w:val="none" w:sz="0" w:space="0" w:color="auto"/>
              <w:bottom w:val="none" w:sz="0" w:space="0" w:color="auto"/>
            </w:tcBorders>
          </w:tcPr>
          <w:p w14:paraId="4B0D4736" w14:textId="77777777" w:rsidR="00C12A08" w:rsidRPr="004E497F" w:rsidRDefault="00C12A08" w:rsidP="00F46AE0">
            <w:pPr>
              <w:spacing w:line="360" w:lineRule="auto"/>
              <w:jc w:val="both"/>
              <w:rPr>
                <w:rFonts w:ascii="Book Antiqua" w:hAnsi="Book Antiqua" w:cstheme="majorBidi"/>
                <w:b w:val="0"/>
                <w:bCs w:val="0"/>
              </w:rPr>
            </w:pPr>
            <w:r w:rsidRPr="004E497F">
              <w:rPr>
                <w:rFonts w:ascii="Book Antiqua" w:hAnsi="Book Antiqua" w:cstheme="majorBidi"/>
                <w:b w:val="0"/>
                <w:bCs w:val="0"/>
              </w:rPr>
              <w:t>CK17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5771B7CF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40A56E32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25814085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6A94E550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6D2E1456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2221" w:type="dxa"/>
            <w:tcBorders>
              <w:top w:val="none" w:sz="0" w:space="0" w:color="auto"/>
              <w:bottom w:val="none" w:sz="0" w:space="0" w:color="auto"/>
            </w:tcBorders>
          </w:tcPr>
          <w:p w14:paraId="1BCF2520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  <w:vertAlign w:val="superscript"/>
              </w:rPr>
            </w:pPr>
            <w:r w:rsidRPr="004E497F">
              <w:rPr>
                <w:rFonts w:ascii="Book Antiqua" w:hAnsi="Book Antiqua" w:cstheme="majorBidi"/>
                <w:vertAlign w:val="superscript"/>
              </w:rPr>
              <w:t>[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Xia&lt;/Author&gt;&lt;Year&gt;2022&lt;/Year&gt;&lt;RecNum&gt;494&lt;/RecNum&gt;&lt;DisplayText&gt;&lt;style face="superscript"&gt;[89]&lt;/style&gt;&lt;/DisplayText&gt;&lt;record&gt;&lt;rec-number&gt;494&lt;/rec-number&gt;&lt;foreign-keys&gt;&lt;key app="EN" db-id="pfw0tfzzf0w90aeptdrvdxeiv95vwd5dpv2v" timestamp="1672149209" guid="69202485-8945-40b3-a34d-aa573129665d"&gt;494&lt;/key&gt;&lt;/foreign-keys&gt;&lt;ref-type name="Journal Article"&gt;17&lt;/ref-type&gt;&lt;contributors&gt;&lt;authors&gt;&lt;author&gt;Xia, Pu&lt;/author&gt;&lt;author&gt;Liu, Da-Hua&lt;/author&gt;&lt;author&gt;Xu, Ze-Jun&lt;/author&gt;&lt;author&gt;Ren, Fu&lt;/author&gt;&lt;/authors&gt;&lt;/contributors&gt;&lt;titles&gt;&lt;title&gt;Cancer Stem Cell Markers for Urinary Carcinoma&lt;/title&gt;&lt;secondary-title&gt;Stem Cells International&lt;/secondary-title&gt;&lt;/titles&gt;&lt;periodical&gt;&lt;full-title&gt;Stem Cells International&lt;/full-title&gt;&lt;/periodical&gt;&lt;pages&gt;1-7&lt;/pages&gt;&lt;volume&gt;2022&lt;/volume&gt;&lt;dates&gt;&lt;year&gt;2022&lt;/year&gt;&lt;/dates&gt;&lt;publisher&gt;Hindawi Limited&lt;/publisher&gt;&lt;isbn&gt;1687-9678&lt;/isbn&gt;&lt;urls&gt;&lt;related-urls&gt;&lt;url&gt;https://dx.doi.org/10.1155/2022/3611677&lt;/url&gt;&lt;/related-urls&gt;&lt;/urls&gt;&lt;electronic-resource-num&gt;10.1155/2022/3611677&lt;/electronic-resource-num&gt;&lt;/record&gt;&lt;/Cite&gt;&lt;/EndNote&gt;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89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t>]</w:t>
            </w:r>
          </w:p>
        </w:tc>
      </w:tr>
      <w:tr w:rsidR="00C12A08" w:rsidRPr="004E497F" w14:paraId="09A204EA" w14:textId="77777777" w:rsidTr="00F46AE0">
        <w:trPr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3" w:type="dxa"/>
          </w:tcPr>
          <w:p w14:paraId="6920DCC5" w14:textId="77777777" w:rsidR="00C12A08" w:rsidRPr="004E497F" w:rsidRDefault="00C12A08" w:rsidP="00F46AE0">
            <w:pPr>
              <w:spacing w:line="360" w:lineRule="auto"/>
              <w:jc w:val="both"/>
              <w:rPr>
                <w:rFonts w:ascii="Book Antiqua" w:hAnsi="Book Antiqua" w:cstheme="majorBidi"/>
                <w:b w:val="0"/>
                <w:bCs w:val="0"/>
              </w:rPr>
            </w:pPr>
            <w:r w:rsidRPr="004E497F">
              <w:rPr>
                <w:rFonts w:ascii="Book Antiqua" w:hAnsi="Book Antiqua" w:cstheme="majorBidi"/>
                <w:b w:val="0"/>
                <w:bCs w:val="0"/>
              </w:rPr>
              <w:t>CK18</w:t>
            </w:r>
          </w:p>
        </w:tc>
        <w:tc>
          <w:tcPr>
            <w:tcW w:w="1141" w:type="dxa"/>
          </w:tcPr>
          <w:p w14:paraId="2CC25AB1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-</w:t>
            </w:r>
          </w:p>
        </w:tc>
        <w:tc>
          <w:tcPr>
            <w:tcW w:w="1141" w:type="dxa"/>
          </w:tcPr>
          <w:p w14:paraId="371E0C12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</w:tcPr>
          <w:p w14:paraId="16C1EB3A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-</w:t>
            </w:r>
          </w:p>
        </w:tc>
        <w:tc>
          <w:tcPr>
            <w:tcW w:w="1141" w:type="dxa"/>
          </w:tcPr>
          <w:p w14:paraId="2869DDFF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-</w:t>
            </w:r>
          </w:p>
        </w:tc>
        <w:tc>
          <w:tcPr>
            <w:tcW w:w="1141" w:type="dxa"/>
          </w:tcPr>
          <w:p w14:paraId="007655E2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2221" w:type="dxa"/>
          </w:tcPr>
          <w:p w14:paraId="56C97533" w14:textId="1120C66E" w:rsidR="00C12A08" w:rsidRPr="004E497F" w:rsidRDefault="00B425B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  <w:vertAlign w:val="superscript"/>
              </w:rPr>
            </w:pPr>
            <w:r w:rsidRPr="004E497F">
              <w:rPr>
                <w:rFonts w:ascii="Book Antiqua" w:hAnsi="Book Antiqua" w:cstheme="majorBidi"/>
                <w:vertAlign w:val="superscript"/>
              </w:rPr>
              <w:t>[89,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Chen&lt;/Author&gt;&lt;Year&gt;2013&lt;/Year&gt;&lt;RecNum&gt;573&lt;/RecNum&gt;&lt;DisplayText&gt;&lt;style face="superscript"&gt;[209]&lt;/style&gt;&lt;/DisplayText&gt;&lt;record&gt;&lt;rec-number&gt;573&lt;/rec-number&gt;&lt;foreign-keys&gt;&lt;key app="EN" db-id="pfw0tfzzf0w90aeptdrvdxeiv95vwd5dpv2v" timestamp="1672149216" guid="ad29348f-8f97-43b5-bdd0-561609104f01"&gt;573&lt;/key&gt;&lt;/foreign-keys&gt;&lt;ref-type name="Journal Article"&gt;17&lt;/ref-type&gt;&lt;contributors&gt;&lt;authors&gt;&lt;author&gt;Chen, Xin&lt;/author&gt;&lt;author&gt;Rycaj, Kiera&lt;/author&gt;&lt;author&gt;Liu, Xin&lt;/author&gt;&lt;author&gt;Tang, Dean G.&lt;/author&gt;&lt;/authors&gt;&lt;/contributors&gt;&lt;titles&gt;&lt;title&gt;New insights into prostate cancer stem cells&lt;/title&gt;&lt;secondary-title&gt;Cell Cycle&lt;/secondary-title&gt;&lt;/titles&gt;&lt;periodical&gt;&lt;full-title&gt;Cell cycle&lt;/full-title&gt;&lt;/periodical&gt;&lt;pages&gt;579-586&lt;/pages&gt;&lt;volume&gt;12&lt;/volume&gt;&lt;number&gt;4&lt;/number&gt;&lt;dates&gt;&lt;year&gt;2013&lt;/year&gt;&lt;/dates&gt;&lt;publisher&gt;Informa UK Limited&lt;/publisher&gt;&lt;isbn&gt;1538-4101&lt;/isbn&gt;&lt;urls&gt;&lt;related-urls&gt;&lt;url&gt;https://dx.doi.org/10.4161/cc.23721&lt;/url&gt;&lt;/related-urls&gt;&lt;/urls&gt;&lt;electronic-resource-num&gt;10.4161/cc.23721&lt;/electronic-resource-num&gt;&lt;/record&gt;&lt;/Cite&gt;&lt;/EndNote&gt;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205,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Shi&lt;/Author&gt;&lt;Year&gt;2020&lt;/Year&gt;&lt;RecNum&gt;574&lt;/RecNum&gt;&lt;DisplayText&gt;&lt;style face="superscript"&gt;[210]&lt;/style&gt;&lt;/DisplayText&gt;&lt;record&gt;&lt;rec-number&gt;574&lt;/rec-number&gt;&lt;foreign-keys&gt;&lt;key app="EN" db-id="pfw0tfzzf0w90aeptdrvdxeiv95vwd5dpv2v" timestamp="1672149216" guid="5ffded77-9891-41fc-aba1-08bc63480c6b"&gt;574&lt;/key&gt;&lt;/foreign-keys&gt;&lt;ref-type name="Journal Article"&gt;17&lt;/ref-type&gt;&lt;contributors&gt;&lt;authors&gt;&lt;author&gt;Shi, Ruizan&lt;/author&gt;&lt;author&gt;Liu, Linhong&lt;/author&gt;&lt;author&gt;Wang, Fengge&lt;/author&gt;&lt;author&gt;He, Yifan&lt;/author&gt;&lt;author&gt;Niu, Yanan&lt;/author&gt;&lt;author&gt;Wang, Chang&lt;/author&gt;&lt;author&gt;Zhang, Xuanping&lt;/author&gt;&lt;author&gt;Zhang, Xiuli&lt;/author&gt;&lt;author&gt;Zhang, Huifeng&lt;/author&gt;&lt;author&gt;Chen, Min&lt;/author&gt;&lt;/authors&gt;&lt;/contributors&gt;&lt;titles&gt;&lt;title&gt;Downregulation of cytokeratin 18 induces cellular partial EMT and stemness through increasing EpCAM expression in breast cancer&lt;/title&gt;&lt;secondary-title&gt;Cellular Signalling&lt;/secondary-title&gt;&lt;/titles&gt;&lt;periodical&gt;&lt;full-title&gt;Cellular Signalling&lt;/full-title&gt;&lt;/periodical&gt;&lt;pages&gt;109810&lt;/pages&gt;&lt;volume&gt;76&lt;/volume&gt;&lt;dates&gt;&lt;year&gt;2020&lt;/year&gt;&lt;/dates&gt;&lt;isbn&gt;0898-6568&lt;/isbn&gt;&lt;urls&gt;&lt;/urls&gt;&lt;/record&gt;&lt;/Cite&gt;&lt;/EndNote&gt;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206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t>]</w:t>
            </w:r>
          </w:p>
        </w:tc>
      </w:tr>
      <w:tr w:rsidR="00C12A08" w:rsidRPr="004E497F" w14:paraId="2B90DEB5" w14:textId="77777777" w:rsidTr="00F46AE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3" w:type="dxa"/>
            <w:tcBorders>
              <w:top w:val="none" w:sz="0" w:space="0" w:color="auto"/>
              <w:bottom w:val="none" w:sz="0" w:space="0" w:color="auto"/>
            </w:tcBorders>
          </w:tcPr>
          <w:p w14:paraId="27A34CB7" w14:textId="77777777" w:rsidR="00C12A08" w:rsidRPr="004E497F" w:rsidRDefault="00C12A08" w:rsidP="00F46AE0">
            <w:pPr>
              <w:spacing w:line="360" w:lineRule="auto"/>
              <w:jc w:val="both"/>
              <w:rPr>
                <w:rFonts w:ascii="Book Antiqua" w:hAnsi="Book Antiqua" w:cstheme="majorBidi"/>
                <w:b w:val="0"/>
                <w:bCs w:val="0"/>
              </w:rPr>
            </w:pPr>
            <w:r w:rsidRPr="004E497F">
              <w:rPr>
                <w:rFonts w:ascii="Book Antiqua" w:hAnsi="Book Antiqua" w:cstheme="majorBidi"/>
                <w:b w:val="0"/>
                <w:bCs w:val="0"/>
              </w:rPr>
              <w:t>CK20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3EC2DBCD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547720B6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792ECCC4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-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13727590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2914E09E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2221" w:type="dxa"/>
            <w:tcBorders>
              <w:top w:val="none" w:sz="0" w:space="0" w:color="auto"/>
              <w:bottom w:val="none" w:sz="0" w:space="0" w:color="auto"/>
            </w:tcBorders>
          </w:tcPr>
          <w:p w14:paraId="20F9D5EE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  <w:vertAlign w:val="superscript"/>
              </w:rPr>
            </w:pPr>
            <w:r w:rsidRPr="004E497F">
              <w:rPr>
                <w:rFonts w:ascii="Book Antiqua" w:hAnsi="Book Antiqua" w:cstheme="majorBidi"/>
                <w:vertAlign w:val="superscript"/>
              </w:rPr>
              <w:t>[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Xia&lt;/Author&gt;&lt;Year&gt;2022&lt;/Year&gt;&lt;RecNum&gt;494&lt;/RecNum&gt;&lt;DisplayText&gt;&lt;style face="superscript"&gt;[89]&lt;/style&gt;&lt;/DisplayText&gt;&lt;record&gt;&lt;rec-number&gt;494&lt;/rec-number&gt;&lt;foreign-keys&gt;&lt;key app="EN" db-id="pfw0tfzzf0w90aeptdrvdxeiv95vwd5dpv2v" timestamp="1672149209" guid="69202485-8945-40b3-a34d-aa573129665d"&gt;494&lt;/key&gt;&lt;/foreign-keys&gt;&lt;ref-type name="Journal Article"&gt;17&lt;/ref-type&gt;&lt;contributors&gt;&lt;authors&gt;&lt;author&gt;Xia, Pu&lt;/author&gt;&lt;author&gt;Liu, Da-Hua&lt;/author&gt;&lt;author&gt;Xu, Ze-Jun&lt;/author&gt;&lt;author&gt;Ren, Fu&lt;/author&gt;&lt;/authors&gt;&lt;/contributors&gt;&lt;titles&gt;&lt;title&gt;Cancer Stem Cell Markers for Urinary Carcinoma&lt;/title&gt;&lt;secondary-title&gt;Stem Cells International&lt;/secondary-title&gt;&lt;/titles&gt;&lt;periodical&gt;&lt;full-title&gt;Stem Cells International&lt;/full-title&gt;&lt;/periodical&gt;&lt;pages&gt;1-7&lt;/pages&gt;&lt;volume&gt;2022&lt;/volume&gt;&lt;dates&gt;&lt;year&gt;2022&lt;/year&gt;&lt;/dates&gt;&lt;publisher&gt;Hindawi Limited&lt;/publisher&gt;&lt;isbn&gt;1687-9678&lt;/isbn&gt;&lt;urls&gt;&lt;related-urls&gt;&lt;url&gt;https://dx.doi.org/10.1155/2022/3611677&lt;/url&gt;&lt;/related-urls&gt;&lt;/urls&gt;&lt;electronic-resource-num&gt;10.1155/2022/3611677&lt;/electronic-resource-num&gt;&lt;/record&gt;&lt;/Cite&gt;&lt;/EndNote&gt;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89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t>]</w:t>
            </w:r>
          </w:p>
        </w:tc>
      </w:tr>
      <w:tr w:rsidR="00C12A08" w:rsidRPr="004E497F" w14:paraId="08E0368D" w14:textId="77777777" w:rsidTr="00F46AE0">
        <w:trPr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3" w:type="dxa"/>
          </w:tcPr>
          <w:p w14:paraId="6FBC9806" w14:textId="77777777" w:rsidR="00C12A08" w:rsidRPr="004E497F" w:rsidRDefault="00C12A08" w:rsidP="00F46AE0">
            <w:pPr>
              <w:spacing w:line="360" w:lineRule="auto"/>
              <w:jc w:val="both"/>
              <w:rPr>
                <w:rFonts w:ascii="Book Antiqua" w:hAnsi="Book Antiqua" w:cstheme="majorBidi"/>
                <w:b w:val="0"/>
                <w:bCs w:val="0"/>
              </w:rPr>
            </w:pPr>
            <w:r w:rsidRPr="004E497F">
              <w:rPr>
                <w:rFonts w:ascii="Book Antiqua" w:hAnsi="Book Antiqua" w:cstheme="majorBidi"/>
                <w:b w:val="0"/>
                <w:bCs w:val="0"/>
              </w:rPr>
              <w:t>Ar-v7</w:t>
            </w:r>
          </w:p>
        </w:tc>
        <w:tc>
          <w:tcPr>
            <w:tcW w:w="1141" w:type="dxa"/>
          </w:tcPr>
          <w:p w14:paraId="312108F4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</w:tcPr>
          <w:p w14:paraId="5B614C56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</w:tcPr>
          <w:p w14:paraId="3EBA54F6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</w:tcPr>
          <w:p w14:paraId="0D5A336B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</w:tcPr>
          <w:p w14:paraId="58733F60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2221" w:type="dxa"/>
          </w:tcPr>
          <w:p w14:paraId="585325DB" w14:textId="316917E5" w:rsidR="00C12A08" w:rsidRPr="004E497F" w:rsidRDefault="00C12A0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  <w:vertAlign w:val="superscript"/>
              </w:rPr>
            </w:pPr>
            <w:r w:rsidRPr="004E497F">
              <w:rPr>
                <w:rFonts w:ascii="Book Antiqua" w:hAnsi="Book Antiqua" w:cstheme="majorBidi"/>
                <w:vertAlign w:val="superscript"/>
              </w:rPr>
              <w:t>[</w:t>
            </w:r>
            <w:r w:rsidR="00114E5A"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="00114E5A"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Chen&lt;/Author&gt;&lt;Year&gt;2021&lt;/Year&gt;&lt;RecNum&gt;575&lt;/RecNum&gt;&lt;DisplayText&gt;&lt;style face="superscript"&gt;[211]&lt;/style&gt;&lt;/DisplayText&gt;&lt;record&gt;&lt;rec-number&gt;575&lt;/rec-number&gt;&lt;foreign-keys&gt;&lt;key app="EN" db-id="pfw0tfzzf0w90aeptdrvdxeiv95vwd5dpv2v" timestamp="1672149216" guid="80ab8744-6ca2-49b0-b88c-e31602029e6b"&gt;575&lt;/key&gt;&lt;/foreign-keys&gt;&lt;ref-type name="Journal Article"&gt;17&lt;/ref-type&gt;&lt;contributors&gt;&lt;authors&gt;&lt;author&gt;Chen, Ye&lt;/author&gt;&lt;author&gt;Lan, Tian&lt;/author&gt;&lt;/authors&gt;&lt;/contributors&gt;&lt;titles&gt;&lt;title&gt;Molecular origin, expression regulation, and biological function of androgen receptor splicing variant 7 in prostate cancer&lt;/title&gt;&lt;secondary-title&gt;Urologia Internationalis&lt;/secondary-title&gt;&lt;/titles&gt;&lt;periodical&gt;&lt;full-title&gt;Urologia Internationalis&lt;/full-title&gt;&lt;/periodical&gt;&lt;pages&gt;337-353&lt;/pages&gt;&lt;volume&gt;105&lt;/volume&gt;&lt;number&gt;5-6&lt;/number&gt;&lt;dates&gt;&lt;year&gt;2021&lt;/year&gt;&lt;/dates&gt;&lt;isbn&gt;0042-1138&lt;/isbn&gt;&lt;urls&gt;&lt;/urls&gt;&lt;/record&gt;&lt;/Cite&gt;&lt;/EndNote&gt;</w:instrText>
            </w:r>
            <w:r w:rsidR="00114E5A"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="00114E5A" w:rsidRPr="004E497F">
              <w:rPr>
                <w:rFonts w:ascii="Book Antiqua" w:hAnsi="Book Antiqua" w:cstheme="majorBidi"/>
                <w:noProof/>
                <w:vertAlign w:val="superscript"/>
              </w:rPr>
              <w:t>207</w:t>
            </w:r>
            <w:r w:rsidR="00114E5A"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t>]</w:t>
            </w:r>
          </w:p>
        </w:tc>
      </w:tr>
    </w:tbl>
    <w:p w14:paraId="5DD87DA1" w14:textId="7D7FDCA7" w:rsidR="00FE0C87" w:rsidRPr="004E497F" w:rsidRDefault="00C12A08" w:rsidP="00E37B31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color w:val="000000"/>
        </w:rPr>
        <w:t>+: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ver-expressed;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-: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Under-expressed;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lank: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o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u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iterature/controversial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SCSCs: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issue-specif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e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;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CSCs: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sta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e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;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CSCs: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l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e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;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CSCs: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ladd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e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;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E497F">
        <w:rPr>
          <w:rFonts w:ascii="Book Antiqua" w:eastAsia="Book Antiqua" w:hAnsi="Book Antiqua" w:cs="Book Antiqua"/>
          <w:color w:val="000000"/>
        </w:rPr>
        <w:t>BrCSCs</w:t>
      </w:r>
      <w:proofErr w:type="spellEnd"/>
      <w:r w:rsidRPr="004E497F">
        <w:rPr>
          <w:rFonts w:ascii="Book Antiqua" w:eastAsia="Book Antiqua" w:hAnsi="Book Antiqua" w:cs="Book Antiqua"/>
          <w:color w:val="000000"/>
        </w:rPr>
        <w:t>: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reas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e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;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CSCs: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u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e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="00FE0C87" w:rsidRPr="004E497F">
        <w:rPr>
          <w:rFonts w:ascii="Book Antiqua" w:eastAsia="Book Antiqua" w:hAnsi="Book Antiqua" w:cs="Book Antiqua"/>
          <w:color w:val="000000"/>
        </w:rPr>
        <w:t>;</w:t>
      </w:r>
      <w:r w:rsidR="00FE0C87" w:rsidRPr="004E497F">
        <w:rPr>
          <w:rFonts w:ascii="Book Antiqua" w:eastAsia="Book Antiqua" w:hAnsi="Book Antiqua" w:cs="Book Antiqua"/>
          <w:color w:val="FF0000"/>
        </w:rPr>
        <w:t xml:space="preserve"> </w:t>
      </w:r>
      <w:proofErr w:type="spellStart"/>
      <w:r w:rsidR="00FE0C87" w:rsidRPr="004E497F">
        <w:rPr>
          <w:rFonts w:ascii="Book Antiqua" w:hAnsi="Book Antiqua" w:cstheme="majorBidi"/>
        </w:rPr>
        <w:t>EpCAM</w:t>
      </w:r>
      <w:proofErr w:type="spellEnd"/>
      <w:r w:rsidR="00FE0C87" w:rsidRPr="004E497F">
        <w:rPr>
          <w:rFonts w:ascii="Book Antiqua" w:hAnsi="Book Antiqua" w:cstheme="majorBidi"/>
        </w:rPr>
        <w:t xml:space="preserve">: </w:t>
      </w:r>
      <w:r w:rsidR="00FE0C87" w:rsidRPr="004E497F">
        <w:rPr>
          <w:rFonts w:ascii="Book Antiqua" w:eastAsia="Book Antiqua" w:hAnsi="Book Antiqua" w:cs="Book Antiqua"/>
        </w:rPr>
        <w:t xml:space="preserve">Epithelial cell adhesion molecule; </w:t>
      </w:r>
      <w:r w:rsidR="00FE0C87" w:rsidRPr="004E497F">
        <w:rPr>
          <w:rFonts w:ascii="Book Antiqua" w:hAnsi="Book Antiqua" w:cstheme="majorBidi"/>
        </w:rPr>
        <w:t>TRA-1-</w:t>
      </w:r>
      <w:r w:rsidR="00FE0C87" w:rsidRPr="004E497F">
        <w:rPr>
          <w:rFonts w:ascii="Book Antiqua" w:hAnsi="Book Antiqua" w:cstheme="majorBidi"/>
        </w:rPr>
        <w:lastRenderedPageBreak/>
        <w:t xml:space="preserve">60: </w:t>
      </w:r>
      <w:r w:rsidR="00FE0C87" w:rsidRPr="004E497F">
        <w:rPr>
          <w:rFonts w:ascii="Book Antiqua" w:eastAsia="Book Antiqua" w:hAnsi="Book Antiqua" w:cs="Book Antiqua"/>
        </w:rPr>
        <w:t xml:space="preserve">T cell receptor alpha locus; </w:t>
      </w:r>
      <w:r w:rsidR="00FE0C87" w:rsidRPr="004E497F">
        <w:rPr>
          <w:rFonts w:ascii="Book Antiqua" w:hAnsi="Book Antiqua" w:cstheme="majorBidi"/>
        </w:rPr>
        <w:t xml:space="preserve">ALDH: </w:t>
      </w:r>
      <w:r w:rsidR="00FE0C87" w:rsidRPr="004E497F">
        <w:rPr>
          <w:rFonts w:ascii="Book Antiqua" w:eastAsia="Book Antiqua" w:hAnsi="Book Antiqua" w:cs="Book Antiqua"/>
        </w:rPr>
        <w:t>Aldehyde dehydrogenase</w:t>
      </w:r>
      <w:r w:rsidR="00E37B31" w:rsidRPr="004E497F">
        <w:rPr>
          <w:rFonts w:ascii="Book Antiqua" w:eastAsia="Book Antiqua" w:hAnsi="Book Antiqua" w:cs="Book Antiqua"/>
        </w:rPr>
        <w:t xml:space="preserve">; </w:t>
      </w:r>
      <w:r w:rsidR="00FE0C87" w:rsidRPr="004E497F">
        <w:rPr>
          <w:rFonts w:ascii="Book Antiqua" w:hAnsi="Book Antiqua" w:cstheme="majorBidi"/>
        </w:rPr>
        <w:t xml:space="preserve">EMA: </w:t>
      </w:r>
      <w:r w:rsidR="00FE0C87" w:rsidRPr="004E497F">
        <w:rPr>
          <w:rFonts w:ascii="Book Antiqua" w:eastAsia="Book Antiqua" w:hAnsi="Book Antiqua" w:cs="Book Antiqua"/>
        </w:rPr>
        <w:t>Epithelial membrane antigen</w:t>
      </w:r>
      <w:r w:rsidR="00E37B31" w:rsidRPr="004E497F">
        <w:rPr>
          <w:rFonts w:ascii="Book Antiqua" w:eastAsia="Book Antiqua" w:hAnsi="Book Antiqua" w:cs="Book Antiqua"/>
        </w:rPr>
        <w:t>.</w:t>
      </w:r>
    </w:p>
    <w:p w14:paraId="55530162" w14:textId="77777777" w:rsidR="00FE0C87" w:rsidRPr="004E497F" w:rsidRDefault="00FE0C87" w:rsidP="00346CE5">
      <w:pPr>
        <w:adjustRightInd w:val="0"/>
        <w:snapToGrid w:val="0"/>
        <w:spacing w:line="360" w:lineRule="auto"/>
        <w:jc w:val="both"/>
        <w:rPr>
          <w:rFonts w:ascii="Book Antiqua" w:eastAsia="宋体" w:hAnsi="Book Antiqua" w:cstheme="majorBidi"/>
          <w:b/>
          <w:bCs/>
          <w:iCs/>
        </w:rPr>
      </w:pPr>
    </w:p>
    <w:sectPr w:rsidR="00FE0C87" w:rsidRPr="004E497F" w:rsidSect="00AE15C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49390DC" w14:textId="77777777" w:rsidR="00572865" w:rsidRDefault="00572865" w:rsidP="002A4D3F">
      <w:r>
        <w:separator/>
      </w:r>
    </w:p>
  </w:endnote>
  <w:endnote w:type="continuationSeparator" w:id="0">
    <w:p w14:paraId="4D802FDC" w14:textId="77777777" w:rsidR="00572865" w:rsidRDefault="00572865" w:rsidP="002A4D3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Fonts w:ascii="Book Antiqua" w:hAnsi="Book Antiqua"/>
        <w:sz w:val="24"/>
        <w:szCs w:val="24"/>
      </w:rPr>
      <w:id w:val="972485102"/>
      <w:docPartObj>
        <w:docPartGallery w:val="Page Numbers (Bottom of Page)"/>
        <w:docPartUnique/>
      </w:docPartObj>
    </w:sdtPr>
    <w:sdtContent>
      <w:sdt>
        <w:sdtPr>
          <w:rPr>
            <w:rFonts w:ascii="Book Antiqua" w:hAnsi="Book Antiqua"/>
            <w:sz w:val="24"/>
            <w:szCs w:val="24"/>
          </w:rPr>
          <w:id w:val="-1769616900"/>
          <w:docPartObj>
            <w:docPartGallery w:val="Page Numbers (Top of Page)"/>
            <w:docPartUnique/>
          </w:docPartObj>
        </w:sdtPr>
        <w:sdtContent>
          <w:p w14:paraId="6348DD9D" w14:textId="14FC9FF2" w:rsidR="005C3F05" w:rsidRPr="002A4D3F" w:rsidRDefault="005C3F05">
            <w:pPr>
              <w:pStyle w:val="a6"/>
              <w:jc w:val="right"/>
              <w:rPr>
                <w:rFonts w:ascii="Book Antiqua" w:hAnsi="Book Antiqua"/>
                <w:sz w:val="24"/>
                <w:szCs w:val="24"/>
              </w:rPr>
            </w:pPr>
            <w:r>
              <w:rPr>
                <w:rFonts w:ascii="Book Antiqua" w:hAnsi="Book Antiqua"/>
                <w:sz w:val="24"/>
                <w:szCs w:val="24"/>
                <w:lang w:val="zh-CN" w:eastAsia="zh-CN"/>
              </w:rPr>
              <w:t xml:space="preserve"> </w:t>
            </w:r>
            <w:r w:rsidRPr="002A4D3F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begin"/>
            </w:r>
            <w:r w:rsidRPr="002A4D3F">
              <w:rPr>
                <w:rFonts w:ascii="Book Antiqua" w:hAnsi="Book Antiqua"/>
                <w:b/>
                <w:bCs/>
                <w:sz w:val="24"/>
                <w:szCs w:val="24"/>
              </w:rPr>
              <w:instrText>PAGE</w:instrText>
            </w:r>
            <w:r w:rsidRPr="002A4D3F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separate"/>
            </w:r>
            <w:r w:rsidR="008C2E34">
              <w:rPr>
                <w:rFonts w:ascii="Book Antiqua" w:hAnsi="Book Antiqua"/>
                <w:b/>
                <w:bCs/>
                <w:noProof/>
                <w:sz w:val="24"/>
                <w:szCs w:val="24"/>
              </w:rPr>
              <w:t>51</w:t>
            </w:r>
            <w:r w:rsidRPr="002A4D3F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end"/>
            </w:r>
            <w:r>
              <w:rPr>
                <w:rFonts w:ascii="Book Antiqua" w:hAnsi="Book Antiqua"/>
                <w:sz w:val="24"/>
                <w:szCs w:val="24"/>
                <w:lang w:val="zh-CN" w:eastAsia="zh-CN"/>
              </w:rPr>
              <w:t xml:space="preserve"> </w:t>
            </w:r>
            <w:r w:rsidRPr="002A4D3F">
              <w:rPr>
                <w:rFonts w:ascii="Book Antiqua" w:hAnsi="Book Antiqua"/>
                <w:sz w:val="24"/>
                <w:szCs w:val="24"/>
                <w:lang w:val="zh-CN" w:eastAsia="zh-CN"/>
              </w:rPr>
              <w:t>/</w:t>
            </w:r>
            <w:r>
              <w:rPr>
                <w:rFonts w:ascii="Book Antiqua" w:hAnsi="Book Antiqua"/>
                <w:sz w:val="24"/>
                <w:szCs w:val="24"/>
                <w:lang w:val="zh-CN" w:eastAsia="zh-CN"/>
              </w:rPr>
              <w:t xml:space="preserve"> </w:t>
            </w:r>
            <w:r w:rsidRPr="002A4D3F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begin"/>
            </w:r>
            <w:r w:rsidRPr="002A4D3F">
              <w:rPr>
                <w:rFonts w:ascii="Book Antiqua" w:hAnsi="Book Antiqua"/>
                <w:b/>
                <w:bCs/>
                <w:sz w:val="24"/>
                <w:szCs w:val="24"/>
              </w:rPr>
              <w:instrText>NUMPAGES</w:instrText>
            </w:r>
            <w:r w:rsidRPr="002A4D3F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separate"/>
            </w:r>
            <w:r w:rsidR="008C2E34">
              <w:rPr>
                <w:rFonts w:ascii="Book Antiqua" w:hAnsi="Book Antiqua"/>
                <w:b/>
                <w:bCs/>
                <w:noProof/>
                <w:sz w:val="24"/>
                <w:szCs w:val="24"/>
              </w:rPr>
              <w:t>51</w:t>
            </w:r>
            <w:r w:rsidRPr="002A4D3F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end"/>
            </w:r>
          </w:p>
        </w:sdtContent>
      </w:sdt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5FD31F7" w14:textId="77777777" w:rsidR="00572865" w:rsidRDefault="00572865" w:rsidP="002A4D3F">
      <w:r>
        <w:separator/>
      </w:r>
    </w:p>
  </w:footnote>
  <w:footnote w:type="continuationSeparator" w:id="0">
    <w:p w14:paraId="65B855AC" w14:textId="77777777" w:rsidR="00572865" w:rsidRDefault="00572865" w:rsidP="002A4D3F">
      <w:r>
        <w:continuationSeparator/>
      </w:r>
    </w:p>
  </w:footnote>
</w:footnote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Jin-Lei Wang">
    <w15:presenceInfo w15:providerId="Windows Live" w15:userId="58c344de0d144e6f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trackRevisions/>
  <w:defaultTabStop w:val="720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Word2002TableStyleRules/>
    <w:growAutofit/>
    <w:useFELayout/>
    <w:useNormalStyleForList/>
    <w:doNotUseIndentAsNumberingTabStop/>
    <w:useAltKinsokuLineBreakRules/>
    <w:allowSpaceOfSameStyleInTable/>
    <w:doNotSuppressIndentation/>
    <w:doNotAutofitConstrainedTables/>
    <w:autofitToFirstFixedWidthCell/>
    <w:displayHangulFixedWidth/>
    <w:splitPgBreakAndParaMark/>
    <w:doNotVertAlignCellWithSp/>
    <w:doNotBreakConstrainedForcedTable/>
    <w:doNotVertAlignInTxbx/>
    <w:useAnsiKerningPairs/>
    <w:cachedColBalance/>
    <w:compatSetting w:name="compatibilityMode" w:uri="http://schemas.microsoft.com/office/word" w:val="12"/>
    <w:compatSetting w:name="useWord2013TrackBottomHyphenation" w:uri="http://schemas.microsoft.com/office/word" w:val="1"/>
  </w:compat>
  <w:rsids>
    <w:rsidRoot w:val="00A77B3E"/>
    <w:rsid w:val="00042F94"/>
    <w:rsid w:val="000500B5"/>
    <w:rsid w:val="00057C55"/>
    <w:rsid w:val="000F6F03"/>
    <w:rsid w:val="00101E88"/>
    <w:rsid w:val="001066AC"/>
    <w:rsid w:val="00114E5A"/>
    <w:rsid w:val="00122B6D"/>
    <w:rsid w:val="00133FBA"/>
    <w:rsid w:val="00135051"/>
    <w:rsid w:val="00155D7B"/>
    <w:rsid w:val="001B06FC"/>
    <w:rsid w:val="001B419C"/>
    <w:rsid w:val="001B643C"/>
    <w:rsid w:val="001D38DC"/>
    <w:rsid w:val="001E012D"/>
    <w:rsid w:val="001F59F6"/>
    <w:rsid w:val="00247CB7"/>
    <w:rsid w:val="00247ED8"/>
    <w:rsid w:val="00280E54"/>
    <w:rsid w:val="0029565D"/>
    <w:rsid w:val="002A0C53"/>
    <w:rsid w:val="002A21EE"/>
    <w:rsid w:val="002A4D3F"/>
    <w:rsid w:val="002B540C"/>
    <w:rsid w:val="002F25E4"/>
    <w:rsid w:val="002F2917"/>
    <w:rsid w:val="00303CEA"/>
    <w:rsid w:val="00304DB1"/>
    <w:rsid w:val="00310484"/>
    <w:rsid w:val="00314BF8"/>
    <w:rsid w:val="00331633"/>
    <w:rsid w:val="00346CE5"/>
    <w:rsid w:val="00351D3F"/>
    <w:rsid w:val="00372F70"/>
    <w:rsid w:val="00376C87"/>
    <w:rsid w:val="003824E0"/>
    <w:rsid w:val="00382A40"/>
    <w:rsid w:val="00382B93"/>
    <w:rsid w:val="003C0B30"/>
    <w:rsid w:val="003E472B"/>
    <w:rsid w:val="003F4AAE"/>
    <w:rsid w:val="00432648"/>
    <w:rsid w:val="004331AE"/>
    <w:rsid w:val="004823E9"/>
    <w:rsid w:val="0048288D"/>
    <w:rsid w:val="004D5532"/>
    <w:rsid w:val="004E497F"/>
    <w:rsid w:val="004F77CD"/>
    <w:rsid w:val="0050267C"/>
    <w:rsid w:val="005122F8"/>
    <w:rsid w:val="0051733A"/>
    <w:rsid w:val="00523150"/>
    <w:rsid w:val="00526AD6"/>
    <w:rsid w:val="00553CC8"/>
    <w:rsid w:val="005657FE"/>
    <w:rsid w:val="00572865"/>
    <w:rsid w:val="00575045"/>
    <w:rsid w:val="0059241A"/>
    <w:rsid w:val="00595DDD"/>
    <w:rsid w:val="005A6613"/>
    <w:rsid w:val="005B1A4F"/>
    <w:rsid w:val="005B3E04"/>
    <w:rsid w:val="005C3F05"/>
    <w:rsid w:val="005C7B13"/>
    <w:rsid w:val="005D075B"/>
    <w:rsid w:val="006061DA"/>
    <w:rsid w:val="00633713"/>
    <w:rsid w:val="00645954"/>
    <w:rsid w:val="00665167"/>
    <w:rsid w:val="0069507F"/>
    <w:rsid w:val="006A62A1"/>
    <w:rsid w:val="006C4534"/>
    <w:rsid w:val="006E32E2"/>
    <w:rsid w:val="006F4539"/>
    <w:rsid w:val="00766DB1"/>
    <w:rsid w:val="00771DEA"/>
    <w:rsid w:val="00773AAD"/>
    <w:rsid w:val="0077576A"/>
    <w:rsid w:val="0079015A"/>
    <w:rsid w:val="007A0B88"/>
    <w:rsid w:val="007A587F"/>
    <w:rsid w:val="007B2751"/>
    <w:rsid w:val="007B6DFD"/>
    <w:rsid w:val="007F1E9C"/>
    <w:rsid w:val="007F2936"/>
    <w:rsid w:val="008040ED"/>
    <w:rsid w:val="00806569"/>
    <w:rsid w:val="0081268F"/>
    <w:rsid w:val="00822B26"/>
    <w:rsid w:val="008303F0"/>
    <w:rsid w:val="0083521E"/>
    <w:rsid w:val="00876D31"/>
    <w:rsid w:val="008A0E22"/>
    <w:rsid w:val="008A7606"/>
    <w:rsid w:val="008B2CF5"/>
    <w:rsid w:val="008C2E34"/>
    <w:rsid w:val="008D3607"/>
    <w:rsid w:val="00903FF2"/>
    <w:rsid w:val="00916613"/>
    <w:rsid w:val="0097095A"/>
    <w:rsid w:val="00983151"/>
    <w:rsid w:val="009B151F"/>
    <w:rsid w:val="009E32C5"/>
    <w:rsid w:val="009F1A26"/>
    <w:rsid w:val="00A10571"/>
    <w:rsid w:val="00A14625"/>
    <w:rsid w:val="00A27044"/>
    <w:rsid w:val="00A449E7"/>
    <w:rsid w:val="00A64624"/>
    <w:rsid w:val="00A71B29"/>
    <w:rsid w:val="00A77B3E"/>
    <w:rsid w:val="00A81333"/>
    <w:rsid w:val="00A81853"/>
    <w:rsid w:val="00A867DB"/>
    <w:rsid w:val="00AA1BB5"/>
    <w:rsid w:val="00AC65DC"/>
    <w:rsid w:val="00AE15CE"/>
    <w:rsid w:val="00B219D5"/>
    <w:rsid w:val="00B309FA"/>
    <w:rsid w:val="00B36B33"/>
    <w:rsid w:val="00B425B9"/>
    <w:rsid w:val="00B604FF"/>
    <w:rsid w:val="00B6341B"/>
    <w:rsid w:val="00B95F28"/>
    <w:rsid w:val="00BD0D1D"/>
    <w:rsid w:val="00C02454"/>
    <w:rsid w:val="00C12A08"/>
    <w:rsid w:val="00C1454A"/>
    <w:rsid w:val="00C26E8A"/>
    <w:rsid w:val="00C31CA0"/>
    <w:rsid w:val="00C575EE"/>
    <w:rsid w:val="00C80F05"/>
    <w:rsid w:val="00C83DE5"/>
    <w:rsid w:val="00C92B16"/>
    <w:rsid w:val="00CA2A55"/>
    <w:rsid w:val="00CE165D"/>
    <w:rsid w:val="00CF239F"/>
    <w:rsid w:val="00D0033A"/>
    <w:rsid w:val="00D0558C"/>
    <w:rsid w:val="00D10697"/>
    <w:rsid w:val="00D24C64"/>
    <w:rsid w:val="00D6567C"/>
    <w:rsid w:val="00D82BB2"/>
    <w:rsid w:val="00DA66CC"/>
    <w:rsid w:val="00DC4052"/>
    <w:rsid w:val="00DD0F52"/>
    <w:rsid w:val="00DE0B8A"/>
    <w:rsid w:val="00DF636C"/>
    <w:rsid w:val="00E0443A"/>
    <w:rsid w:val="00E13329"/>
    <w:rsid w:val="00E16E20"/>
    <w:rsid w:val="00E266B8"/>
    <w:rsid w:val="00E3078F"/>
    <w:rsid w:val="00E37B31"/>
    <w:rsid w:val="00E536A5"/>
    <w:rsid w:val="00E70245"/>
    <w:rsid w:val="00EE5B6F"/>
    <w:rsid w:val="00F06CE2"/>
    <w:rsid w:val="00F24E8B"/>
    <w:rsid w:val="00F46AE0"/>
    <w:rsid w:val="00F65717"/>
    <w:rsid w:val="00F73BB2"/>
    <w:rsid w:val="00F75C06"/>
    <w:rsid w:val="00FA63C8"/>
    <w:rsid w:val="00FA7FA1"/>
    <w:rsid w:val="00FB0631"/>
    <w:rsid w:val="00FE0C8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1E0417B2"/>
  <w15:docId w15:val="{9765936D-C526-40C0-B57E-91C01F0F506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macro" w:semiHidden="1" w:unhideWhenUsed="1"/>
    <w:lsdException w:name="toa heading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">
    <w:name w:val="Normal"/>
    <w:qFormat/>
    <w:rPr>
      <w:sz w:val="24"/>
      <w:szCs w:val="24"/>
    </w:rPr>
  </w:style>
  <w:style w:type="paragraph" w:styleId="1">
    <w:name w:val="heading 1"/>
    <w:basedOn w:val="a"/>
    <w:next w:val="a"/>
    <w:link w:val="10"/>
    <w:qFormat/>
    <w:rsid w:val="00553CC8"/>
    <w:pPr>
      <w:keepNext/>
      <w:spacing w:before="240" w:after="60"/>
      <w:outlineLvl w:val="0"/>
    </w:pPr>
    <w:rPr>
      <w:rFonts w:ascii="Book Antiqua" w:eastAsia="Book Antiqua" w:hAnsi="Book Antiqua" w:cs="Book Antiqua"/>
      <w:b/>
      <w:bCs/>
      <w:kern w:val="36"/>
      <w:sz w:val="48"/>
      <w:szCs w:val="48"/>
    </w:rPr>
  </w:style>
  <w:style w:type="paragraph" w:styleId="2">
    <w:name w:val="heading 2"/>
    <w:basedOn w:val="a"/>
    <w:next w:val="a"/>
    <w:link w:val="20"/>
    <w:qFormat/>
    <w:rsid w:val="00553CC8"/>
    <w:pPr>
      <w:keepNext/>
      <w:spacing w:before="240" w:after="60"/>
      <w:outlineLvl w:val="1"/>
    </w:pPr>
    <w:rPr>
      <w:rFonts w:ascii="Book Antiqua" w:eastAsia="Book Antiqua" w:hAnsi="Book Antiqua" w:cs="Book Antiqua"/>
      <w:b/>
      <w:bCs/>
      <w:iCs/>
      <w:sz w:val="36"/>
      <w:szCs w:val="36"/>
    </w:rPr>
  </w:style>
  <w:style w:type="paragraph" w:styleId="3">
    <w:name w:val="heading 3"/>
    <w:basedOn w:val="a"/>
    <w:next w:val="a"/>
    <w:link w:val="30"/>
    <w:qFormat/>
    <w:rsid w:val="00553CC8"/>
    <w:pPr>
      <w:keepNext/>
      <w:spacing w:before="240" w:after="60"/>
      <w:outlineLvl w:val="2"/>
    </w:pPr>
    <w:rPr>
      <w:rFonts w:ascii="Book Antiqua" w:eastAsia="Book Antiqua" w:hAnsi="Book Antiqua" w:cs="Book Antiqua"/>
      <w:b/>
      <w:bCs/>
      <w:sz w:val="28"/>
      <w:szCs w:val="28"/>
    </w:rPr>
  </w:style>
  <w:style w:type="paragraph" w:styleId="4">
    <w:name w:val="heading 4"/>
    <w:basedOn w:val="a"/>
    <w:next w:val="a"/>
    <w:link w:val="40"/>
    <w:qFormat/>
    <w:rsid w:val="00553CC8"/>
    <w:pPr>
      <w:keepNext/>
      <w:spacing w:before="240" w:after="60"/>
      <w:outlineLvl w:val="3"/>
    </w:pPr>
    <w:rPr>
      <w:rFonts w:ascii="Book Antiqua" w:eastAsia="Book Antiqua" w:hAnsi="Book Antiqua" w:cs="Book Antiqua"/>
      <w:b/>
      <w:bCs/>
    </w:rPr>
  </w:style>
  <w:style w:type="paragraph" w:styleId="5">
    <w:name w:val="heading 5"/>
    <w:basedOn w:val="a"/>
    <w:next w:val="a"/>
    <w:link w:val="50"/>
    <w:qFormat/>
    <w:rsid w:val="00553CC8"/>
    <w:pPr>
      <w:spacing w:before="240" w:after="60"/>
      <w:outlineLvl w:val="4"/>
    </w:pPr>
    <w:rPr>
      <w:rFonts w:ascii="Book Antiqua" w:eastAsia="Book Antiqua" w:hAnsi="Book Antiqua" w:cs="Book Antiqua"/>
      <w:b/>
      <w:bCs/>
      <w:iCs/>
      <w:sz w:val="20"/>
      <w:szCs w:val="20"/>
    </w:rPr>
  </w:style>
  <w:style w:type="paragraph" w:styleId="6">
    <w:name w:val="heading 6"/>
    <w:basedOn w:val="a"/>
    <w:next w:val="a"/>
    <w:link w:val="60"/>
    <w:qFormat/>
    <w:rsid w:val="00553CC8"/>
    <w:pPr>
      <w:spacing w:before="240" w:after="60"/>
      <w:outlineLvl w:val="5"/>
    </w:pPr>
    <w:rPr>
      <w:rFonts w:ascii="Book Antiqua" w:eastAsia="Book Antiqua" w:hAnsi="Book Antiqua" w:cs="Book Antiqua"/>
      <w:b/>
      <w:bCs/>
      <w:sz w:val="16"/>
      <w:szCs w:val="1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normaltextrun">
    <w:name w:val="normaltextrun"/>
    <w:basedOn w:val="a0"/>
  </w:style>
  <w:style w:type="character" w:customStyle="1" w:styleId="hgkelc">
    <w:name w:val="hgkelc"/>
    <w:basedOn w:val="a0"/>
  </w:style>
  <w:style w:type="table" w:styleId="21">
    <w:name w:val="Plain Table 2"/>
    <w:basedOn w:val="a1"/>
    <w:uiPriority w:val="42"/>
    <w:rsid w:val="00D0558C"/>
    <w:rPr>
      <w:rFonts w:asciiTheme="minorHAnsi" w:hAnsiTheme="minorHAnsi" w:cstheme="minorBidi"/>
      <w:sz w:val="22"/>
      <w:szCs w:val="22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3">
    <w:name w:val="line number"/>
    <w:basedOn w:val="a0"/>
    <w:semiHidden/>
    <w:unhideWhenUsed/>
    <w:rsid w:val="00D0558C"/>
  </w:style>
  <w:style w:type="paragraph" w:styleId="a4">
    <w:name w:val="header"/>
    <w:basedOn w:val="a"/>
    <w:link w:val="a5"/>
    <w:unhideWhenUsed/>
    <w:rsid w:val="002A4D3F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5">
    <w:name w:val="页眉 字符"/>
    <w:basedOn w:val="a0"/>
    <w:link w:val="a4"/>
    <w:rsid w:val="002A4D3F"/>
    <w:rPr>
      <w:sz w:val="18"/>
      <w:szCs w:val="18"/>
    </w:rPr>
  </w:style>
  <w:style w:type="paragraph" w:styleId="a6">
    <w:name w:val="footer"/>
    <w:basedOn w:val="a"/>
    <w:link w:val="a7"/>
    <w:uiPriority w:val="99"/>
    <w:unhideWhenUsed/>
    <w:rsid w:val="002A4D3F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7">
    <w:name w:val="页脚 字符"/>
    <w:basedOn w:val="a0"/>
    <w:link w:val="a6"/>
    <w:uiPriority w:val="99"/>
    <w:rsid w:val="002A4D3F"/>
    <w:rPr>
      <w:sz w:val="18"/>
      <w:szCs w:val="18"/>
    </w:rPr>
  </w:style>
  <w:style w:type="character" w:styleId="a8">
    <w:name w:val="annotation reference"/>
    <w:basedOn w:val="a0"/>
    <w:semiHidden/>
    <w:unhideWhenUsed/>
    <w:rsid w:val="00A81853"/>
    <w:rPr>
      <w:sz w:val="21"/>
      <w:szCs w:val="21"/>
    </w:rPr>
  </w:style>
  <w:style w:type="paragraph" w:styleId="a9">
    <w:name w:val="annotation text"/>
    <w:basedOn w:val="a"/>
    <w:link w:val="aa"/>
    <w:unhideWhenUsed/>
    <w:rsid w:val="00A81853"/>
  </w:style>
  <w:style w:type="character" w:customStyle="1" w:styleId="aa">
    <w:name w:val="批注文字 字符"/>
    <w:basedOn w:val="a0"/>
    <w:link w:val="a9"/>
    <w:rsid w:val="00A81853"/>
    <w:rPr>
      <w:sz w:val="24"/>
      <w:szCs w:val="24"/>
    </w:rPr>
  </w:style>
  <w:style w:type="paragraph" w:styleId="ab">
    <w:name w:val="annotation subject"/>
    <w:basedOn w:val="a9"/>
    <w:next w:val="a9"/>
    <w:link w:val="ac"/>
    <w:semiHidden/>
    <w:unhideWhenUsed/>
    <w:rsid w:val="00A81853"/>
    <w:rPr>
      <w:b/>
      <w:bCs/>
    </w:rPr>
  </w:style>
  <w:style w:type="character" w:customStyle="1" w:styleId="ac">
    <w:name w:val="批注主题 字符"/>
    <w:basedOn w:val="aa"/>
    <w:link w:val="ab"/>
    <w:semiHidden/>
    <w:rsid w:val="00A81853"/>
    <w:rPr>
      <w:b/>
      <w:bCs/>
      <w:sz w:val="24"/>
      <w:szCs w:val="24"/>
    </w:rPr>
  </w:style>
  <w:style w:type="character" w:customStyle="1" w:styleId="10">
    <w:name w:val="标题 1 字符"/>
    <w:basedOn w:val="a0"/>
    <w:link w:val="1"/>
    <w:rsid w:val="00553CC8"/>
    <w:rPr>
      <w:rFonts w:ascii="Book Antiqua" w:eastAsia="Book Antiqua" w:hAnsi="Book Antiqua" w:cs="Book Antiqua"/>
      <w:b/>
      <w:bCs/>
      <w:kern w:val="36"/>
      <w:sz w:val="48"/>
      <w:szCs w:val="48"/>
    </w:rPr>
  </w:style>
  <w:style w:type="character" w:customStyle="1" w:styleId="20">
    <w:name w:val="标题 2 字符"/>
    <w:basedOn w:val="a0"/>
    <w:link w:val="2"/>
    <w:rsid w:val="00553CC8"/>
    <w:rPr>
      <w:rFonts w:ascii="Book Antiqua" w:eastAsia="Book Antiqua" w:hAnsi="Book Antiqua" w:cs="Book Antiqua"/>
      <w:b/>
      <w:bCs/>
      <w:iCs/>
      <w:sz w:val="36"/>
      <w:szCs w:val="36"/>
    </w:rPr>
  </w:style>
  <w:style w:type="character" w:customStyle="1" w:styleId="30">
    <w:name w:val="标题 3 字符"/>
    <w:basedOn w:val="a0"/>
    <w:link w:val="3"/>
    <w:rsid w:val="00553CC8"/>
    <w:rPr>
      <w:rFonts w:ascii="Book Antiqua" w:eastAsia="Book Antiqua" w:hAnsi="Book Antiqua" w:cs="Book Antiqua"/>
      <w:b/>
      <w:bCs/>
      <w:sz w:val="28"/>
      <w:szCs w:val="28"/>
    </w:rPr>
  </w:style>
  <w:style w:type="character" w:customStyle="1" w:styleId="40">
    <w:name w:val="标题 4 字符"/>
    <w:basedOn w:val="a0"/>
    <w:link w:val="4"/>
    <w:rsid w:val="00553CC8"/>
    <w:rPr>
      <w:rFonts w:ascii="Book Antiqua" w:eastAsia="Book Antiqua" w:hAnsi="Book Antiqua" w:cs="Book Antiqua"/>
      <w:b/>
      <w:bCs/>
      <w:sz w:val="24"/>
      <w:szCs w:val="24"/>
    </w:rPr>
  </w:style>
  <w:style w:type="character" w:customStyle="1" w:styleId="50">
    <w:name w:val="标题 5 字符"/>
    <w:basedOn w:val="a0"/>
    <w:link w:val="5"/>
    <w:rsid w:val="00553CC8"/>
    <w:rPr>
      <w:rFonts w:ascii="Book Antiqua" w:eastAsia="Book Antiqua" w:hAnsi="Book Antiqua" w:cs="Book Antiqua"/>
      <w:b/>
      <w:bCs/>
      <w:iCs/>
    </w:rPr>
  </w:style>
  <w:style w:type="character" w:customStyle="1" w:styleId="60">
    <w:name w:val="标题 6 字符"/>
    <w:basedOn w:val="a0"/>
    <w:link w:val="6"/>
    <w:rsid w:val="00553CC8"/>
    <w:rPr>
      <w:rFonts w:ascii="Book Antiqua" w:eastAsia="Book Antiqua" w:hAnsi="Book Antiqua" w:cs="Book Antiqua"/>
      <w:b/>
      <w:bCs/>
      <w:sz w:val="16"/>
      <w:szCs w:val="16"/>
    </w:rPr>
  </w:style>
  <w:style w:type="paragraph" w:styleId="ad">
    <w:name w:val="Revision"/>
    <w:hidden/>
    <w:uiPriority w:val="99"/>
    <w:semiHidden/>
    <w:rsid w:val="00432648"/>
    <w:rPr>
      <w:sz w:val="24"/>
      <w:szCs w:val="24"/>
    </w:rPr>
  </w:style>
  <w:style w:type="paragraph" w:styleId="ae">
    <w:name w:val="Balloon Text"/>
    <w:basedOn w:val="a"/>
    <w:link w:val="af"/>
    <w:rsid w:val="00F46AE0"/>
    <w:rPr>
      <w:rFonts w:ascii="Segoe UI" w:hAnsi="Segoe UI" w:cs="Segoe UI"/>
      <w:sz w:val="18"/>
      <w:szCs w:val="18"/>
    </w:rPr>
  </w:style>
  <w:style w:type="character" w:customStyle="1" w:styleId="af">
    <w:name w:val="批注框文本 字符"/>
    <w:basedOn w:val="a0"/>
    <w:link w:val="ae"/>
    <w:rsid w:val="00F46AE0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177579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84366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58182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96826946">
                  <w:marLeft w:val="0"/>
                  <w:marRight w:val="0"/>
                  <w:marTop w:val="180"/>
                  <w:marBottom w:val="18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626617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902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88637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462747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6700717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6656555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3" Type="http://schemas.openxmlformats.org/officeDocument/2006/relationships/webSettings" Target="webSettings.xml"/><Relationship Id="rId7" Type="http://schemas.openxmlformats.org/officeDocument/2006/relationships/image" Target="media/image1.pn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11" Type="http://schemas.openxmlformats.org/officeDocument/2006/relationships/theme" Target="theme/theme1.xml"/><Relationship Id="rId5" Type="http://schemas.openxmlformats.org/officeDocument/2006/relationships/endnotes" Target="endnotes.xml"/><Relationship Id="rId10" Type="http://schemas.microsoft.com/office/2011/relationships/people" Target="people.xml"/><Relationship Id="rId4" Type="http://schemas.openxmlformats.org/officeDocument/2006/relationships/footnotes" Target="footnot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27</TotalTime>
  <Pages>1</Pages>
  <Words>25739</Words>
  <Characters>146716</Characters>
  <Application>Microsoft Office Word</Application>
  <DocSecurity>0</DocSecurity>
  <Lines>1222</Lines>
  <Paragraphs>34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21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cp:lastModifiedBy>Jin-Lei Wang</cp:lastModifiedBy>
  <cp:revision>148</cp:revision>
  <dcterms:created xsi:type="dcterms:W3CDTF">2023-03-25T13:55:00Z</dcterms:created>
  <dcterms:modified xsi:type="dcterms:W3CDTF">2023-04-12T08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cac97ebc4ef7ca65031e9f158f2318dddb28846fe66315e012b988ee1d6be38f</vt:lpwstr>
  </property>
</Properties>
</file>